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BAC2542" w14:textId="5686E935" w:rsidR="00EE07B4" w:rsidRPr="00F45B9F" w:rsidRDefault="00EE07B4" w:rsidP="00A12A21">
      <w:pPr>
        <w:spacing w:line="360" w:lineRule="auto"/>
        <w:jc w:val="both"/>
        <w:rPr>
          <w:rFonts w:ascii="Book Antiqua" w:hAnsi="Book Antiqua"/>
          <w:b/>
        </w:rPr>
      </w:pPr>
      <w:r w:rsidRPr="00F45B9F">
        <w:rPr>
          <w:rFonts w:ascii="Book Antiqua" w:hAnsi="Book Antiqua"/>
          <w:b/>
        </w:rPr>
        <w:t xml:space="preserve">Name of Journal: </w:t>
      </w:r>
      <w:r w:rsidRPr="00F45B9F">
        <w:rPr>
          <w:rFonts w:ascii="Book Antiqua" w:hAnsi="Book Antiqua"/>
          <w:b/>
          <w:i/>
          <w:iCs/>
        </w:rPr>
        <w:t>World Journal of Gastrointestinal Surgery</w:t>
      </w:r>
    </w:p>
    <w:p w14:paraId="561E2034" w14:textId="7ED7D1BC" w:rsidR="00EE07B4" w:rsidRPr="00F45B9F" w:rsidRDefault="00EE07B4" w:rsidP="00A12A21">
      <w:pPr>
        <w:spacing w:line="360" w:lineRule="auto"/>
        <w:jc w:val="both"/>
        <w:rPr>
          <w:rFonts w:ascii="Book Antiqua" w:eastAsia="宋体" w:hAnsi="Book Antiqua"/>
          <w:b/>
          <w:lang w:eastAsia="zh-CN"/>
        </w:rPr>
      </w:pPr>
      <w:r w:rsidRPr="00F45B9F">
        <w:rPr>
          <w:rFonts w:ascii="Book Antiqua" w:hAnsi="Book Antiqua"/>
          <w:b/>
        </w:rPr>
        <w:t xml:space="preserve">ESPS Manuscript NO: </w:t>
      </w:r>
      <w:r w:rsidRPr="00F45B9F">
        <w:rPr>
          <w:rFonts w:ascii="Book Antiqua" w:eastAsia="宋体" w:hAnsi="Book Antiqua"/>
          <w:b/>
          <w:lang w:eastAsia="zh-CN"/>
        </w:rPr>
        <w:t>21753</w:t>
      </w:r>
    </w:p>
    <w:p w14:paraId="3F63F34B" w14:textId="5364F19D" w:rsidR="00EE07B4" w:rsidRPr="00F45B9F" w:rsidRDefault="00EE07B4" w:rsidP="00A12A21">
      <w:pPr>
        <w:spacing w:line="360" w:lineRule="auto"/>
        <w:jc w:val="both"/>
        <w:rPr>
          <w:rFonts w:ascii="Book Antiqua" w:eastAsia="宋体" w:hAnsi="Book Antiqua"/>
          <w:b/>
          <w:lang w:eastAsia="zh-CN"/>
        </w:rPr>
      </w:pPr>
      <w:r w:rsidRPr="00F45B9F">
        <w:rPr>
          <w:rFonts w:ascii="Book Antiqua" w:hAnsi="Book Antiqua"/>
          <w:b/>
        </w:rPr>
        <w:t>Manuscript Type: M</w:t>
      </w:r>
      <w:r w:rsidR="00A12A21" w:rsidRPr="00F45B9F">
        <w:rPr>
          <w:rFonts w:ascii="Book Antiqua" w:hAnsi="Book Antiqua"/>
          <w:b/>
        </w:rPr>
        <w:t>INIREVIEWS</w:t>
      </w:r>
    </w:p>
    <w:p w14:paraId="61EA915F" w14:textId="77777777" w:rsidR="00EE07B4" w:rsidRPr="00F45B9F" w:rsidRDefault="00EE07B4" w:rsidP="00A12A21">
      <w:pPr>
        <w:spacing w:line="360" w:lineRule="auto"/>
        <w:jc w:val="both"/>
        <w:rPr>
          <w:rFonts w:ascii="Book Antiqua" w:eastAsia="宋体" w:hAnsi="Book Antiqua"/>
          <w:b/>
          <w:lang w:eastAsia="zh-CN"/>
        </w:rPr>
      </w:pPr>
    </w:p>
    <w:p w14:paraId="48B4BDE3" w14:textId="0EB49C2D" w:rsidR="000D5B77" w:rsidRPr="00F45B9F" w:rsidRDefault="000D5B77" w:rsidP="00A12A21">
      <w:pPr>
        <w:spacing w:line="360" w:lineRule="auto"/>
        <w:jc w:val="both"/>
        <w:rPr>
          <w:rFonts w:ascii="Book Antiqua" w:eastAsia="AppleGothic" w:hAnsi="Book Antiqua" w:cs="Arial"/>
          <w:b/>
        </w:rPr>
      </w:pPr>
      <w:r w:rsidRPr="00F45B9F">
        <w:rPr>
          <w:rFonts w:ascii="Book Antiqua" w:eastAsia="AppleGothic" w:hAnsi="Book Antiqua" w:cs="Arial"/>
          <w:b/>
        </w:rPr>
        <w:t xml:space="preserve">Gastroesophageal </w:t>
      </w:r>
      <w:r w:rsidR="00E37C7D" w:rsidRPr="00F45B9F">
        <w:rPr>
          <w:rFonts w:ascii="Book Antiqua" w:eastAsia="AppleGothic" w:hAnsi="Book Antiqua" w:cs="Arial"/>
          <w:b/>
        </w:rPr>
        <w:t>reflux d</w:t>
      </w:r>
      <w:r w:rsidRPr="00F45B9F">
        <w:rPr>
          <w:rFonts w:ascii="Book Antiqua" w:eastAsia="AppleGothic" w:hAnsi="Book Antiqua" w:cs="Arial"/>
          <w:b/>
        </w:rPr>
        <w:t xml:space="preserve">isease: A </w:t>
      </w:r>
      <w:r w:rsidR="00E37C7D" w:rsidRPr="00F45B9F">
        <w:rPr>
          <w:rFonts w:ascii="Book Antiqua" w:eastAsia="AppleGothic" w:hAnsi="Book Antiqua" w:cs="Arial"/>
          <w:b/>
        </w:rPr>
        <w:t>review of surgical decision m</w:t>
      </w:r>
      <w:r w:rsidRPr="00F45B9F">
        <w:rPr>
          <w:rFonts w:ascii="Book Antiqua" w:eastAsia="AppleGothic" w:hAnsi="Book Antiqua" w:cs="Arial"/>
          <w:b/>
        </w:rPr>
        <w:t>aking</w:t>
      </w:r>
    </w:p>
    <w:p w14:paraId="71CCF8E3" w14:textId="77777777" w:rsidR="00511A90" w:rsidRPr="00F45B9F" w:rsidRDefault="00511A90" w:rsidP="00A12A21">
      <w:pPr>
        <w:spacing w:line="360" w:lineRule="auto"/>
        <w:jc w:val="both"/>
        <w:rPr>
          <w:rFonts w:ascii="Book Antiqua" w:eastAsia="宋体" w:hAnsi="Book Antiqua" w:cs="Arial"/>
          <w:b/>
          <w:lang w:eastAsia="zh-CN"/>
        </w:rPr>
      </w:pPr>
    </w:p>
    <w:p w14:paraId="344BF83B" w14:textId="77777777" w:rsidR="006103CD" w:rsidRPr="00F45B9F" w:rsidRDefault="006103CD" w:rsidP="00A12A21">
      <w:pPr>
        <w:spacing w:line="360" w:lineRule="auto"/>
        <w:jc w:val="both"/>
        <w:rPr>
          <w:rFonts w:ascii="Book Antiqua" w:eastAsia="AppleGothic" w:hAnsi="Book Antiqua" w:cs="Arial"/>
        </w:rPr>
      </w:pPr>
      <w:r w:rsidRPr="00F45B9F">
        <w:rPr>
          <w:rFonts w:ascii="Book Antiqua" w:eastAsia="AppleGothic" w:hAnsi="Book Antiqua" w:cs="Arial"/>
        </w:rPr>
        <w:t xml:space="preserve">Moore M </w:t>
      </w:r>
      <w:r w:rsidRPr="00F45B9F">
        <w:rPr>
          <w:rFonts w:ascii="Book Antiqua" w:eastAsia="AppleGothic" w:hAnsi="Book Antiqua" w:cs="Arial"/>
          <w:i/>
        </w:rPr>
        <w:t>et al</w:t>
      </w:r>
      <w:r w:rsidRPr="00F45B9F">
        <w:rPr>
          <w:rFonts w:ascii="Book Antiqua" w:eastAsia="AppleGothic" w:hAnsi="Book Antiqua" w:cs="Arial"/>
        </w:rPr>
        <w:t>. Surgical review gastroesophageal reflux disease</w:t>
      </w:r>
    </w:p>
    <w:p w14:paraId="2575D3D2" w14:textId="77777777" w:rsidR="006103CD" w:rsidRPr="00F45B9F" w:rsidRDefault="006103CD" w:rsidP="00A12A21">
      <w:pPr>
        <w:spacing w:line="360" w:lineRule="auto"/>
        <w:jc w:val="both"/>
        <w:rPr>
          <w:rFonts w:ascii="Book Antiqua" w:eastAsia="宋体" w:hAnsi="Book Antiqua" w:cs="Arial"/>
          <w:b/>
          <w:lang w:eastAsia="zh-CN"/>
        </w:rPr>
      </w:pPr>
    </w:p>
    <w:p w14:paraId="43BE5B64" w14:textId="77777777" w:rsidR="00E37C7D" w:rsidRPr="00FE04A2" w:rsidRDefault="00E37C7D" w:rsidP="00A12A21">
      <w:pPr>
        <w:spacing w:line="360" w:lineRule="auto"/>
        <w:jc w:val="both"/>
        <w:rPr>
          <w:rFonts w:ascii="Book Antiqua" w:eastAsia="宋体" w:hAnsi="Book Antiqua" w:cs="Arial"/>
          <w:b/>
          <w:lang w:eastAsia="zh-CN"/>
        </w:rPr>
      </w:pPr>
      <w:r w:rsidRPr="00FE04A2">
        <w:rPr>
          <w:rFonts w:ascii="Book Antiqua" w:hAnsi="Book Antiqua" w:cs="Times"/>
          <w:b/>
        </w:rPr>
        <w:t>Maureen Moore, Cheguevara Afaneh, Daniel Benhuri, Caroline Antonacci, Jonathan Abelson, Rasa Zarnegar</w:t>
      </w:r>
    </w:p>
    <w:p w14:paraId="7BFDF617" w14:textId="77777777" w:rsidR="006103CD" w:rsidRPr="00F45B9F" w:rsidRDefault="006103CD" w:rsidP="00A12A21">
      <w:pPr>
        <w:spacing w:line="360" w:lineRule="auto"/>
        <w:jc w:val="both"/>
        <w:rPr>
          <w:rFonts w:ascii="Book Antiqua" w:eastAsia="宋体" w:hAnsi="Book Antiqua" w:cs="Times"/>
          <w:lang w:eastAsia="zh-CN"/>
        </w:rPr>
      </w:pPr>
    </w:p>
    <w:p w14:paraId="2E9F76F1" w14:textId="518F27FD" w:rsidR="00036740" w:rsidRPr="00F45B9F" w:rsidRDefault="006103CD" w:rsidP="00A12A21">
      <w:pPr>
        <w:spacing w:line="360" w:lineRule="auto"/>
        <w:jc w:val="both"/>
        <w:rPr>
          <w:rFonts w:ascii="Book Antiqua" w:eastAsia="宋体" w:hAnsi="Book Antiqua" w:cs="Arial"/>
          <w:b/>
          <w:lang w:eastAsia="zh-CN"/>
        </w:rPr>
      </w:pPr>
      <w:r w:rsidRPr="00F45B9F">
        <w:rPr>
          <w:rFonts w:ascii="Book Antiqua" w:hAnsi="Book Antiqua" w:cs="Times"/>
          <w:b/>
        </w:rPr>
        <w:t>Maureen Moore, Cheguevara Afaneh, Daniel Benhuri, Caroline Antonacci, Jonathan Abelson, Rasa Zarnegar</w:t>
      </w:r>
      <w:r w:rsidRPr="00F45B9F">
        <w:rPr>
          <w:rFonts w:ascii="Book Antiqua" w:eastAsia="宋体" w:hAnsi="Book Antiqua" w:cs="Times"/>
          <w:b/>
          <w:lang w:eastAsia="zh-CN"/>
        </w:rPr>
        <w:t>,</w:t>
      </w:r>
      <w:r w:rsidRPr="00F45B9F">
        <w:rPr>
          <w:rFonts w:ascii="Book Antiqua" w:eastAsia="宋体" w:hAnsi="Book Antiqua" w:cs="Arial"/>
          <w:b/>
          <w:lang w:eastAsia="zh-CN"/>
        </w:rPr>
        <w:t xml:space="preserve"> </w:t>
      </w:r>
      <w:r w:rsidR="00036740" w:rsidRPr="00F45B9F">
        <w:rPr>
          <w:rFonts w:ascii="Book Antiqua" w:hAnsi="Book Antiqua" w:cs="Times"/>
        </w:rPr>
        <w:t>Department of Surgery, New York Presbyterian-Weill Corne</w:t>
      </w:r>
      <w:r w:rsidRPr="00F45B9F">
        <w:rPr>
          <w:rFonts w:ascii="Book Antiqua" w:hAnsi="Book Antiqua" w:cs="Times"/>
        </w:rPr>
        <w:t>ll Medical Center, New York, NY</w:t>
      </w:r>
      <w:r w:rsidR="00036740" w:rsidRPr="00F45B9F">
        <w:rPr>
          <w:rFonts w:ascii="Book Antiqua" w:hAnsi="Book Antiqua" w:cs="Times"/>
        </w:rPr>
        <w:t xml:space="preserve"> 10065, United States</w:t>
      </w:r>
    </w:p>
    <w:p w14:paraId="774FF3E9" w14:textId="77777777" w:rsidR="00511A90" w:rsidRPr="00F45B9F" w:rsidRDefault="00511A90" w:rsidP="00A12A21">
      <w:pPr>
        <w:spacing w:line="360" w:lineRule="auto"/>
        <w:jc w:val="both"/>
        <w:rPr>
          <w:rFonts w:ascii="Book Antiqua" w:hAnsi="Book Antiqua" w:cs="Times"/>
        </w:rPr>
      </w:pPr>
    </w:p>
    <w:p w14:paraId="514D1F44" w14:textId="45557591" w:rsidR="00511A90" w:rsidRPr="00F45B9F" w:rsidRDefault="006103CD" w:rsidP="00A12A21">
      <w:pPr>
        <w:spacing w:line="360" w:lineRule="auto"/>
        <w:jc w:val="both"/>
        <w:rPr>
          <w:rFonts w:ascii="Book Antiqua" w:hAnsi="Book Antiqua" w:cs="Times"/>
        </w:rPr>
      </w:pPr>
      <w:r w:rsidRPr="00F45B9F">
        <w:rPr>
          <w:rFonts w:ascii="Book Antiqua" w:hAnsi="Book Antiqua"/>
          <w:b/>
        </w:rPr>
        <w:t>Author contributions:</w:t>
      </w:r>
      <w:r w:rsidR="00511A90" w:rsidRPr="00F45B9F">
        <w:rPr>
          <w:rFonts w:ascii="Book Antiqua" w:hAnsi="Book Antiqua" w:cs="Times"/>
        </w:rPr>
        <w:t xml:space="preserve"> </w:t>
      </w:r>
      <w:r w:rsidRPr="00F45B9F">
        <w:rPr>
          <w:rFonts w:ascii="Book Antiqua" w:hAnsi="Book Antiqua" w:cs="Times"/>
        </w:rPr>
        <w:t>Moore M</w:t>
      </w:r>
      <w:r w:rsidRPr="00F45B9F">
        <w:rPr>
          <w:rFonts w:ascii="Book Antiqua" w:eastAsia="宋体" w:hAnsi="Book Antiqua" w:cs="Times"/>
          <w:lang w:eastAsia="zh-CN"/>
        </w:rPr>
        <w:t xml:space="preserve"> was</w:t>
      </w:r>
      <w:r w:rsidRPr="00F45B9F">
        <w:rPr>
          <w:rFonts w:ascii="Book Antiqua" w:hAnsi="Book Antiqua" w:cs="Times"/>
        </w:rPr>
        <w:t xml:space="preserve"> </w:t>
      </w:r>
      <w:r w:rsidR="00036740" w:rsidRPr="00F45B9F">
        <w:rPr>
          <w:rFonts w:ascii="Book Antiqua" w:hAnsi="Book Antiqua" w:cs="Times"/>
        </w:rPr>
        <w:t>the first author of the paper</w:t>
      </w:r>
      <w:r w:rsidR="00AC2C19" w:rsidRPr="00F45B9F">
        <w:rPr>
          <w:rFonts w:ascii="Book Antiqua" w:hAnsi="Book Antiqua" w:cs="Times"/>
        </w:rPr>
        <w:t xml:space="preserve"> and performed the majority of the writing, prepared the figure</w:t>
      </w:r>
      <w:r w:rsidRPr="00F45B9F">
        <w:rPr>
          <w:rFonts w:ascii="Book Antiqua" w:eastAsia="宋体" w:hAnsi="Book Antiqua" w:cs="Times"/>
          <w:lang w:eastAsia="zh-CN"/>
        </w:rPr>
        <w:t>;</w:t>
      </w:r>
      <w:r w:rsidR="00036740" w:rsidRPr="00F45B9F">
        <w:rPr>
          <w:rFonts w:ascii="Book Antiqua" w:hAnsi="Book Antiqua" w:cs="Times"/>
        </w:rPr>
        <w:t xml:space="preserve"> Afaneh </w:t>
      </w:r>
      <w:r w:rsidRPr="00F45B9F">
        <w:rPr>
          <w:rFonts w:ascii="Book Antiqua" w:eastAsia="宋体" w:hAnsi="Book Antiqua" w:cs="Times"/>
          <w:lang w:eastAsia="zh-CN"/>
        </w:rPr>
        <w:t xml:space="preserve">C </w:t>
      </w:r>
      <w:r w:rsidR="00036740" w:rsidRPr="00F45B9F">
        <w:rPr>
          <w:rFonts w:ascii="Book Antiqua" w:hAnsi="Book Antiqua" w:cs="Times"/>
        </w:rPr>
        <w:t xml:space="preserve">and Zarnegar </w:t>
      </w:r>
      <w:r w:rsidRPr="00F45B9F">
        <w:rPr>
          <w:rFonts w:ascii="Book Antiqua" w:eastAsia="宋体" w:hAnsi="Book Antiqua" w:cs="Times"/>
          <w:lang w:eastAsia="zh-CN"/>
        </w:rPr>
        <w:t xml:space="preserve">R </w:t>
      </w:r>
      <w:r w:rsidR="00036740" w:rsidRPr="00F45B9F">
        <w:rPr>
          <w:rFonts w:ascii="Book Antiqua" w:hAnsi="Book Antiqua" w:cs="Times"/>
        </w:rPr>
        <w:t>helped with resea</w:t>
      </w:r>
      <w:r w:rsidR="0026531C" w:rsidRPr="00F45B9F">
        <w:rPr>
          <w:rFonts w:ascii="Book Antiqua" w:hAnsi="Book Antiqua" w:cs="Times"/>
        </w:rPr>
        <w:t>rch and editing</w:t>
      </w:r>
      <w:r w:rsidRPr="00F45B9F">
        <w:rPr>
          <w:rFonts w:ascii="Book Antiqua" w:eastAsia="宋体" w:hAnsi="Book Antiqua" w:cs="Times"/>
          <w:lang w:eastAsia="zh-CN"/>
        </w:rPr>
        <w:t>;</w:t>
      </w:r>
      <w:r w:rsidR="0026531C" w:rsidRPr="00F45B9F">
        <w:rPr>
          <w:rFonts w:ascii="Book Antiqua" w:hAnsi="Book Antiqua" w:cs="Times"/>
        </w:rPr>
        <w:t xml:space="preserve"> Benhuri</w:t>
      </w:r>
      <w:r w:rsidRPr="00F45B9F">
        <w:rPr>
          <w:rFonts w:ascii="Book Antiqua" w:eastAsia="宋体" w:hAnsi="Book Antiqua" w:cs="Times"/>
          <w:lang w:eastAsia="zh-CN"/>
        </w:rPr>
        <w:t xml:space="preserve"> D</w:t>
      </w:r>
      <w:r w:rsidR="0026531C" w:rsidRPr="00F45B9F">
        <w:rPr>
          <w:rFonts w:ascii="Book Antiqua" w:hAnsi="Book Antiqua" w:cs="Times"/>
        </w:rPr>
        <w:t>, Abelson</w:t>
      </w:r>
      <w:r w:rsidRPr="00F45B9F">
        <w:rPr>
          <w:rFonts w:ascii="Book Antiqua" w:eastAsia="宋体" w:hAnsi="Book Antiqua" w:cs="Times"/>
          <w:lang w:eastAsia="zh-CN"/>
        </w:rPr>
        <w:t xml:space="preserve"> J</w:t>
      </w:r>
      <w:r w:rsidR="0026531C" w:rsidRPr="00F45B9F">
        <w:rPr>
          <w:rFonts w:ascii="Book Antiqua" w:hAnsi="Book Antiqua" w:cs="Times"/>
        </w:rPr>
        <w:t xml:space="preserve"> </w:t>
      </w:r>
      <w:r w:rsidR="00036740" w:rsidRPr="00F45B9F">
        <w:rPr>
          <w:rFonts w:ascii="Book Antiqua" w:hAnsi="Book Antiqua" w:cs="Times"/>
        </w:rPr>
        <w:t xml:space="preserve">and Antonacci </w:t>
      </w:r>
      <w:r w:rsidRPr="00F45B9F">
        <w:rPr>
          <w:rFonts w:ascii="Book Antiqua" w:eastAsia="宋体" w:hAnsi="Book Antiqua" w:cs="Times"/>
          <w:lang w:eastAsia="zh-CN"/>
        </w:rPr>
        <w:t xml:space="preserve">C </w:t>
      </w:r>
      <w:r w:rsidR="00036740" w:rsidRPr="00F45B9F">
        <w:rPr>
          <w:rFonts w:ascii="Book Antiqua" w:hAnsi="Book Antiqua" w:cs="Times"/>
        </w:rPr>
        <w:t>helped with research.</w:t>
      </w:r>
    </w:p>
    <w:p w14:paraId="1F1B7A62" w14:textId="77777777" w:rsidR="000D5B77" w:rsidRPr="00F45B9F" w:rsidRDefault="000D5B77" w:rsidP="00A12A21">
      <w:pPr>
        <w:spacing w:line="360" w:lineRule="auto"/>
        <w:jc w:val="both"/>
        <w:rPr>
          <w:rFonts w:ascii="Book Antiqua" w:hAnsi="Book Antiqua" w:cs="Times"/>
        </w:rPr>
      </w:pPr>
    </w:p>
    <w:p w14:paraId="627B14DA" w14:textId="6FCE4A71" w:rsidR="006103CD" w:rsidRPr="00F45B9F" w:rsidRDefault="006103CD" w:rsidP="00A12A21">
      <w:pPr>
        <w:spacing w:line="360" w:lineRule="auto"/>
        <w:jc w:val="both"/>
        <w:rPr>
          <w:rFonts w:ascii="Book Antiqua" w:hAnsi="Book Antiqua" w:cs="Garamond"/>
        </w:rPr>
      </w:pPr>
      <w:r w:rsidRPr="00F45B9F">
        <w:rPr>
          <w:rFonts w:ascii="Book Antiqua" w:hAnsi="Book Antiqua" w:cs="TimesNewRomanPS-BoldItalicMT"/>
          <w:b/>
          <w:bCs/>
          <w:iCs/>
        </w:rPr>
        <w:t>Conflict-of-interest</w:t>
      </w:r>
      <w:r w:rsidRPr="00F45B9F">
        <w:rPr>
          <w:rFonts w:ascii="Book Antiqua" w:hAnsi="Book Antiqua"/>
        </w:rPr>
        <w:t xml:space="preserve"> </w:t>
      </w:r>
      <w:r w:rsidRPr="00F45B9F">
        <w:rPr>
          <w:rFonts w:ascii="Book Antiqua" w:hAnsi="Book Antiqua" w:cs="TimesNewRomanPS-BoldItalicMT"/>
          <w:b/>
          <w:bCs/>
          <w:iCs/>
        </w:rPr>
        <w:t xml:space="preserve">statement: </w:t>
      </w:r>
      <w:r w:rsidRPr="00F45B9F">
        <w:rPr>
          <w:rFonts w:ascii="Book Antiqua" w:hAnsi="Book Antiqua" w:cs="Times"/>
        </w:rPr>
        <w:t>No conflict of interest.</w:t>
      </w:r>
    </w:p>
    <w:p w14:paraId="26DBE356" w14:textId="77777777" w:rsidR="006103CD" w:rsidRPr="00F45B9F" w:rsidRDefault="006103CD" w:rsidP="00A12A21">
      <w:pPr>
        <w:spacing w:line="360" w:lineRule="auto"/>
        <w:jc w:val="both"/>
        <w:rPr>
          <w:rFonts w:ascii="Book Antiqua" w:hAnsi="Book Antiqua" w:cs="Garamond"/>
        </w:rPr>
      </w:pPr>
    </w:p>
    <w:p w14:paraId="5CAD228C" w14:textId="77777777" w:rsidR="006103CD" w:rsidRPr="00F45B9F" w:rsidRDefault="006103CD" w:rsidP="00A12A21">
      <w:pPr>
        <w:spacing w:line="360" w:lineRule="auto"/>
        <w:jc w:val="both"/>
        <w:rPr>
          <w:rFonts w:ascii="Book Antiqua" w:hAnsi="Book Antiqua"/>
        </w:rPr>
      </w:pPr>
      <w:bookmarkStart w:id="0" w:name="OLE_LINK507"/>
      <w:bookmarkStart w:id="1" w:name="OLE_LINK506"/>
      <w:bookmarkStart w:id="2" w:name="OLE_LINK496"/>
      <w:bookmarkStart w:id="3" w:name="OLE_LINK479"/>
      <w:r w:rsidRPr="00F45B9F">
        <w:rPr>
          <w:rFonts w:ascii="Book Antiqua" w:hAnsi="Book Antiqua"/>
          <w:b/>
        </w:rPr>
        <w:t xml:space="preserve">Open-Access: </w:t>
      </w:r>
      <w:r w:rsidRPr="00F45B9F">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F45B9F">
          <w:rPr>
            <w:rStyle w:val="Hyperlink"/>
            <w:rFonts w:ascii="Book Antiqua" w:hAnsi="Book Antiqua"/>
            <w:color w:val="auto"/>
            <w:u w:val="none"/>
          </w:rPr>
          <w:t>http://creativecommons.org/licenses/by-nc/4.0/</w:t>
        </w:r>
      </w:hyperlink>
      <w:bookmarkEnd w:id="0"/>
      <w:bookmarkEnd w:id="1"/>
      <w:bookmarkEnd w:id="2"/>
      <w:bookmarkEnd w:id="3"/>
    </w:p>
    <w:p w14:paraId="77706583" w14:textId="77777777" w:rsidR="00926EA5" w:rsidRPr="00F45B9F" w:rsidRDefault="00926EA5" w:rsidP="00A12A21">
      <w:pPr>
        <w:widowControl w:val="0"/>
        <w:autoSpaceDE w:val="0"/>
        <w:autoSpaceDN w:val="0"/>
        <w:adjustRightInd w:val="0"/>
        <w:spacing w:line="360" w:lineRule="auto"/>
        <w:jc w:val="both"/>
        <w:rPr>
          <w:rFonts w:ascii="Book Antiqua" w:eastAsia="宋体" w:hAnsi="Book Antiqua" w:cs="Book Antiqua"/>
          <w:lang w:eastAsia="zh-CN"/>
        </w:rPr>
      </w:pPr>
    </w:p>
    <w:p w14:paraId="7BADB2B1" w14:textId="51AD2A95" w:rsidR="006103CD" w:rsidRPr="00F45B9F" w:rsidRDefault="006103CD" w:rsidP="00A12A21">
      <w:pPr>
        <w:widowControl w:val="0"/>
        <w:autoSpaceDE w:val="0"/>
        <w:autoSpaceDN w:val="0"/>
        <w:adjustRightInd w:val="0"/>
        <w:spacing w:line="360" w:lineRule="auto"/>
        <w:jc w:val="both"/>
        <w:rPr>
          <w:rFonts w:ascii="Book Antiqua" w:hAnsi="Book Antiqua" w:cs="Times"/>
        </w:rPr>
      </w:pPr>
      <w:r w:rsidRPr="00F45B9F">
        <w:rPr>
          <w:rFonts w:ascii="Book Antiqua" w:hAnsi="Book Antiqua"/>
          <w:b/>
        </w:rPr>
        <w:lastRenderedPageBreak/>
        <w:t>Correspondence to:</w:t>
      </w:r>
      <w:r w:rsidR="000D5B77" w:rsidRPr="00F45B9F">
        <w:rPr>
          <w:rFonts w:ascii="Book Antiqua" w:hAnsi="Book Antiqua" w:cs="Book Antiqua"/>
        </w:rPr>
        <w:t xml:space="preserve"> </w:t>
      </w:r>
      <w:r w:rsidR="000D5B77" w:rsidRPr="00F45B9F">
        <w:rPr>
          <w:rFonts w:ascii="Book Antiqua" w:hAnsi="Book Antiqua" w:cs="Book Antiqua"/>
          <w:b/>
        </w:rPr>
        <w:t>Maureen Moore, MD,</w:t>
      </w:r>
      <w:r w:rsidR="000D5B77" w:rsidRPr="00F45B9F">
        <w:rPr>
          <w:rFonts w:ascii="Book Antiqua" w:hAnsi="Book Antiqua" w:cs="Book Antiqua"/>
        </w:rPr>
        <w:t xml:space="preserve"> </w:t>
      </w:r>
      <w:r w:rsidRPr="00F45B9F">
        <w:rPr>
          <w:rFonts w:ascii="Book Antiqua" w:hAnsi="Book Antiqua" w:cs="Times"/>
        </w:rPr>
        <w:t xml:space="preserve">Department of Surgery, New York Presbyterian-Weill Cornell Medical Center, </w:t>
      </w:r>
      <w:r w:rsidRPr="00F45B9F">
        <w:rPr>
          <w:rFonts w:ascii="Book Antiqua" w:hAnsi="Book Antiqua" w:cs="Book Antiqua"/>
        </w:rPr>
        <w:t>5</w:t>
      </w:r>
      <w:r w:rsidRPr="00F45B9F">
        <w:rPr>
          <w:rFonts w:ascii="Book Antiqua" w:hAnsi="Book Antiqua" w:cs="Georgia"/>
        </w:rPr>
        <w:t>25 East 68</w:t>
      </w:r>
      <w:r w:rsidRPr="00F45B9F">
        <w:rPr>
          <w:rFonts w:ascii="Book Antiqua" w:hAnsi="Book Antiqua" w:cs="Georgia"/>
          <w:vertAlign w:val="superscript"/>
        </w:rPr>
        <w:t>th</w:t>
      </w:r>
      <w:r w:rsidRPr="00F45B9F">
        <w:rPr>
          <w:rFonts w:ascii="Book Antiqua" w:hAnsi="Book Antiqua" w:cs="Georgia"/>
        </w:rPr>
        <w:t xml:space="preserve"> Street,</w:t>
      </w:r>
      <w:r w:rsidRPr="00F45B9F">
        <w:rPr>
          <w:rFonts w:ascii="Book Antiqua" w:eastAsia="宋体" w:hAnsi="Book Antiqua" w:cs="Georgia"/>
          <w:lang w:eastAsia="zh-CN"/>
        </w:rPr>
        <w:t xml:space="preserve"> </w:t>
      </w:r>
      <w:r w:rsidRPr="00F45B9F">
        <w:rPr>
          <w:rFonts w:ascii="Book Antiqua" w:hAnsi="Book Antiqua" w:cs="Times"/>
        </w:rPr>
        <w:t>New York, NY 10065, United States</w:t>
      </w:r>
      <w:r w:rsidRPr="00F45B9F">
        <w:rPr>
          <w:rFonts w:ascii="Book Antiqua" w:eastAsia="宋体" w:hAnsi="Book Antiqua" w:cs="Times"/>
          <w:lang w:eastAsia="zh-CN"/>
        </w:rPr>
        <w:t>.</w:t>
      </w:r>
      <w:r w:rsidRPr="00F45B9F">
        <w:rPr>
          <w:rFonts w:ascii="Book Antiqua" w:hAnsi="Book Antiqua" w:cs="Book Antiqua"/>
        </w:rPr>
        <w:t xml:space="preserve"> mud9014@med.cornell.edu</w:t>
      </w:r>
    </w:p>
    <w:p w14:paraId="700CE51B" w14:textId="338A45A5" w:rsidR="000D5B77" w:rsidRPr="00F45B9F" w:rsidRDefault="000D5B77" w:rsidP="00A12A21">
      <w:pPr>
        <w:widowControl w:val="0"/>
        <w:autoSpaceDE w:val="0"/>
        <w:autoSpaceDN w:val="0"/>
        <w:adjustRightInd w:val="0"/>
        <w:spacing w:line="360" w:lineRule="auto"/>
        <w:jc w:val="both"/>
        <w:rPr>
          <w:rFonts w:ascii="Book Antiqua" w:hAnsi="Book Antiqua" w:cs="Times"/>
        </w:rPr>
      </w:pPr>
      <w:r w:rsidRPr="00F45B9F">
        <w:rPr>
          <w:rFonts w:ascii="Book Antiqua" w:hAnsi="Book Antiqua" w:cs="Book Antiqua"/>
          <w:b/>
        </w:rPr>
        <w:t>Telephone:</w:t>
      </w:r>
      <w:r w:rsidR="006103CD" w:rsidRPr="00F45B9F">
        <w:rPr>
          <w:rFonts w:ascii="Book Antiqua" w:hAnsi="Book Antiqua" w:cs="Book Antiqua"/>
        </w:rPr>
        <w:t xml:space="preserve"> +1-212-746</w:t>
      </w:r>
      <w:r w:rsidRPr="00F45B9F">
        <w:rPr>
          <w:rFonts w:ascii="Book Antiqua" w:hAnsi="Book Antiqua" w:cs="Book Antiqua"/>
        </w:rPr>
        <w:t>5187</w:t>
      </w:r>
      <w:r w:rsidR="008338A9" w:rsidRPr="00F45B9F">
        <w:rPr>
          <w:rFonts w:ascii="Book Antiqua" w:hAnsi="Book Antiqua" w:cs="Book Antiqua"/>
        </w:rPr>
        <w:t xml:space="preserve"> </w:t>
      </w:r>
    </w:p>
    <w:p w14:paraId="3468B718" w14:textId="77777777" w:rsidR="000D5B77" w:rsidRPr="00F45B9F" w:rsidRDefault="000D5B77" w:rsidP="00A12A21">
      <w:pPr>
        <w:spacing w:line="360" w:lineRule="auto"/>
        <w:jc w:val="both"/>
        <w:rPr>
          <w:rFonts w:ascii="Book Antiqua" w:hAnsi="Book Antiqua" w:cs="Times"/>
        </w:rPr>
      </w:pPr>
    </w:p>
    <w:p w14:paraId="24092ED0" w14:textId="65AEE5C1" w:rsidR="006103CD" w:rsidRPr="00F45B9F" w:rsidRDefault="006103CD" w:rsidP="00A12A21">
      <w:pPr>
        <w:spacing w:line="360" w:lineRule="auto"/>
        <w:jc w:val="both"/>
        <w:rPr>
          <w:rFonts w:ascii="Book Antiqua" w:hAnsi="Book Antiqua"/>
          <w:b/>
        </w:rPr>
      </w:pPr>
      <w:r w:rsidRPr="00F45B9F">
        <w:rPr>
          <w:rFonts w:ascii="Book Antiqua" w:hAnsi="Book Antiqua"/>
          <w:b/>
        </w:rPr>
        <w:t>Received:</w:t>
      </w:r>
      <w:r w:rsidR="008338A9" w:rsidRPr="00F45B9F">
        <w:rPr>
          <w:rFonts w:ascii="Book Antiqua" w:hAnsi="Book Antiqua"/>
        </w:rPr>
        <w:t xml:space="preserve"> </w:t>
      </w:r>
      <w:r w:rsidRPr="00F45B9F">
        <w:rPr>
          <w:rFonts w:ascii="Book Antiqua" w:eastAsia="宋体" w:hAnsi="Book Antiqua"/>
          <w:lang w:eastAsia="zh-CN"/>
        </w:rPr>
        <w:t>July 28, 2015</w:t>
      </w:r>
      <w:r w:rsidR="008338A9" w:rsidRPr="00F45B9F">
        <w:rPr>
          <w:rFonts w:ascii="Book Antiqua" w:hAnsi="Book Antiqua"/>
        </w:rPr>
        <w:t xml:space="preserve"> </w:t>
      </w:r>
    </w:p>
    <w:p w14:paraId="0F55B6FC" w14:textId="0582FDD3" w:rsidR="006103CD" w:rsidRPr="00F45B9F" w:rsidRDefault="006103CD" w:rsidP="00A12A21">
      <w:pPr>
        <w:spacing w:line="360" w:lineRule="auto"/>
        <w:jc w:val="both"/>
        <w:rPr>
          <w:rFonts w:ascii="Book Antiqua" w:eastAsia="宋体" w:hAnsi="Book Antiqua"/>
          <w:b/>
          <w:lang w:eastAsia="zh-CN"/>
        </w:rPr>
      </w:pPr>
      <w:r w:rsidRPr="00F45B9F">
        <w:rPr>
          <w:rFonts w:ascii="Book Antiqua" w:hAnsi="Book Antiqua"/>
          <w:b/>
        </w:rPr>
        <w:t>Peer-review started:</w:t>
      </w:r>
      <w:r w:rsidRPr="00F45B9F">
        <w:rPr>
          <w:rFonts w:ascii="Book Antiqua" w:eastAsia="宋体" w:hAnsi="Book Antiqua"/>
          <w:b/>
          <w:lang w:eastAsia="zh-CN"/>
        </w:rPr>
        <w:t xml:space="preserve"> </w:t>
      </w:r>
      <w:r w:rsidRPr="00F45B9F">
        <w:rPr>
          <w:rFonts w:ascii="Book Antiqua" w:eastAsia="宋体" w:hAnsi="Book Antiqua"/>
          <w:lang w:eastAsia="zh-CN"/>
        </w:rPr>
        <w:t>August 1, 2015</w:t>
      </w:r>
    </w:p>
    <w:p w14:paraId="665997B8" w14:textId="0D502E78" w:rsidR="006103CD" w:rsidRPr="00F45B9F" w:rsidRDefault="006103CD" w:rsidP="00A12A21">
      <w:pPr>
        <w:spacing w:line="360" w:lineRule="auto"/>
        <w:jc w:val="both"/>
        <w:rPr>
          <w:rFonts w:ascii="Book Antiqua" w:eastAsia="宋体" w:hAnsi="Book Antiqua"/>
          <w:b/>
          <w:lang w:eastAsia="zh-CN"/>
        </w:rPr>
      </w:pPr>
      <w:r w:rsidRPr="00F45B9F">
        <w:rPr>
          <w:rFonts w:ascii="Book Antiqua" w:hAnsi="Book Antiqua"/>
          <w:b/>
        </w:rPr>
        <w:t>First decision:</w:t>
      </w:r>
      <w:r w:rsidRPr="00F45B9F">
        <w:rPr>
          <w:rFonts w:ascii="Book Antiqua" w:eastAsia="宋体" w:hAnsi="Book Antiqua"/>
          <w:b/>
          <w:lang w:eastAsia="zh-CN"/>
        </w:rPr>
        <w:t xml:space="preserve"> </w:t>
      </w:r>
      <w:r w:rsidRPr="00F45B9F">
        <w:rPr>
          <w:rFonts w:ascii="Book Antiqua" w:eastAsia="宋体" w:hAnsi="Book Antiqua"/>
          <w:lang w:eastAsia="zh-CN"/>
        </w:rPr>
        <w:t>October 13, 2015</w:t>
      </w:r>
    </w:p>
    <w:p w14:paraId="161E5433" w14:textId="7310AE5A" w:rsidR="006103CD" w:rsidRPr="00F45B9F" w:rsidRDefault="006103CD" w:rsidP="00A12A21">
      <w:pPr>
        <w:spacing w:line="360" w:lineRule="auto"/>
        <w:jc w:val="both"/>
        <w:rPr>
          <w:rFonts w:ascii="Book Antiqua" w:hAnsi="Book Antiqua"/>
          <w:b/>
        </w:rPr>
      </w:pPr>
      <w:r w:rsidRPr="00F45B9F">
        <w:rPr>
          <w:rFonts w:ascii="Book Antiqua" w:hAnsi="Book Antiqua"/>
          <w:b/>
        </w:rPr>
        <w:t xml:space="preserve">Revised: </w:t>
      </w:r>
      <w:r w:rsidRPr="00F45B9F">
        <w:rPr>
          <w:rFonts w:ascii="Book Antiqua" w:eastAsia="宋体" w:hAnsi="Book Antiqua"/>
          <w:lang w:eastAsia="zh-CN"/>
        </w:rPr>
        <w:t>October 27, 2015</w:t>
      </w:r>
      <w:r w:rsidRPr="00F45B9F">
        <w:rPr>
          <w:rFonts w:ascii="Book Antiqua" w:hAnsi="Book Antiqua"/>
          <w:b/>
        </w:rPr>
        <w:t xml:space="preserve"> </w:t>
      </w:r>
    </w:p>
    <w:p w14:paraId="2490E0A7" w14:textId="0683E663" w:rsidR="006103CD" w:rsidRPr="00533B9D" w:rsidRDefault="006103CD" w:rsidP="00533B9D">
      <w:pPr>
        <w:rPr>
          <w:rFonts w:ascii="Book Antiqua" w:hAnsi="Book Antiqua"/>
          <w:iCs/>
        </w:rPr>
      </w:pPr>
      <w:r w:rsidRPr="00F45B9F">
        <w:rPr>
          <w:rFonts w:ascii="Book Antiqua" w:hAnsi="Book Antiqua"/>
          <w:b/>
        </w:rPr>
        <w:t>Accepted:</w:t>
      </w:r>
      <w:r w:rsidR="008338A9" w:rsidRPr="00F45B9F">
        <w:rPr>
          <w:rFonts w:ascii="Book Antiqua" w:hAnsi="Book Antiqua"/>
          <w:b/>
        </w:rPr>
        <w:t xml:space="preserve"> </w:t>
      </w:r>
      <w:r w:rsidR="00533B9D">
        <w:rPr>
          <w:rStyle w:val="Emphasis"/>
        </w:rPr>
        <w:t>November 24</w:t>
      </w:r>
      <w:r w:rsidR="00533B9D" w:rsidRPr="00235CD4">
        <w:rPr>
          <w:rStyle w:val="Emphasis"/>
        </w:rPr>
        <w:t>, 2015</w:t>
      </w:r>
    </w:p>
    <w:p w14:paraId="65071C04" w14:textId="6274CED4" w:rsidR="006103CD" w:rsidRPr="00F45B9F" w:rsidRDefault="006103CD" w:rsidP="00A12A21">
      <w:pPr>
        <w:spacing w:line="360" w:lineRule="auto"/>
        <w:jc w:val="both"/>
        <w:rPr>
          <w:rFonts w:ascii="Book Antiqua" w:hAnsi="Book Antiqua"/>
          <w:b/>
        </w:rPr>
      </w:pPr>
      <w:r w:rsidRPr="00F45B9F">
        <w:rPr>
          <w:rFonts w:ascii="Book Antiqua" w:hAnsi="Book Antiqua"/>
          <w:b/>
        </w:rPr>
        <w:t>Article in press:</w:t>
      </w:r>
      <w:r w:rsidR="008338A9" w:rsidRPr="00F45B9F">
        <w:rPr>
          <w:rFonts w:ascii="Book Antiqua" w:hAnsi="Book Antiqua"/>
        </w:rPr>
        <w:t xml:space="preserve"> </w:t>
      </w:r>
    </w:p>
    <w:p w14:paraId="5CCAABE1" w14:textId="77777777" w:rsidR="006103CD" w:rsidRPr="00F45B9F" w:rsidRDefault="006103CD" w:rsidP="00A12A21">
      <w:pPr>
        <w:spacing w:line="360" w:lineRule="auto"/>
        <w:jc w:val="both"/>
        <w:rPr>
          <w:rFonts w:ascii="Book Antiqua" w:hAnsi="Book Antiqua"/>
          <w:b/>
        </w:rPr>
      </w:pPr>
      <w:r w:rsidRPr="00F45B9F">
        <w:rPr>
          <w:rFonts w:ascii="Book Antiqua" w:hAnsi="Book Antiqua"/>
          <w:b/>
        </w:rPr>
        <w:t xml:space="preserve">Published online: </w:t>
      </w:r>
    </w:p>
    <w:p w14:paraId="02784EEC" w14:textId="367C88AE" w:rsidR="00715AF2" w:rsidRPr="00F45B9F" w:rsidRDefault="00715AF2" w:rsidP="00A12A21">
      <w:pPr>
        <w:spacing w:line="360" w:lineRule="auto"/>
        <w:jc w:val="both"/>
        <w:rPr>
          <w:rFonts w:ascii="Book Antiqua" w:eastAsia="宋体" w:hAnsi="Book Antiqua" w:cs="Arial"/>
          <w:b/>
          <w:lang w:eastAsia="zh-CN"/>
        </w:rPr>
      </w:pPr>
    </w:p>
    <w:p w14:paraId="5A6C2E41" w14:textId="77777777" w:rsidR="006103CD" w:rsidRPr="00F45B9F" w:rsidRDefault="006103CD" w:rsidP="00A12A21">
      <w:pPr>
        <w:spacing w:line="360" w:lineRule="auto"/>
        <w:jc w:val="both"/>
        <w:rPr>
          <w:rFonts w:ascii="Book Antiqua" w:eastAsia="AppleGothic" w:hAnsi="Book Antiqua" w:cs="Arial"/>
          <w:b/>
        </w:rPr>
      </w:pPr>
      <w:r w:rsidRPr="00F45B9F">
        <w:rPr>
          <w:rFonts w:ascii="Book Antiqua" w:eastAsia="AppleGothic" w:hAnsi="Book Antiqua" w:cs="Arial"/>
          <w:b/>
        </w:rPr>
        <w:br w:type="page"/>
      </w:r>
    </w:p>
    <w:p w14:paraId="5C78559A" w14:textId="61FDA33C" w:rsidR="00715AF2" w:rsidRPr="00F45B9F" w:rsidRDefault="00715AF2" w:rsidP="00A12A21">
      <w:pPr>
        <w:spacing w:line="360" w:lineRule="auto"/>
        <w:jc w:val="both"/>
        <w:rPr>
          <w:rFonts w:ascii="Book Antiqua" w:eastAsia="AppleGothic" w:hAnsi="Book Antiqua" w:cs="Arial"/>
          <w:b/>
        </w:rPr>
      </w:pPr>
      <w:r w:rsidRPr="00F45B9F">
        <w:rPr>
          <w:rFonts w:ascii="Book Antiqua" w:eastAsia="AppleGothic" w:hAnsi="Book Antiqua" w:cs="Arial"/>
          <w:b/>
        </w:rPr>
        <w:lastRenderedPageBreak/>
        <w:t>A</w:t>
      </w:r>
      <w:r w:rsidR="00E37C7D" w:rsidRPr="00F45B9F">
        <w:rPr>
          <w:rFonts w:ascii="Book Antiqua" w:eastAsia="AppleGothic" w:hAnsi="Book Antiqua" w:cs="Arial"/>
          <w:b/>
        </w:rPr>
        <w:t>bstract</w:t>
      </w:r>
    </w:p>
    <w:p w14:paraId="5DC278C2" w14:textId="502E5918" w:rsidR="001751E9" w:rsidRPr="00F45B9F" w:rsidRDefault="00A55393" w:rsidP="00A12A21">
      <w:pPr>
        <w:widowControl w:val="0"/>
        <w:autoSpaceDE w:val="0"/>
        <w:autoSpaceDN w:val="0"/>
        <w:adjustRightInd w:val="0"/>
        <w:spacing w:line="360" w:lineRule="auto"/>
        <w:jc w:val="both"/>
        <w:rPr>
          <w:rFonts w:ascii="Book Antiqua" w:hAnsi="Book Antiqua" w:cs="Times New Roman"/>
        </w:rPr>
      </w:pPr>
      <w:r w:rsidRPr="00F45B9F">
        <w:rPr>
          <w:rFonts w:ascii="Book Antiqua" w:eastAsia="AppleGothic" w:hAnsi="Book Antiqua" w:cs="Arial"/>
        </w:rPr>
        <w:t xml:space="preserve">Gastroesophageal </w:t>
      </w:r>
      <w:r w:rsidR="00A12A21" w:rsidRPr="00F45B9F">
        <w:rPr>
          <w:rFonts w:ascii="Book Antiqua" w:eastAsia="AppleGothic" w:hAnsi="Book Antiqua" w:cs="Arial"/>
        </w:rPr>
        <w:t>reflux dis</w:t>
      </w:r>
      <w:r w:rsidRPr="00F45B9F">
        <w:rPr>
          <w:rFonts w:ascii="Book Antiqua" w:eastAsia="AppleGothic" w:hAnsi="Book Antiqua" w:cs="Arial"/>
        </w:rPr>
        <w:t>ease (GERD) is a very common disorder with increasing prevalence.</w:t>
      </w:r>
      <w:r w:rsidR="008338A9" w:rsidRPr="00F45B9F">
        <w:rPr>
          <w:rFonts w:ascii="Book Antiqua" w:eastAsia="AppleGothic" w:hAnsi="Book Antiqua" w:cs="Arial"/>
        </w:rPr>
        <w:t xml:space="preserve"> </w:t>
      </w:r>
      <w:r w:rsidRPr="00F45B9F">
        <w:rPr>
          <w:rFonts w:ascii="Book Antiqua" w:eastAsia="AppleGothic" w:hAnsi="Book Antiqua" w:cs="Arial"/>
        </w:rPr>
        <w:t>It is estimated that up to 20</w:t>
      </w:r>
      <w:r w:rsidR="00A12A21" w:rsidRPr="00F45B9F">
        <w:rPr>
          <w:rFonts w:ascii="Book Antiqua" w:eastAsia="宋体" w:hAnsi="Book Antiqua" w:cs="Arial"/>
          <w:lang w:eastAsia="zh-CN"/>
        </w:rPr>
        <w:t>%</w:t>
      </w:r>
      <w:r w:rsidR="00A12A21" w:rsidRPr="00F45B9F">
        <w:rPr>
          <w:rFonts w:ascii="Book Antiqua" w:eastAsia="AppleGothic" w:hAnsi="Book Antiqua" w:cs="Arial"/>
        </w:rPr>
        <w:t>-</w:t>
      </w:r>
      <w:r w:rsidRPr="00F45B9F">
        <w:rPr>
          <w:rFonts w:ascii="Book Antiqua" w:eastAsia="AppleGothic" w:hAnsi="Book Antiqua" w:cs="Arial"/>
        </w:rPr>
        <w:t>25% of Americans experience symptoms of GERD weekly.</w:t>
      </w:r>
      <w:r w:rsidRPr="00F45B9F">
        <w:rPr>
          <w:rFonts w:ascii="Book Antiqua" w:eastAsia="AppleGothic" w:hAnsi="Book Antiqua" w:cs="Arial"/>
          <w:vertAlign w:val="superscript"/>
        </w:rPr>
        <w:t xml:space="preserve"> </w:t>
      </w:r>
      <w:r w:rsidRPr="00F45B9F">
        <w:rPr>
          <w:rFonts w:ascii="Book Antiqua" w:eastAsia="AppleGothic" w:hAnsi="Book Antiqua" w:cs="Arial"/>
        </w:rPr>
        <w:t>Excessive reflux of acidic</w:t>
      </w:r>
      <w:r w:rsidR="00B55E6A" w:rsidRPr="00F45B9F">
        <w:rPr>
          <w:rFonts w:ascii="Book Antiqua" w:eastAsia="AppleGothic" w:hAnsi="Book Antiqua" w:cs="Arial"/>
        </w:rPr>
        <w:t xml:space="preserve"> often with alkaline bile salt </w:t>
      </w:r>
      <w:r w:rsidRPr="00F45B9F">
        <w:rPr>
          <w:rFonts w:ascii="Book Antiqua" w:eastAsia="AppleGothic" w:hAnsi="Book Antiqua" w:cs="Arial"/>
        </w:rPr>
        <w:t>gastric</w:t>
      </w:r>
      <w:r w:rsidR="00B55E6A" w:rsidRPr="00F45B9F">
        <w:rPr>
          <w:rFonts w:ascii="Book Antiqua" w:eastAsia="AppleGothic" w:hAnsi="Book Antiqua" w:cs="Arial"/>
        </w:rPr>
        <w:t xml:space="preserve"> and duodenal</w:t>
      </w:r>
      <w:r w:rsidRPr="00F45B9F">
        <w:rPr>
          <w:rFonts w:ascii="Book Antiqua" w:eastAsia="AppleGothic" w:hAnsi="Book Antiqua" w:cs="Arial"/>
        </w:rPr>
        <w:t xml:space="preserve"> contents </w:t>
      </w:r>
      <w:r w:rsidR="00B55E6A" w:rsidRPr="00F45B9F">
        <w:rPr>
          <w:rFonts w:ascii="Book Antiqua" w:eastAsia="AppleGothic" w:hAnsi="Book Antiqua" w:cs="Arial"/>
        </w:rPr>
        <w:t>results in</w:t>
      </w:r>
      <w:r w:rsidRPr="00F45B9F">
        <w:rPr>
          <w:rFonts w:ascii="Book Antiqua" w:eastAsia="AppleGothic" w:hAnsi="Book Antiqua" w:cs="Arial"/>
        </w:rPr>
        <w:t xml:space="preserve"> a multitude of symptoms for the patient including heartburn, regurgitation, cough, and dysphagia. There are also associated complications of GERD including erosive esophagitis, Barrett’s esophagus, stricture and adenocarcinoma</w:t>
      </w:r>
      <w:r w:rsidR="00B55E6A" w:rsidRPr="00F45B9F">
        <w:rPr>
          <w:rFonts w:ascii="Book Antiqua" w:eastAsia="AppleGothic" w:hAnsi="Book Antiqua" w:cs="Arial"/>
        </w:rPr>
        <w:t xml:space="preserve"> of the esophagus</w:t>
      </w:r>
      <w:r w:rsidRPr="00F45B9F">
        <w:rPr>
          <w:rFonts w:ascii="Book Antiqua" w:eastAsia="AppleGothic" w:hAnsi="Book Antiqua" w:cs="Arial"/>
        </w:rPr>
        <w:t xml:space="preserve">. </w:t>
      </w:r>
      <w:r w:rsidR="001751E9" w:rsidRPr="00F45B9F">
        <w:rPr>
          <w:rFonts w:ascii="Book Antiqua" w:eastAsia="AppleGothic" w:hAnsi="Book Antiqua" w:cs="Arial"/>
        </w:rPr>
        <w:t xml:space="preserve">While first line treatments for GERD involve mainly lifestyle and non-surgical therapies, surgical interventions have proven to be effective in appropriate circumstances. Anti-reflux </w:t>
      </w:r>
      <w:r w:rsidR="00B55E6A" w:rsidRPr="00F45B9F">
        <w:rPr>
          <w:rFonts w:ascii="Book Antiqua" w:eastAsia="AppleGothic" w:hAnsi="Book Antiqua" w:cs="Arial"/>
        </w:rPr>
        <w:t>operations</w:t>
      </w:r>
      <w:r w:rsidR="001751E9" w:rsidRPr="00F45B9F">
        <w:rPr>
          <w:rFonts w:ascii="Book Antiqua" w:eastAsia="AppleGothic" w:hAnsi="Book Antiqua" w:cs="Arial"/>
        </w:rPr>
        <w:t xml:space="preserve"> are </w:t>
      </w:r>
      <w:r w:rsidR="00A40DDF" w:rsidRPr="00F45B9F">
        <w:rPr>
          <w:rFonts w:ascii="Book Antiqua" w:eastAsia="AppleGothic" w:hAnsi="Book Antiqua" w:cs="Arial"/>
        </w:rPr>
        <w:t xml:space="preserve">aimed at creating an effective </w:t>
      </w:r>
      <w:r w:rsidR="001751E9" w:rsidRPr="00F45B9F">
        <w:rPr>
          <w:rFonts w:ascii="Book Antiqua" w:eastAsia="AppleGothic" w:hAnsi="Book Antiqua" w:cs="Arial"/>
        </w:rPr>
        <w:t xml:space="preserve">barrier </w:t>
      </w:r>
      <w:r w:rsidR="00B55E6A" w:rsidRPr="00F45B9F">
        <w:rPr>
          <w:rFonts w:ascii="Book Antiqua" w:eastAsia="AppleGothic" w:hAnsi="Book Antiqua" w:cs="Arial"/>
        </w:rPr>
        <w:t xml:space="preserve">to reflux </w:t>
      </w:r>
      <w:r w:rsidR="001751E9" w:rsidRPr="00F45B9F">
        <w:rPr>
          <w:rFonts w:ascii="Book Antiqua" w:eastAsia="AppleGothic" w:hAnsi="Book Antiqua" w:cs="Arial"/>
        </w:rPr>
        <w:t xml:space="preserve">at the gastroesophageal junction and thus attempt to </w:t>
      </w:r>
      <w:r w:rsidR="00B55E6A" w:rsidRPr="00F45B9F">
        <w:rPr>
          <w:rFonts w:ascii="Book Antiqua" w:eastAsia="AppleGothic" w:hAnsi="Book Antiqua" w:cs="Arial"/>
        </w:rPr>
        <w:t>improve</w:t>
      </w:r>
      <w:r w:rsidR="001751E9" w:rsidRPr="00F45B9F">
        <w:rPr>
          <w:rFonts w:ascii="Book Antiqua" w:eastAsia="AppleGothic" w:hAnsi="Book Antiqua" w:cs="Arial"/>
        </w:rPr>
        <w:t xml:space="preserve"> </w:t>
      </w:r>
      <w:r w:rsidR="00B55E6A" w:rsidRPr="00F45B9F">
        <w:rPr>
          <w:rFonts w:ascii="Book Antiqua" w:eastAsia="AppleGothic" w:hAnsi="Book Antiqua" w:cs="Arial"/>
        </w:rPr>
        <w:t>physiologic and</w:t>
      </w:r>
      <w:r w:rsidR="001751E9" w:rsidRPr="00F45B9F">
        <w:rPr>
          <w:rFonts w:ascii="Book Antiqua" w:eastAsia="AppleGothic" w:hAnsi="Book Antiqua" w:cs="Arial"/>
        </w:rPr>
        <w:t xml:space="preserve"> mechanical issues that may be involved in </w:t>
      </w:r>
      <w:r w:rsidRPr="00F45B9F">
        <w:rPr>
          <w:rFonts w:ascii="Book Antiqua" w:eastAsia="AppleGothic" w:hAnsi="Book Antiqua" w:cs="Arial"/>
        </w:rPr>
        <w:t xml:space="preserve">the </w:t>
      </w:r>
      <w:r w:rsidR="001751E9" w:rsidRPr="00F45B9F">
        <w:rPr>
          <w:rFonts w:ascii="Book Antiqua" w:eastAsia="AppleGothic" w:hAnsi="Book Antiqua" w:cs="Arial"/>
        </w:rPr>
        <w:t>pathogenesis of GERD</w:t>
      </w:r>
      <w:r w:rsidR="00217ABA" w:rsidRPr="00F45B9F">
        <w:rPr>
          <w:rFonts w:ascii="Book Antiqua" w:eastAsia="AppleGothic" w:hAnsi="Book Antiqua" w:cs="Arial"/>
        </w:rPr>
        <w:t xml:space="preserve">. </w:t>
      </w:r>
      <w:r w:rsidR="00B55E6A" w:rsidRPr="00F45B9F">
        <w:rPr>
          <w:rFonts w:ascii="Book Antiqua" w:eastAsia="AppleGothic" w:hAnsi="Book Antiqua" w:cs="Arial"/>
        </w:rPr>
        <w:t>The decision</w:t>
      </w:r>
      <w:r w:rsidR="00217ABA" w:rsidRPr="00F45B9F">
        <w:rPr>
          <w:rFonts w:ascii="Book Antiqua" w:eastAsia="AppleGothic" w:hAnsi="Book Antiqua" w:cs="Arial"/>
        </w:rPr>
        <w:t xml:space="preserve"> </w:t>
      </w:r>
      <w:r w:rsidR="00B55E6A" w:rsidRPr="00F45B9F">
        <w:rPr>
          <w:rFonts w:ascii="Book Antiqua" w:eastAsia="AppleGothic" w:hAnsi="Book Antiqua" w:cs="Arial"/>
        </w:rPr>
        <w:t>for</w:t>
      </w:r>
      <w:r w:rsidR="00217ABA" w:rsidRPr="00F45B9F">
        <w:rPr>
          <w:rFonts w:ascii="Book Antiqua" w:eastAsia="AppleGothic" w:hAnsi="Book Antiqua" w:cs="Arial"/>
        </w:rPr>
        <w:t xml:space="preserve"> </w:t>
      </w:r>
      <w:r w:rsidR="001751E9" w:rsidRPr="00F45B9F">
        <w:rPr>
          <w:rFonts w:ascii="Book Antiqua" w:eastAsia="AppleGothic" w:hAnsi="Book Antiqua" w:cs="Arial"/>
        </w:rPr>
        <w:t xml:space="preserve">surgical intervention </w:t>
      </w:r>
      <w:r w:rsidR="00B55E6A" w:rsidRPr="00F45B9F">
        <w:rPr>
          <w:rFonts w:ascii="Book Antiqua" w:eastAsia="AppleGothic" w:hAnsi="Book Antiqua" w:cs="Arial"/>
        </w:rPr>
        <w:t>in the</w:t>
      </w:r>
      <w:r w:rsidR="001751E9" w:rsidRPr="00F45B9F">
        <w:rPr>
          <w:rFonts w:ascii="Book Antiqua" w:eastAsia="AppleGothic" w:hAnsi="Book Antiqua" w:cs="Arial"/>
        </w:rPr>
        <w:t xml:space="preserve"> treatment of GERD, moreover, requires an objective confirmation of </w:t>
      </w:r>
      <w:r w:rsidR="00B55E6A" w:rsidRPr="00F45B9F">
        <w:rPr>
          <w:rFonts w:ascii="Book Antiqua" w:eastAsia="AppleGothic" w:hAnsi="Book Antiqua" w:cs="Arial"/>
        </w:rPr>
        <w:t>the</w:t>
      </w:r>
      <w:r w:rsidR="001751E9" w:rsidRPr="00F45B9F">
        <w:rPr>
          <w:rFonts w:ascii="Book Antiqua" w:eastAsia="AppleGothic" w:hAnsi="Book Antiqua" w:cs="Arial"/>
        </w:rPr>
        <w:t xml:space="preserve"> diagnosis. Confirmation is achieved using various preoperative evaluations</w:t>
      </w:r>
      <w:r w:rsidR="00B55E6A" w:rsidRPr="00F45B9F">
        <w:rPr>
          <w:rFonts w:ascii="Book Antiqua" w:eastAsia="AppleGothic" w:hAnsi="Book Antiqua" w:cs="Arial"/>
        </w:rPr>
        <w:t xml:space="preserve"> including:</w:t>
      </w:r>
      <w:r w:rsidR="001751E9" w:rsidRPr="00F45B9F">
        <w:rPr>
          <w:rFonts w:ascii="Book Antiqua" w:eastAsia="AppleGothic" w:hAnsi="Book Antiqua" w:cs="Arial"/>
        </w:rPr>
        <w:t xml:space="preserve"> ambulatory pH monitoring, e</w:t>
      </w:r>
      <w:r w:rsidRPr="00F45B9F">
        <w:rPr>
          <w:rFonts w:ascii="Book Antiqua" w:eastAsia="AppleGothic" w:hAnsi="Book Antiqua" w:cs="Arial"/>
        </w:rPr>
        <w:t>sophageal m</w:t>
      </w:r>
      <w:r w:rsidR="001751E9" w:rsidRPr="00F45B9F">
        <w:rPr>
          <w:rFonts w:ascii="Book Antiqua" w:eastAsia="AppleGothic" w:hAnsi="Book Antiqua" w:cs="Arial"/>
        </w:rPr>
        <w:t>anometry, upper endoscopy (</w:t>
      </w:r>
      <w:r w:rsidR="00A12A21" w:rsidRPr="00F45B9F">
        <w:rPr>
          <w:rFonts w:ascii="Book Antiqua" w:hAnsi="Book Antiqua" w:cs="Arial"/>
        </w:rPr>
        <w:t>esophagogastroduodenoscopy</w:t>
      </w:r>
      <w:r w:rsidR="001751E9" w:rsidRPr="00F45B9F">
        <w:rPr>
          <w:rFonts w:ascii="Book Antiqua" w:eastAsia="AppleGothic" w:hAnsi="Book Antiqua" w:cs="Arial"/>
        </w:rPr>
        <w:t>) and</w:t>
      </w:r>
      <w:r w:rsidR="002000D2" w:rsidRPr="00F45B9F">
        <w:rPr>
          <w:rFonts w:ascii="Book Antiqua" w:eastAsia="AppleGothic" w:hAnsi="Book Antiqua" w:cs="Arial"/>
        </w:rPr>
        <w:t xml:space="preserve"> barium swallow. </w:t>
      </w:r>
      <w:r w:rsidR="001751E9" w:rsidRPr="00F45B9F">
        <w:rPr>
          <w:rFonts w:ascii="Book Antiqua" w:eastAsia="AppleGothic" w:hAnsi="Book Antiqua" w:cs="Arial"/>
        </w:rPr>
        <w:t>Up</w:t>
      </w:r>
      <w:r w:rsidRPr="00F45B9F">
        <w:rPr>
          <w:rFonts w:ascii="Book Antiqua" w:eastAsia="AppleGothic" w:hAnsi="Book Antiqua" w:cs="Arial"/>
        </w:rPr>
        <w:t xml:space="preserve">on confirmation of </w:t>
      </w:r>
      <w:r w:rsidR="00B55E6A" w:rsidRPr="00F45B9F">
        <w:rPr>
          <w:rFonts w:ascii="Book Antiqua" w:eastAsia="AppleGothic" w:hAnsi="Book Antiqua" w:cs="Arial"/>
        </w:rPr>
        <w:t>the</w:t>
      </w:r>
      <w:r w:rsidRPr="00F45B9F">
        <w:rPr>
          <w:rFonts w:ascii="Book Antiqua" w:eastAsia="AppleGothic" w:hAnsi="Book Antiqua" w:cs="Arial"/>
        </w:rPr>
        <w:t xml:space="preserve"> diagnosis and </w:t>
      </w:r>
      <w:r w:rsidR="00217ABA" w:rsidRPr="00F45B9F">
        <w:rPr>
          <w:rFonts w:ascii="Book Antiqua" w:eastAsia="AppleGothic" w:hAnsi="Book Antiqua" w:cs="Arial"/>
        </w:rPr>
        <w:t xml:space="preserve">with appropriate </w:t>
      </w:r>
      <w:r w:rsidR="00B55E6A" w:rsidRPr="00F45B9F">
        <w:rPr>
          <w:rFonts w:ascii="Book Antiqua" w:eastAsia="AppleGothic" w:hAnsi="Book Antiqua" w:cs="Arial"/>
        </w:rPr>
        <w:t xml:space="preserve">patient </w:t>
      </w:r>
      <w:r w:rsidR="00217ABA" w:rsidRPr="00F45B9F">
        <w:rPr>
          <w:rFonts w:ascii="Book Antiqua" w:eastAsia="AppleGothic" w:hAnsi="Book Antiqua" w:cs="Arial"/>
        </w:rPr>
        <w:t xml:space="preserve">criteria met, </w:t>
      </w:r>
      <w:r w:rsidR="00B55E6A" w:rsidRPr="00F45B9F">
        <w:rPr>
          <w:rFonts w:ascii="Book Antiqua" w:eastAsia="AppleGothic" w:hAnsi="Book Antiqua" w:cs="Arial"/>
        </w:rPr>
        <w:t>an anti-reflux operation</w:t>
      </w:r>
      <w:r w:rsidR="00217ABA" w:rsidRPr="00F45B9F">
        <w:rPr>
          <w:rFonts w:ascii="Book Antiqua" w:eastAsia="AppleGothic" w:hAnsi="Book Antiqua" w:cs="Arial"/>
        </w:rPr>
        <w:t xml:space="preserve"> is a good alternative to prolonged medical therapy. C</w:t>
      </w:r>
      <w:r w:rsidR="001751E9" w:rsidRPr="00F45B9F">
        <w:rPr>
          <w:rFonts w:ascii="Book Antiqua" w:eastAsia="AppleGothic" w:hAnsi="Book Antiqua" w:cs="Arial"/>
        </w:rPr>
        <w:t xml:space="preserve">urrently, minimally invasive </w:t>
      </w:r>
      <w:r w:rsidR="00B55E6A" w:rsidRPr="00F45B9F">
        <w:rPr>
          <w:rFonts w:ascii="Book Antiqua" w:eastAsia="AppleGothic" w:hAnsi="Book Antiqua" w:cs="Arial"/>
        </w:rPr>
        <w:t xml:space="preserve">gastro-esophageal </w:t>
      </w:r>
      <w:r w:rsidR="001751E9" w:rsidRPr="00F45B9F">
        <w:rPr>
          <w:rFonts w:ascii="Book Antiqua" w:eastAsia="AppleGothic" w:hAnsi="Book Antiqua" w:cs="Arial"/>
        </w:rPr>
        <w:t xml:space="preserve">fundoplication is the gold standard for surgical intervention of GERD. Our review outlines the </w:t>
      </w:r>
      <w:r w:rsidR="00B55E6A" w:rsidRPr="00F45B9F">
        <w:rPr>
          <w:rFonts w:ascii="Book Antiqua" w:eastAsia="AppleGothic" w:hAnsi="Book Antiqua" w:cs="Arial"/>
        </w:rPr>
        <w:t>many</w:t>
      </w:r>
      <w:r w:rsidR="001751E9" w:rsidRPr="00F45B9F">
        <w:rPr>
          <w:rFonts w:ascii="Book Antiqua" w:eastAsia="AppleGothic" w:hAnsi="Book Antiqua" w:cs="Arial"/>
        </w:rPr>
        <w:t xml:space="preserve"> factors that are involved in surgical decision-making. We will review the prominent features that </w:t>
      </w:r>
      <w:r w:rsidR="00B55E6A" w:rsidRPr="00F45B9F">
        <w:rPr>
          <w:rFonts w:ascii="Book Antiqua" w:eastAsia="AppleGothic" w:hAnsi="Book Antiqua" w:cs="Arial"/>
        </w:rPr>
        <w:t>reflect appropriate</w:t>
      </w:r>
      <w:r w:rsidR="001751E9" w:rsidRPr="00F45B9F">
        <w:rPr>
          <w:rFonts w:ascii="Book Antiqua" w:eastAsia="AppleGothic" w:hAnsi="Book Antiqua" w:cs="Arial"/>
        </w:rPr>
        <w:t xml:space="preserve"> anti-reflux surgery and </w:t>
      </w:r>
      <w:r w:rsidR="00664B95" w:rsidRPr="00F45B9F">
        <w:rPr>
          <w:rFonts w:ascii="Book Antiqua" w:eastAsia="AppleGothic" w:hAnsi="Book Antiqua" w:cs="Arial"/>
        </w:rPr>
        <w:t>present suggestions</w:t>
      </w:r>
      <w:r w:rsidR="001751E9" w:rsidRPr="00F45B9F">
        <w:rPr>
          <w:rFonts w:ascii="Book Antiqua" w:eastAsia="AppleGothic" w:hAnsi="Book Antiqua" w:cs="Arial"/>
        </w:rPr>
        <w:t xml:space="preserve"> that are pertinent to surgical practices, based on </w:t>
      </w:r>
      <w:r w:rsidR="00B55E6A" w:rsidRPr="00F45B9F">
        <w:rPr>
          <w:rFonts w:ascii="Book Antiqua" w:eastAsia="AppleGothic" w:hAnsi="Book Antiqua" w:cs="Arial"/>
        </w:rPr>
        <w:t>evidence-based</w:t>
      </w:r>
      <w:r w:rsidR="001751E9" w:rsidRPr="00F45B9F">
        <w:rPr>
          <w:rFonts w:ascii="Book Antiqua" w:eastAsia="AppleGothic" w:hAnsi="Book Antiqua" w:cs="Arial"/>
        </w:rPr>
        <w:t xml:space="preserve"> studies. </w:t>
      </w:r>
    </w:p>
    <w:p w14:paraId="293756F9" w14:textId="77777777" w:rsidR="00715AF2" w:rsidRPr="00F45B9F" w:rsidRDefault="00715AF2" w:rsidP="00A12A21">
      <w:pPr>
        <w:spacing w:line="360" w:lineRule="auto"/>
        <w:jc w:val="both"/>
        <w:rPr>
          <w:rFonts w:ascii="Book Antiqua" w:eastAsia="AppleGothic" w:hAnsi="Book Antiqua" w:cs="Arial"/>
        </w:rPr>
      </w:pPr>
    </w:p>
    <w:p w14:paraId="4B10484D" w14:textId="58CA3D6D" w:rsidR="00715AF2" w:rsidRPr="00F45B9F" w:rsidRDefault="00715AF2" w:rsidP="00A12A21">
      <w:pPr>
        <w:spacing w:line="360" w:lineRule="auto"/>
        <w:jc w:val="both"/>
        <w:rPr>
          <w:rFonts w:ascii="Book Antiqua" w:eastAsia="AppleGothic" w:hAnsi="Book Antiqua" w:cs="Arial"/>
        </w:rPr>
      </w:pPr>
      <w:r w:rsidRPr="00F45B9F">
        <w:rPr>
          <w:rFonts w:ascii="Book Antiqua" w:eastAsia="AppleGothic" w:hAnsi="Book Antiqua" w:cs="Arial"/>
          <w:b/>
        </w:rPr>
        <w:t>Key</w:t>
      </w:r>
      <w:r w:rsidR="00A12A21" w:rsidRPr="00F45B9F">
        <w:rPr>
          <w:rFonts w:ascii="Book Antiqua" w:eastAsia="宋体" w:hAnsi="Book Antiqua" w:cs="Arial"/>
          <w:b/>
          <w:lang w:eastAsia="zh-CN"/>
        </w:rPr>
        <w:t xml:space="preserve"> </w:t>
      </w:r>
      <w:r w:rsidRPr="00F45B9F">
        <w:rPr>
          <w:rFonts w:ascii="Book Antiqua" w:eastAsia="AppleGothic" w:hAnsi="Book Antiqua" w:cs="Arial"/>
          <w:b/>
        </w:rPr>
        <w:t>words</w:t>
      </w:r>
      <w:r w:rsidR="00441B0F" w:rsidRPr="00F45B9F">
        <w:rPr>
          <w:rFonts w:ascii="Book Antiqua" w:eastAsia="AppleGothic" w:hAnsi="Book Antiqua" w:cs="Arial"/>
          <w:b/>
        </w:rPr>
        <w:t xml:space="preserve">: </w:t>
      </w:r>
      <w:r w:rsidR="00441B0F" w:rsidRPr="00F45B9F">
        <w:rPr>
          <w:rFonts w:ascii="Book Antiqua" w:eastAsia="AppleGothic" w:hAnsi="Book Antiqua" w:cs="Arial"/>
        </w:rPr>
        <w:t>Gastroesophageal reflux disease</w:t>
      </w:r>
      <w:r w:rsidR="00A12A21" w:rsidRPr="00F45B9F">
        <w:rPr>
          <w:rFonts w:ascii="Book Antiqua" w:eastAsia="宋体" w:hAnsi="Book Antiqua" w:cs="Arial"/>
          <w:lang w:eastAsia="zh-CN"/>
        </w:rPr>
        <w:t>;</w:t>
      </w:r>
      <w:r w:rsidRPr="00F45B9F">
        <w:rPr>
          <w:rFonts w:ascii="Book Antiqua" w:eastAsia="AppleGothic" w:hAnsi="Book Antiqua" w:cs="Arial"/>
        </w:rPr>
        <w:t xml:space="preserve"> Fundoplication</w:t>
      </w:r>
      <w:r w:rsidR="00A12A21" w:rsidRPr="00F45B9F">
        <w:rPr>
          <w:rFonts w:ascii="Book Antiqua" w:eastAsia="宋体" w:hAnsi="Book Antiqua" w:cs="Arial"/>
          <w:lang w:eastAsia="zh-CN"/>
        </w:rPr>
        <w:t>;</w:t>
      </w:r>
      <w:r w:rsidRPr="00F45B9F">
        <w:rPr>
          <w:rFonts w:ascii="Book Antiqua" w:eastAsia="AppleGothic" w:hAnsi="Book Antiqua" w:cs="Arial"/>
        </w:rPr>
        <w:t xml:space="preserve"> Decision-making</w:t>
      </w:r>
    </w:p>
    <w:p w14:paraId="5EC6EBBE" w14:textId="77777777" w:rsidR="00E37C7D" w:rsidRPr="00F45B9F" w:rsidRDefault="00E37C7D" w:rsidP="00A12A21">
      <w:pPr>
        <w:spacing w:line="360" w:lineRule="auto"/>
        <w:jc w:val="both"/>
        <w:rPr>
          <w:rFonts w:ascii="Book Antiqua" w:eastAsia="宋体" w:hAnsi="Book Antiqua" w:cs="宋体"/>
          <w:b/>
          <w:lang w:eastAsia="zh-CN"/>
        </w:rPr>
      </w:pPr>
    </w:p>
    <w:p w14:paraId="611FFABA" w14:textId="77777777" w:rsidR="00A12A21" w:rsidRPr="00F45B9F" w:rsidRDefault="00A12A21" w:rsidP="00A12A21">
      <w:pPr>
        <w:spacing w:line="360" w:lineRule="auto"/>
        <w:jc w:val="both"/>
        <w:rPr>
          <w:rFonts w:ascii="Book Antiqua" w:hAnsi="Book Antiqua" w:cs="Arial"/>
        </w:rPr>
      </w:pPr>
      <w:r w:rsidRPr="00F45B9F">
        <w:rPr>
          <w:rFonts w:ascii="Book Antiqua" w:hAnsi="Book Antiqua"/>
          <w:b/>
        </w:rPr>
        <w:t xml:space="preserve">© </w:t>
      </w:r>
      <w:r w:rsidRPr="00F45B9F">
        <w:rPr>
          <w:rFonts w:ascii="Book Antiqua" w:hAnsi="Book Antiqua" w:cs="Arial"/>
          <w:b/>
        </w:rPr>
        <w:t>The Author(s) 2015.</w:t>
      </w:r>
      <w:r w:rsidRPr="00F45B9F">
        <w:rPr>
          <w:rFonts w:ascii="Book Antiqua" w:hAnsi="Book Antiqua" w:cs="Arial"/>
        </w:rPr>
        <w:t xml:space="preserve"> Published by Baishideng Publishing Group Inc. All rights reserved.</w:t>
      </w:r>
    </w:p>
    <w:p w14:paraId="61A371E9" w14:textId="77777777" w:rsidR="00A12A21" w:rsidRPr="00F45B9F" w:rsidRDefault="00A12A21" w:rsidP="00A12A21">
      <w:pPr>
        <w:spacing w:line="360" w:lineRule="auto"/>
        <w:jc w:val="both"/>
        <w:rPr>
          <w:rFonts w:ascii="Book Antiqua" w:eastAsia="宋体" w:hAnsi="Book Antiqua" w:cs="宋体"/>
          <w:b/>
          <w:lang w:eastAsia="zh-CN"/>
        </w:rPr>
      </w:pPr>
    </w:p>
    <w:p w14:paraId="76065569" w14:textId="72A7FB8F" w:rsidR="00AC2C19" w:rsidRPr="00F45B9F" w:rsidRDefault="00AC2C19" w:rsidP="00A12A21">
      <w:pPr>
        <w:spacing w:line="360" w:lineRule="auto"/>
        <w:jc w:val="both"/>
        <w:rPr>
          <w:rFonts w:ascii="Book Antiqua" w:hAnsi="Book Antiqua" w:cs="Times"/>
        </w:rPr>
      </w:pPr>
      <w:r w:rsidRPr="00F45B9F">
        <w:rPr>
          <w:rFonts w:ascii="Book Antiqua" w:hAnsi="Book Antiqua" w:cs="Times"/>
          <w:b/>
        </w:rPr>
        <w:t xml:space="preserve">Core </w:t>
      </w:r>
      <w:r w:rsidR="00A12A21" w:rsidRPr="00F45B9F">
        <w:rPr>
          <w:rFonts w:ascii="Book Antiqua" w:hAnsi="Book Antiqua" w:cs="Times"/>
          <w:b/>
        </w:rPr>
        <w:t>t</w:t>
      </w:r>
      <w:r w:rsidRPr="00F45B9F">
        <w:rPr>
          <w:rFonts w:ascii="Book Antiqua" w:hAnsi="Book Antiqua" w:cs="Times"/>
          <w:b/>
        </w:rPr>
        <w:t>ip:</w:t>
      </w:r>
      <w:r w:rsidRPr="00F45B9F">
        <w:rPr>
          <w:rFonts w:ascii="Book Antiqua" w:hAnsi="Book Antiqua" w:cs="Times"/>
        </w:rPr>
        <w:t xml:space="preserve"> </w:t>
      </w:r>
      <w:r w:rsidR="00A12A21" w:rsidRPr="00F45B9F">
        <w:rPr>
          <w:rFonts w:ascii="Book Antiqua" w:eastAsia="AppleGothic" w:hAnsi="Book Antiqua" w:cs="Arial"/>
        </w:rPr>
        <w:t>Gastroesophageal reflux disease (GERD)</w:t>
      </w:r>
      <w:r w:rsidRPr="00F45B9F">
        <w:rPr>
          <w:rFonts w:ascii="Book Antiqua" w:eastAsia="AppleGothic" w:hAnsi="Book Antiqua" w:cs="Arial"/>
        </w:rPr>
        <w:t xml:space="preserve"> is a common disorder with increasing prevalence. Excessive reflux of acidic gastric contents has a multitude of symptoms for the suffering patient including heartburn, regurgitation, cough, and dysphagia. Surgical intervention is often necessary in those who fail medical therapy, are non-compliant or wish to discontinue long-term medical therapy, have complications secondary to GERD, or present with extra-esophageal symptoms. There are various types of anti-reflux operations that are successful in treating GERD. </w:t>
      </w:r>
      <w:r w:rsidR="00A74CC3" w:rsidRPr="00F45B9F">
        <w:rPr>
          <w:rFonts w:ascii="Book Antiqua" w:eastAsia="AppleGothic" w:hAnsi="Book Antiqua" w:cs="Arial"/>
        </w:rPr>
        <w:t>L</w:t>
      </w:r>
      <w:r w:rsidRPr="00F45B9F">
        <w:rPr>
          <w:rFonts w:ascii="Book Antiqua" w:eastAsia="AppleGothic" w:hAnsi="Book Antiqua" w:cs="Arial"/>
        </w:rPr>
        <w:t>aparoscopic fundoplication is the gold standard for surgical treatment. Robotic Nissen fundoplication is also advantageous with good outcomes.</w:t>
      </w:r>
      <w:r w:rsidR="008338A9" w:rsidRPr="00F45B9F">
        <w:rPr>
          <w:rFonts w:ascii="Book Antiqua" w:eastAsia="AppleGothic" w:hAnsi="Book Antiqua" w:cs="Arial"/>
        </w:rPr>
        <w:t xml:space="preserve"> </w:t>
      </w:r>
    </w:p>
    <w:p w14:paraId="10D50A53" w14:textId="77777777" w:rsidR="00A12A21" w:rsidRPr="00F45B9F" w:rsidRDefault="00A12A21" w:rsidP="00A12A21">
      <w:pPr>
        <w:spacing w:line="360" w:lineRule="auto"/>
        <w:jc w:val="both"/>
        <w:rPr>
          <w:rFonts w:ascii="Book Antiqua" w:eastAsia="宋体" w:hAnsi="Book Antiqua" w:cs="Arial"/>
          <w:b/>
          <w:lang w:eastAsia="zh-CN"/>
        </w:rPr>
      </w:pPr>
    </w:p>
    <w:p w14:paraId="0E459DDC" w14:textId="67DCBB24" w:rsidR="00A12A21" w:rsidRPr="00F45B9F" w:rsidRDefault="00A12A21" w:rsidP="00A12A21">
      <w:pPr>
        <w:spacing w:line="360" w:lineRule="auto"/>
        <w:jc w:val="both"/>
        <w:rPr>
          <w:rFonts w:ascii="Book Antiqua" w:eastAsia="宋体" w:hAnsi="Book Antiqua" w:cs="Arial"/>
          <w:lang w:eastAsia="zh-CN"/>
        </w:rPr>
      </w:pPr>
      <w:r w:rsidRPr="00F45B9F">
        <w:rPr>
          <w:rFonts w:ascii="Book Antiqua" w:hAnsi="Book Antiqua" w:cs="Times"/>
        </w:rPr>
        <w:t>Moore</w:t>
      </w:r>
      <w:r w:rsidRPr="00F45B9F">
        <w:rPr>
          <w:rFonts w:ascii="Book Antiqua" w:eastAsia="宋体" w:hAnsi="Book Antiqua" w:cs="Times"/>
          <w:lang w:eastAsia="zh-CN"/>
        </w:rPr>
        <w:t xml:space="preserve"> M</w:t>
      </w:r>
      <w:r w:rsidRPr="00F45B9F">
        <w:rPr>
          <w:rFonts w:ascii="Book Antiqua" w:hAnsi="Book Antiqua" w:cs="Times"/>
        </w:rPr>
        <w:t>, Afaneh</w:t>
      </w:r>
      <w:r w:rsidRPr="00F45B9F">
        <w:rPr>
          <w:rFonts w:ascii="Book Antiqua" w:eastAsia="宋体" w:hAnsi="Book Antiqua" w:cs="Times"/>
          <w:lang w:eastAsia="zh-CN"/>
        </w:rPr>
        <w:t xml:space="preserve"> C</w:t>
      </w:r>
      <w:r w:rsidRPr="00F45B9F">
        <w:rPr>
          <w:rFonts w:ascii="Book Antiqua" w:hAnsi="Book Antiqua" w:cs="Times"/>
        </w:rPr>
        <w:t>, Benhuri</w:t>
      </w:r>
      <w:r w:rsidRPr="00F45B9F">
        <w:rPr>
          <w:rFonts w:ascii="Book Antiqua" w:eastAsia="宋体" w:hAnsi="Book Antiqua" w:cs="Times"/>
          <w:lang w:eastAsia="zh-CN"/>
        </w:rPr>
        <w:t xml:space="preserve"> D</w:t>
      </w:r>
      <w:r w:rsidRPr="00F45B9F">
        <w:rPr>
          <w:rFonts w:ascii="Book Antiqua" w:hAnsi="Book Antiqua" w:cs="Times"/>
        </w:rPr>
        <w:t>, Antonacci</w:t>
      </w:r>
      <w:r w:rsidRPr="00F45B9F">
        <w:rPr>
          <w:rFonts w:ascii="Book Antiqua" w:eastAsia="宋体" w:hAnsi="Book Antiqua" w:cs="Times"/>
          <w:lang w:eastAsia="zh-CN"/>
        </w:rPr>
        <w:t xml:space="preserve"> C</w:t>
      </w:r>
      <w:r w:rsidRPr="00F45B9F">
        <w:rPr>
          <w:rFonts w:ascii="Book Antiqua" w:hAnsi="Book Antiqua" w:cs="Times"/>
        </w:rPr>
        <w:t>, Abelson</w:t>
      </w:r>
      <w:r w:rsidRPr="00F45B9F">
        <w:rPr>
          <w:rFonts w:ascii="Book Antiqua" w:eastAsia="宋体" w:hAnsi="Book Antiqua" w:cs="Times"/>
          <w:lang w:eastAsia="zh-CN"/>
        </w:rPr>
        <w:t xml:space="preserve"> J</w:t>
      </w:r>
      <w:r w:rsidRPr="00F45B9F">
        <w:rPr>
          <w:rFonts w:ascii="Book Antiqua" w:hAnsi="Book Antiqua" w:cs="Times"/>
        </w:rPr>
        <w:t>, Zarnegar</w:t>
      </w:r>
      <w:r w:rsidRPr="00F45B9F">
        <w:rPr>
          <w:rFonts w:ascii="Book Antiqua" w:eastAsia="宋体" w:hAnsi="Book Antiqua" w:cs="Times"/>
          <w:lang w:eastAsia="zh-CN"/>
        </w:rPr>
        <w:t xml:space="preserve"> R.</w:t>
      </w:r>
      <w:r w:rsidRPr="00F45B9F">
        <w:rPr>
          <w:rFonts w:ascii="Book Antiqua" w:eastAsia="AppleGothic" w:hAnsi="Book Antiqua" w:cs="Arial"/>
        </w:rPr>
        <w:t xml:space="preserve"> Gastroesophageal reflux disease: A review of surgical decision making</w:t>
      </w:r>
      <w:r w:rsidRPr="00F45B9F">
        <w:rPr>
          <w:rFonts w:ascii="Book Antiqua" w:eastAsia="宋体" w:hAnsi="Book Antiqua" w:cs="Arial"/>
          <w:lang w:eastAsia="zh-CN"/>
        </w:rPr>
        <w:t xml:space="preserve">. </w:t>
      </w:r>
      <w:r w:rsidRPr="00F45B9F">
        <w:rPr>
          <w:rFonts w:ascii="Book Antiqua" w:hAnsi="Book Antiqua"/>
          <w:i/>
          <w:iCs/>
        </w:rPr>
        <w:t>World J Gastrointest Surg</w:t>
      </w:r>
      <w:r w:rsidRPr="00F45B9F">
        <w:rPr>
          <w:rFonts w:ascii="Book Antiqua" w:eastAsia="宋体" w:hAnsi="Book Antiqua"/>
          <w:i/>
          <w:iCs/>
          <w:lang w:eastAsia="zh-CN"/>
        </w:rPr>
        <w:t xml:space="preserve"> </w:t>
      </w:r>
      <w:r w:rsidRPr="00F45B9F">
        <w:rPr>
          <w:rFonts w:ascii="Book Antiqua" w:eastAsia="宋体" w:hAnsi="Book Antiqua"/>
          <w:iCs/>
          <w:lang w:eastAsia="zh-CN"/>
        </w:rPr>
        <w:t>2015; In press</w:t>
      </w:r>
    </w:p>
    <w:p w14:paraId="081E9502" w14:textId="77777777" w:rsidR="00A12A21" w:rsidRPr="00F45B9F" w:rsidRDefault="00A12A21" w:rsidP="00A12A21">
      <w:pPr>
        <w:spacing w:line="360" w:lineRule="auto"/>
        <w:jc w:val="both"/>
        <w:rPr>
          <w:rFonts w:ascii="Book Antiqua" w:eastAsia="宋体" w:hAnsi="Book Antiqua" w:cs="Arial"/>
          <w:b/>
          <w:i/>
          <w:lang w:eastAsia="zh-CN"/>
        </w:rPr>
      </w:pPr>
    </w:p>
    <w:p w14:paraId="2E6AD625" w14:textId="77777777" w:rsidR="00A12A21" w:rsidRPr="00F45B9F" w:rsidRDefault="00A12A21" w:rsidP="00A12A21">
      <w:pPr>
        <w:spacing w:line="360" w:lineRule="auto"/>
        <w:jc w:val="both"/>
        <w:rPr>
          <w:rFonts w:ascii="Book Antiqua" w:eastAsia="AppleGothic" w:hAnsi="Book Antiqua" w:cs="Arial"/>
          <w:b/>
        </w:rPr>
      </w:pPr>
      <w:r w:rsidRPr="00F45B9F">
        <w:rPr>
          <w:rFonts w:ascii="Book Antiqua" w:eastAsia="AppleGothic" w:hAnsi="Book Antiqua" w:cs="Arial"/>
          <w:b/>
        </w:rPr>
        <w:br w:type="page"/>
      </w:r>
    </w:p>
    <w:p w14:paraId="2554DE81" w14:textId="1A0434D0" w:rsidR="00715AF2" w:rsidRPr="00F45B9F" w:rsidRDefault="00A12A21" w:rsidP="00A12A21">
      <w:pPr>
        <w:spacing w:line="360" w:lineRule="auto"/>
        <w:jc w:val="both"/>
        <w:rPr>
          <w:rFonts w:ascii="Book Antiqua" w:eastAsia="AppleGothic" w:hAnsi="Book Antiqua" w:cs="Arial"/>
          <w:b/>
        </w:rPr>
      </w:pPr>
      <w:r w:rsidRPr="00F45B9F">
        <w:rPr>
          <w:rFonts w:ascii="Book Antiqua" w:eastAsia="AppleGothic" w:hAnsi="Book Antiqua" w:cs="Arial"/>
          <w:b/>
        </w:rPr>
        <w:lastRenderedPageBreak/>
        <w:t>INTRODUCTION</w:t>
      </w:r>
    </w:p>
    <w:p w14:paraId="09196515" w14:textId="6412ACCD" w:rsidR="00217ABA" w:rsidRPr="00F45B9F" w:rsidRDefault="00715AF2" w:rsidP="00A12A21">
      <w:pPr>
        <w:spacing w:line="360" w:lineRule="auto"/>
        <w:jc w:val="both"/>
        <w:rPr>
          <w:rFonts w:ascii="Book Antiqua" w:hAnsi="Book Antiqua"/>
        </w:rPr>
      </w:pPr>
      <w:r w:rsidRPr="00F45B9F">
        <w:rPr>
          <w:rFonts w:ascii="Book Antiqua" w:eastAsia="AppleGothic" w:hAnsi="Book Antiqua" w:cs="Arial"/>
        </w:rPr>
        <w:t xml:space="preserve">The prevalence of gastroesophageal reflux disease (GERD) </w:t>
      </w:r>
      <w:r w:rsidR="00B55E6A" w:rsidRPr="00F45B9F">
        <w:rPr>
          <w:rFonts w:ascii="Book Antiqua" w:eastAsia="AppleGothic" w:hAnsi="Book Antiqua" w:cs="Arial"/>
        </w:rPr>
        <w:t>in the U</w:t>
      </w:r>
      <w:r w:rsidR="008338A9" w:rsidRPr="00F45B9F">
        <w:rPr>
          <w:rFonts w:ascii="Book Antiqua" w:eastAsia="宋体" w:hAnsi="Book Antiqua" w:cs="Arial" w:hint="eastAsia"/>
          <w:lang w:eastAsia="zh-CN"/>
        </w:rPr>
        <w:t xml:space="preserve">nited </w:t>
      </w:r>
      <w:r w:rsidR="00B55E6A" w:rsidRPr="00F45B9F">
        <w:rPr>
          <w:rFonts w:ascii="Book Antiqua" w:eastAsia="AppleGothic" w:hAnsi="Book Antiqua" w:cs="Arial"/>
        </w:rPr>
        <w:t>S</w:t>
      </w:r>
      <w:r w:rsidR="008338A9" w:rsidRPr="00F45B9F">
        <w:rPr>
          <w:rFonts w:ascii="Book Antiqua" w:eastAsia="宋体" w:hAnsi="Book Antiqua" w:cs="Arial" w:hint="eastAsia"/>
          <w:lang w:eastAsia="zh-CN"/>
        </w:rPr>
        <w:t>tates</w:t>
      </w:r>
      <w:r w:rsidR="00B55E6A" w:rsidRPr="00F45B9F">
        <w:rPr>
          <w:rFonts w:ascii="Book Antiqua" w:eastAsia="AppleGothic" w:hAnsi="Book Antiqua" w:cs="Arial"/>
        </w:rPr>
        <w:t xml:space="preserve"> </w:t>
      </w:r>
      <w:r w:rsidRPr="00F45B9F">
        <w:rPr>
          <w:rFonts w:ascii="Book Antiqua" w:eastAsia="AppleGothic" w:hAnsi="Book Antiqua" w:cs="Arial"/>
        </w:rPr>
        <w:t>has appreciably increased in the last few decades, making it one of the most common chronic diseases</w:t>
      </w:r>
      <w:r w:rsidR="008338A9" w:rsidRPr="00F45B9F">
        <w:rPr>
          <w:rFonts w:ascii="Book Antiqua" w:eastAsia="AppleGothic" w:hAnsi="Book Antiqua" w:cs="Arial"/>
        </w:rPr>
        <w:fldChar w:fldCharType="begin"/>
      </w:r>
      <w:r w:rsidR="008338A9" w:rsidRPr="00F45B9F">
        <w:rPr>
          <w:rFonts w:ascii="Book Antiqua" w:eastAsia="AppleGothic" w:hAnsi="Book Antiqua" w:cs="Arial"/>
        </w:rPr>
        <w:instrText xml:space="preserve"> ADDIN EN.CITE &lt;EndNote&gt;&lt;Cite&gt;&lt;Author&gt;Herregods&lt;/Author&gt;&lt;Year&gt;2015&lt;/Year&gt;&lt;RecNum&gt;69&lt;/RecNum&gt;&lt;DisplayText&gt;&lt;style face="superscript"&gt;[1]&lt;/style&gt;&lt;/DisplayText&gt;&lt;record&gt;&lt;rec-number&gt;69&lt;/rec-number&gt;&lt;foreign-keys&gt;&lt;key app="EN" db-id="wsztpx2pur9xsned9ac5vp0v5vatswsxafv2" timestamp="1437681139"&gt;69&lt;/key&gt;&lt;/foreign-keys&gt;&lt;ref-type name="Journal Article"&gt;17&lt;/ref-type&gt;&lt;contributors&gt;&lt;authors&gt;&lt;author&gt;Herregods, T. V.&lt;/author&gt;&lt;author&gt;Bredenoord, A. J.&lt;/author&gt;&lt;author&gt;Smout, A. J.&lt;/author&gt;&lt;/authors&gt;&lt;/contributors&gt;&lt;auth-address&gt;Department of Gastroenterology and Hepatology, Academic Medical Center, Amsterdam, The Netherlands.&lt;/auth-address&gt;&lt;titles&gt;&lt;title&gt;Pathophysiology of gastroesophageal reflux disease: new understanding in a new era&lt;/title&gt;&lt;secondary-title&gt;Neurogastroenterol Motil&lt;/secondary-title&gt;&lt;/titles&gt;&lt;periodical&gt;&lt;full-title&gt;Neurogastroenterol Motil&lt;/full-title&gt;&lt;/periodical&gt;&lt;keywords&gt;&lt;keyword&gt;Gerd&lt;/keyword&gt;&lt;keyword&gt;hiatus hernia&lt;/keyword&gt;&lt;keyword&gt;lower esophageal sphincter&lt;/keyword&gt;&lt;keyword&gt;pathophysiology&lt;/keyword&gt;&lt;keyword&gt;reflux perception&lt;/keyword&gt;&lt;/keywords&gt;&lt;dates&gt;&lt;year&gt;2015&lt;/year&gt;&lt;pub-dates&gt;&lt;date&gt;Jun 5&lt;/date&gt;&lt;/pub-dates&gt;&lt;/dates&gt;&lt;isbn&gt;1365-2982 (Electronic)&amp;#xD;1350-1925 (Linking)&lt;/isbn&gt;&lt;accession-num&gt;26053301&lt;/accession-num&gt;&lt;urls&gt;&lt;related-urls&gt;&lt;url&gt;http://www.ncbi.nlm.nih.gov/pubmed/26053301&lt;/url&gt;&lt;/related-urls&gt;&lt;/urls&gt;&lt;electronic-resource-num&gt;10.1111/nmo.12611&lt;/electronic-resource-num&gt;&lt;/record&gt;&lt;/Cite&gt;&lt;/EndNote&gt;</w:instrText>
      </w:r>
      <w:r w:rsidR="008338A9" w:rsidRPr="00F45B9F">
        <w:rPr>
          <w:rFonts w:ascii="Book Antiqua" w:eastAsia="AppleGothic" w:hAnsi="Book Antiqua" w:cs="Arial"/>
        </w:rPr>
        <w:fldChar w:fldCharType="separate"/>
      </w:r>
      <w:r w:rsidR="008338A9" w:rsidRPr="00F45B9F">
        <w:rPr>
          <w:rFonts w:ascii="Book Antiqua" w:eastAsia="AppleGothic" w:hAnsi="Book Antiqua" w:cs="Arial"/>
          <w:noProof/>
          <w:vertAlign w:val="superscript"/>
        </w:rPr>
        <w:t>[</w:t>
      </w:r>
      <w:hyperlink w:anchor="_ENREF_1" w:tooltip="Herregods, 2015 #69" w:history="1">
        <w:r w:rsidR="008338A9" w:rsidRPr="00F45B9F">
          <w:rPr>
            <w:rFonts w:ascii="Book Antiqua" w:eastAsia="AppleGothic" w:hAnsi="Book Antiqua" w:cs="Arial"/>
            <w:noProof/>
            <w:vertAlign w:val="superscript"/>
          </w:rPr>
          <w:t>1</w:t>
        </w:r>
      </w:hyperlink>
      <w:r w:rsidR="008338A9" w:rsidRPr="00F45B9F">
        <w:rPr>
          <w:rFonts w:ascii="Book Antiqua" w:eastAsia="AppleGothic" w:hAnsi="Book Antiqua" w:cs="Arial"/>
          <w:noProof/>
          <w:vertAlign w:val="superscript"/>
        </w:rPr>
        <w:t>]</w:t>
      </w:r>
      <w:r w:rsidR="008338A9" w:rsidRPr="00F45B9F">
        <w:rPr>
          <w:rFonts w:ascii="Book Antiqua" w:eastAsia="AppleGothic" w:hAnsi="Book Antiqua" w:cs="Arial"/>
        </w:rPr>
        <w:fldChar w:fldCharType="end"/>
      </w:r>
      <w:r w:rsidRPr="00F45B9F">
        <w:rPr>
          <w:rFonts w:ascii="Book Antiqua" w:eastAsia="AppleGothic" w:hAnsi="Book Antiqua" w:cs="Arial"/>
        </w:rPr>
        <w:t>.</w:t>
      </w:r>
      <w:r w:rsidR="00E84995" w:rsidRPr="00F45B9F">
        <w:rPr>
          <w:rFonts w:ascii="Book Antiqua" w:eastAsia="AppleGothic" w:hAnsi="Book Antiqua" w:cs="Arial"/>
        </w:rPr>
        <w:t xml:space="preserve"> </w:t>
      </w:r>
      <w:r w:rsidRPr="00F45B9F">
        <w:rPr>
          <w:rFonts w:ascii="Book Antiqua" w:eastAsia="AppleGothic" w:hAnsi="Book Antiqua" w:cs="Arial"/>
        </w:rPr>
        <w:t>It is estimated that up to 20</w:t>
      </w:r>
      <w:r w:rsidR="008338A9" w:rsidRPr="00F45B9F">
        <w:rPr>
          <w:rFonts w:ascii="Book Antiqua" w:eastAsia="宋体" w:hAnsi="Book Antiqua" w:cs="Arial" w:hint="eastAsia"/>
          <w:lang w:eastAsia="zh-CN"/>
        </w:rPr>
        <w:t>%</w:t>
      </w:r>
      <w:r w:rsidRPr="00F45B9F">
        <w:rPr>
          <w:rFonts w:ascii="Book Antiqua" w:eastAsia="AppleGothic" w:hAnsi="Book Antiqua" w:cs="Arial"/>
        </w:rPr>
        <w:t>-25% of Americans experience symptoms of GERD weekly</w:t>
      </w:r>
      <w:r w:rsidR="00992465" w:rsidRPr="00F45B9F">
        <w:rPr>
          <w:rFonts w:ascii="Book Antiqua" w:eastAsia="AppleGothic" w:hAnsi="Book Antiqua" w:cs="Arial"/>
        </w:rPr>
        <w:fldChar w:fldCharType="begin"/>
      </w:r>
      <w:r w:rsidR="00992465" w:rsidRPr="00F45B9F">
        <w:rPr>
          <w:rFonts w:ascii="Book Antiqua" w:eastAsia="AppleGothic" w:hAnsi="Book Antiqua" w:cs="Arial"/>
        </w:rPr>
        <w:instrText xml:space="preserve"> ADDIN EN.CITE &lt;EndNote&gt;&lt;Cite&gt;&lt;Author&gt;Hummel&lt;/Author&gt;&lt;Year&gt;2015&lt;/Year&gt;&lt;RecNum&gt;61&lt;/RecNum&gt;&lt;DisplayText&gt;&lt;style face="superscript"&gt;[2]&lt;/style&gt;&lt;/DisplayText&gt;&lt;record&gt;&lt;rec-number&gt;61&lt;/rec-number&gt;&lt;foreign-keys&gt;&lt;key app="EN" db-id="wsztpx2pur9xsned9ac5vp0v5vatswsxafv2" timestamp="1437680142"&gt;61&lt;/key&gt;&lt;/foreign-keys&gt;&lt;ref-type name="Journal Article"&gt;17&lt;/ref-type&gt;&lt;contributors&gt;&lt;authors&gt;&lt;author&gt;Hummel, K.&lt;/author&gt;&lt;author&gt;Richards, W.&lt;/author&gt;&lt;/authors&gt;&lt;/contributors&gt;&lt;auth-address&gt;Department of Surgery, University of South Alabama College of Medicine, Mastin Building, 2451 Fillingim Street, Mobile, AL 36617, USA.&amp;#xD;Department of Surgery, University of South Alabama College of Medicine, Mastin Building, 2451 Fillingim Street, Mobile, AL 36617, USA. Electronic address: brichards@health.southalabama.edu.&lt;/auth-address&gt;&lt;titles&gt;&lt;title&gt;Endoscopic treatment of gastroesophageal reflux disease&lt;/title&gt;&lt;secondary-title&gt;Surg Clin North Am&lt;/secondary-title&gt;&lt;/titles&gt;&lt;periodical&gt;&lt;full-title&gt;Surg Clin North Am&lt;/full-title&gt;&lt;/periodical&gt;&lt;pages&gt;653-67&lt;/pages&gt;&lt;volume&gt;95&lt;/volume&gt;&lt;number&gt;3&lt;/number&gt;&lt;keywords&gt;&lt;keyword&gt;Endoluminal devices&lt;/keyword&gt;&lt;keyword&gt;EsophyX&lt;/keyword&gt;&lt;keyword&gt;Gastroesophageal reflux disease&lt;/keyword&gt;&lt;keyword&gt;Stretta&lt;/keyword&gt;&lt;/keywords&gt;&lt;dates&gt;&lt;year&gt;2015&lt;/year&gt;&lt;pub-dates&gt;&lt;date&gt;Jun&lt;/date&gt;&lt;/pub-dates&gt;&lt;/dates&gt;&lt;isbn&gt;1558-3171 (Electronic)&amp;#xD;0039-6109 (Linking)&lt;/isbn&gt;&lt;accession-num&gt;25965137&lt;/accession-num&gt;&lt;urls&gt;&lt;related-urls&gt;&lt;url&gt;http://www.ncbi.nlm.nih.gov/pubmed/25965137&lt;/url&gt;&lt;/related-urls&gt;&lt;/urls&gt;&lt;electronic-resource-num&gt;10.1016/j.suc.2015.02.016&lt;/electronic-resource-num&gt;&lt;/record&gt;&lt;/Cite&gt;&lt;/EndNote&gt;</w:instrText>
      </w:r>
      <w:r w:rsidR="00992465" w:rsidRPr="00F45B9F">
        <w:rPr>
          <w:rFonts w:ascii="Book Antiqua" w:eastAsia="AppleGothic" w:hAnsi="Book Antiqua" w:cs="Arial"/>
        </w:rPr>
        <w:fldChar w:fldCharType="separate"/>
      </w:r>
      <w:r w:rsidR="00992465" w:rsidRPr="00F45B9F">
        <w:rPr>
          <w:rFonts w:ascii="Book Antiqua" w:eastAsia="AppleGothic" w:hAnsi="Book Antiqua" w:cs="Arial"/>
          <w:noProof/>
          <w:vertAlign w:val="superscript"/>
        </w:rPr>
        <w:t>[</w:t>
      </w:r>
      <w:hyperlink w:anchor="_ENREF_2" w:tooltip="Hummel, 2015 #61" w:history="1">
        <w:r w:rsidR="00992465" w:rsidRPr="00F45B9F">
          <w:rPr>
            <w:rFonts w:ascii="Book Antiqua" w:eastAsia="AppleGothic" w:hAnsi="Book Antiqua" w:cs="Arial"/>
            <w:noProof/>
            <w:vertAlign w:val="superscript"/>
          </w:rPr>
          <w:t>2</w:t>
        </w:r>
      </w:hyperlink>
      <w:r w:rsidR="00992465" w:rsidRPr="00F45B9F">
        <w:rPr>
          <w:rFonts w:ascii="Book Antiqua" w:eastAsia="AppleGothic" w:hAnsi="Book Antiqua" w:cs="Arial"/>
          <w:noProof/>
          <w:vertAlign w:val="superscript"/>
        </w:rPr>
        <w:t>]</w:t>
      </w:r>
      <w:r w:rsidR="00992465" w:rsidRPr="00F45B9F">
        <w:rPr>
          <w:rFonts w:ascii="Book Antiqua" w:eastAsia="AppleGothic" w:hAnsi="Book Antiqua" w:cs="Arial"/>
        </w:rPr>
        <w:fldChar w:fldCharType="end"/>
      </w:r>
      <w:r w:rsidRPr="00F45B9F">
        <w:rPr>
          <w:rFonts w:ascii="Book Antiqua" w:eastAsia="AppleGothic" w:hAnsi="Book Antiqua" w:cs="Arial"/>
        </w:rPr>
        <w:t>.</w:t>
      </w:r>
      <w:r w:rsidR="00E84995" w:rsidRPr="00F45B9F">
        <w:rPr>
          <w:rFonts w:ascii="Book Antiqua" w:eastAsia="AppleGothic" w:hAnsi="Book Antiqua" w:cs="Arial"/>
          <w:vertAlign w:val="superscript"/>
        </w:rPr>
        <w:t xml:space="preserve"> </w:t>
      </w:r>
      <w:r w:rsidRPr="00F45B9F">
        <w:rPr>
          <w:rFonts w:ascii="Book Antiqua" w:eastAsia="AppleGothic" w:hAnsi="Book Antiqua" w:cs="Arial"/>
        </w:rPr>
        <w:t>Interestingly, most patients that present to their primary care doctor with typical GERD symptoms, such as heartburn and regurgitation, never undergo formal diagnostic evaluation and are managed with non-surgical t</w:t>
      </w:r>
      <w:r w:rsidR="00B55E6A" w:rsidRPr="00F45B9F">
        <w:rPr>
          <w:rFonts w:ascii="Book Antiqua" w:eastAsia="AppleGothic" w:hAnsi="Book Antiqua" w:cs="Arial"/>
        </w:rPr>
        <w:t>herapy</w:t>
      </w:r>
      <w:r w:rsidRPr="00F45B9F">
        <w:rPr>
          <w:rFonts w:ascii="Book Antiqua" w:eastAsia="AppleGothic" w:hAnsi="Book Antiqua" w:cs="Arial"/>
        </w:rPr>
        <w:t xml:space="preserve"> </w:t>
      </w:r>
      <w:r w:rsidR="00B55E6A" w:rsidRPr="00F45B9F">
        <w:rPr>
          <w:rFonts w:ascii="Book Antiqua" w:eastAsia="AppleGothic" w:hAnsi="Book Antiqua" w:cs="Arial"/>
        </w:rPr>
        <w:t>such as</w:t>
      </w:r>
      <w:r w:rsidRPr="00F45B9F">
        <w:rPr>
          <w:rFonts w:ascii="Book Antiqua" w:eastAsia="AppleGothic" w:hAnsi="Book Antiqua" w:cs="Arial"/>
        </w:rPr>
        <w:t xml:space="preserve"> proton pump inhibitors (PPI)</w:t>
      </w:r>
      <w:r w:rsidR="003700EE" w:rsidRPr="00F45B9F">
        <w:rPr>
          <w:rFonts w:ascii="Book Antiqua" w:eastAsia="AppleGothic" w:hAnsi="Book Antiqua" w:cs="Arial"/>
        </w:rPr>
        <w:t xml:space="preserve"> long-term</w:t>
      </w:r>
      <w:r w:rsidR="00992465" w:rsidRPr="00F45B9F">
        <w:rPr>
          <w:rFonts w:ascii="Book Antiqua" w:eastAsia="AppleGothic" w:hAnsi="Book Antiqua" w:cs="Arial"/>
        </w:rPr>
        <w:fldChar w:fldCharType="begin"/>
      </w:r>
      <w:r w:rsidR="00992465" w:rsidRPr="00F45B9F">
        <w:rPr>
          <w:rFonts w:ascii="Book Antiqua" w:eastAsia="AppleGothic" w:hAnsi="Book Antiqua" w:cs="Arial"/>
        </w:rPr>
        <w:instrText xml:space="preserve"> ADDIN EN.CITE &lt;EndNote&gt;&lt;Cite&gt;&lt;Author&gt;Yates&lt;/Author&gt;&lt;Year&gt;2015&lt;/Year&gt;&lt;RecNum&gt;68&lt;/RecNum&gt;&lt;DisplayText&gt;&lt;style face="superscript"&gt;[3]&lt;/style&gt;&lt;/DisplayText&gt;&lt;record&gt;&lt;rec-number&gt;68&lt;/rec-number&gt;&lt;foreign-keys&gt;&lt;key app="EN" db-id="wsztpx2pur9xsned9ac5vp0v5vatswsxafv2" timestamp="1437681059"&gt;68&lt;/key&gt;&lt;/foreign-keys&gt;&lt;ref-type name="Journal Article"&gt;17&lt;/ref-type&gt;&lt;contributors&gt;&lt;authors&gt;&lt;author&gt;Yates, R. B.&lt;/author&gt;&lt;author&gt;Oelschlager, B. K.&lt;/author&gt;&lt;/authors&gt;&lt;/contributors&gt;&lt;auth-address&gt;Department of General Surgery, Center for Videoendoscopic Surgery, University of Washington, 1959 NE Pacific Street, Box 356410/Suite BB-487, Seattle, WA 98195, USA. Electronic address: rby2@uw.edu.&amp;#xD;Division of General Surgery, Department of Surgery, Center for Esophageal and Gastric Surgery, University of Washington, 1959 NE Pacific Street, Box 356410/Suite BB-487, Seattle, WA 98195, USA.&lt;/auth-address&gt;&lt;titles&gt;&lt;title&gt;Surgical treatment of gastroesophageal reflux disease&lt;/title&gt;&lt;secondary-title&gt;Surg Clin North Am&lt;/secondary-title&gt;&lt;/titles&gt;&lt;periodical&gt;&lt;full-title&gt;Surg Clin North Am&lt;/full-title&gt;&lt;/periodical&gt;&lt;pages&gt;527-53&lt;/pages&gt;&lt;volume&gt;95&lt;/volume&gt;&lt;number&gt;3&lt;/number&gt;&lt;keywords&gt;&lt;keyword&gt;Fundoplication&lt;/keyword&gt;&lt;keyword&gt;Gastroesophageal reflux disease&lt;/keyword&gt;&lt;keyword&gt;Hiatal hernia&lt;/keyword&gt;&lt;keyword&gt;Laparoscopic antireflux surgery&lt;/keyword&gt;&lt;/keywords&gt;&lt;dates&gt;&lt;year&gt;2015&lt;/year&gt;&lt;pub-dates&gt;&lt;date&gt;Jun&lt;/date&gt;&lt;/pub-dates&gt;&lt;/dates&gt;&lt;isbn&gt;1558-3171 (Electronic)&amp;#xD;0039-6109 (Linking)&lt;/isbn&gt;&lt;accession-num&gt;25965128&lt;/accession-num&gt;&lt;urls&gt;&lt;related-urls&gt;&lt;url&gt;http://www.ncbi.nlm.nih.gov/pubmed/25965128&lt;/url&gt;&lt;/related-urls&gt;&lt;/urls&gt;&lt;electronic-resource-num&gt;10.1016/j.suc.2015.02.007&lt;/electronic-resource-num&gt;&lt;/record&gt;&lt;/Cite&gt;&lt;/EndNote&gt;</w:instrText>
      </w:r>
      <w:r w:rsidR="00992465" w:rsidRPr="00F45B9F">
        <w:rPr>
          <w:rFonts w:ascii="Book Antiqua" w:eastAsia="AppleGothic" w:hAnsi="Book Antiqua" w:cs="Arial"/>
        </w:rPr>
        <w:fldChar w:fldCharType="separate"/>
      </w:r>
      <w:r w:rsidR="00992465" w:rsidRPr="00F45B9F">
        <w:rPr>
          <w:rFonts w:ascii="Book Antiqua" w:eastAsia="AppleGothic" w:hAnsi="Book Antiqua" w:cs="Arial"/>
          <w:noProof/>
          <w:vertAlign w:val="superscript"/>
        </w:rPr>
        <w:t>[</w:t>
      </w:r>
      <w:hyperlink w:anchor="_ENREF_3" w:tooltip="Yates, 2015 #68" w:history="1">
        <w:r w:rsidR="00992465" w:rsidRPr="00F45B9F">
          <w:rPr>
            <w:rFonts w:ascii="Book Antiqua" w:eastAsia="AppleGothic" w:hAnsi="Book Antiqua" w:cs="Arial"/>
            <w:noProof/>
            <w:vertAlign w:val="superscript"/>
          </w:rPr>
          <w:t>3</w:t>
        </w:r>
      </w:hyperlink>
      <w:r w:rsidR="00992465" w:rsidRPr="00F45B9F">
        <w:rPr>
          <w:rFonts w:ascii="Book Antiqua" w:eastAsia="AppleGothic" w:hAnsi="Book Antiqua" w:cs="Arial"/>
          <w:noProof/>
          <w:vertAlign w:val="superscript"/>
        </w:rPr>
        <w:t>]</w:t>
      </w:r>
      <w:r w:rsidR="00992465" w:rsidRPr="00F45B9F">
        <w:rPr>
          <w:rFonts w:ascii="Book Antiqua" w:eastAsia="AppleGothic" w:hAnsi="Book Antiqua" w:cs="Arial"/>
        </w:rPr>
        <w:fldChar w:fldCharType="end"/>
      </w:r>
      <w:r w:rsidRPr="00F45B9F">
        <w:rPr>
          <w:rFonts w:ascii="Book Antiqua" w:eastAsia="AppleGothic" w:hAnsi="Book Antiqua" w:cs="Arial"/>
        </w:rPr>
        <w:t>.</w:t>
      </w:r>
      <w:r w:rsidR="00E84995" w:rsidRPr="00F45B9F">
        <w:rPr>
          <w:rFonts w:ascii="Book Antiqua" w:eastAsia="AppleGothic" w:hAnsi="Book Antiqua" w:cs="Arial"/>
          <w:vertAlign w:val="superscript"/>
        </w:rPr>
        <w:t xml:space="preserve"> </w:t>
      </w:r>
      <w:r w:rsidRPr="00F45B9F">
        <w:rPr>
          <w:rFonts w:ascii="Book Antiqua" w:hAnsi="Book Antiqua" w:cs="Arial"/>
        </w:rPr>
        <w:t>In accordance with the American Gastroenterological Association (AGA) and the American College of Gastroenterology (ACG), patients with symptoms suggestive</w:t>
      </w:r>
      <w:r w:rsidR="001D1BEB" w:rsidRPr="00F45B9F">
        <w:rPr>
          <w:rFonts w:ascii="Book Antiqua" w:hAnsi="Book Antiqua" w:cs="Arial"/>
        </w:rPr>
        <w:t xml:space="preserve"> of GERD should undergo an 8-w</w:t>
      </w:r>
      <w:r w:rsidRPr="00F45B9F">
        <w:rPr>
          <w:rFonts w:ascii="Book Antiqua" w:hAnsi="Book Antiqua" w:cs="Arial"/>
        </w:rPr>
        <w:t>k empiric treatment regimen with a PPI</w:t>
      </w:r>
      <w:r w:rsidR="00992465" w:rsidRPr="00F45B9F">
        <w:rPr>
          <w:rFonts w:ascii="Book Antiqua" w:hAnsi="Book Antiqua" w:cs="Arial"/>
        </w:rPr>
        <w:fldChar w:fldCharType="begin"/>
      </w:r>
      <w:r w:rsidR="00992465" w:rsidRPr="00F45B9F">
        <w:rPr>
          <w:rFonts w:ascii="Book Antiqua" w:hAnsi="Book Antiqua" w:cs="Arial"/>
        </w:rPr>
        <w:instrText xml:space="preserve"> ADDIN EN.CITE &lt;EndNote&gt;&lt;Cite&gt;&lt;Author&gt;Katz&lt;/Author&gt;&lt;Year&gt;2013&lt;/Year&gt;&lt;RecNum&gt;13&lt;/RecNum&gt;&lt;DisplayText&gt;&lt;style face="superscript"&gt;[4]&lt;/style&gt;&lt;/DisplayText&gt;&lt;record&gt;&lt;rec-number&gt;13&lt;/rec-number&gt;&lt;foreign-keys&gt;&lt;key app="EN" db-id="wsztpx2pur9xsned9ac5vp0v5vatswsxafv2" timestamp="1437491881"&gt;13&lt;/key&gt;&lt;/foreign-keys&gt;&lt;ref-type name="Journal Article"&gt;17&lt;/ref-type&gt;&lt;contributors&gt;&lt;authors&gt;&lt;author&gt;Katz, P. O.&lt;/author&gt;&lt;author&gt;Gerson, L. B.&lt;/author&gt;&lt;author&gt;Vela, M. F.&lt;/author&gt;&lt;/authors&gt;&lt;/contributors&gt;&lt;auth-address&gt;Division of Gastroenterology, Einstein Medical Center, Philadelphia, Pennsylvania, USA.&lt;/auth-address&gt;&lt;titles&gt;&lt;title&gt;Guidelines for the diagnosis and management of gastroesophageal reflux disease&lt;/title&gt;&lt;secondary-title&gt;Am J Gastroenterol&lt;/secondary-title&gt;&lt;/titles&gt;&lt;periodical&gt;&lt;full-title&gt;Am J Gastroenterol&lt;/full-title&gt;&lt;/periodical&gt;&lt;pages&gt;308-28; quiz 329&lt;/pages&gt;&lt;volume&gt;108&lt;/volume&gt;&lt;number&gt;3&lt;/number&gt;&lt;keywords&gt;&lt;keyword&gt;Gastroesophageal Reflux/*diagnosis/*therapy&lt;/keyword&gt;&lt;keyword&gt;Histamine Antagonists/*therapeutic use&lt;/keyword&gt;&lt;keyword&gt;Humans&lt;/keyword&gt;&lt;keyword&gt;Manometry&lt;/keyword&gt;&lt;keyword&gt;Practice Guidelines as Topic&lt;/keyword&gt;&lt;keyword&gt;Proton Pump Inhibitors/*therapeutic use&lt;/keyword&gt;&lt;/keywords&gt;&lt;dates&gt;&lt;year&gt;2013&lt;/year&gt;&lt;pub-dates&gt;&lt;date&gt;Mar&lt;/date&gt;&lt;/pub-dates&gt;&lt;/dates&gt;&lt;isbn&gt;1572-0241 (Electronic)&amp;#xD;0002-9270 (Linking)&lt;/isbn&gt;&lt;accession-num&gt;23419381&lt;/accession-num&gt;&lt;urls&gt;&lt;related-urls&gt;&lt;url&gt;http://www.ncbi.nlm.nih.gov/pubmed/23419381&lt;/url&gt;&lt;/related-urls&gt;&lt;/urls&gt;&lt;electronic-resource-num&gt;10.1038/ajg.2012.444&lt;/electronic-resource-num&gt;&lt;/record&gt;&lt;/Cite&gt;&lt;/EndNote&gt;</w:instrText>
      </w:r>
      <w:r w:rsidR="00992465" w:rsidRPr="00F45B9F">
        <w:rPr>
          <w:rFonts w:ascii="Book Antiqua" w:hAnsi="Book Antiqua" w:cs="Arial"/>
        </w:rPr>
        <w:fldChar w:fldCharType="separate"/>
      </w:r>
      <w:r w:rsidR="00992465" w:rsidRPr="00F45B9F">
        <w:rPr>
          <w:rFonts w:ascii="Book Antiqua" w:hAnsi="Book Antiqua" w:cs="Arial"/>
          <w:noProof/>
          <w:vertAlign w:val="superscript"/>
        </w:rPr>
        <w:t>[</w:t>
      </w:r>
      <w:hyperlink w:anchor="_ENREF_4" w:tooltip="Katz, 2013 #13" w:history="1">
        <w:r w:rsidR="00992465" w:rsidRPr="00F45B9F">
          <w:rPr>
            <w:rFonts w:ascii="Book Antiqua" w:hAnsi="Book Antiqua" w:cs="Arial"/>
            <w:noProof/>
            <w:vertAlign w:val="superscript"/>
          </w:rPr>
          <w:t>4</w:t>
        </w:r>
      </w:hyperlink>
      <w:r w:rsidR="00992465" w:rsidRPr="00F45B9F">
        <w:rPr>
          <w:rFonts w:ascii="Book Antiqua" w:hAnsi="Book Antiqua" w:cs="Arial"/>
          <w:noProof/>
          <w:vertAlign w:val="superscript"/>
        </w:rPr>
        <w:t>]</w:t>
      </w:r>
      <w:r w:rsidR="00992465" w:rsidRPr="00F45B9F">
        <w:rPr>
          <w:rFonts w:ascii="Book Antiqua" w:hAnsi="Book Antiqua" w:cs="Arial"/>
        </w:rPr>
        <w:fldChar w:fldCharType="end"/>
      </w:r>
      <w:r w:rsidRPr="00F45B9F">
        <w:rPr>
          <w:rFonts w:ascii="Book Antiqua" w:hAnsi="Book Antiqua" w:cs="Arial"/>
        </w:rPr>
        <w:t>.</w:t>
      </w:r>
      <w:r w:rsidR="00E84995" w:rsidRPr="00F45B9F">
        <w:rPr>
          <w:rFonts w:ascii="Book Antiqua" w:hAnsi="Book Antiqua" w:cs="Arial"/>
        </w:rPr>
        <w:t xml:space="preserve"> </w:t>
      </w:r>
      <w:r w:rsidRPr="00F45B9F">
        <w:rPr>
          <w:rFonts w:ascii="Book Antiqua" w:hAnsi="Book Antiqua" w:cs="Arial"/>
        </w:rPr>
        <w:t>Non-responders should undergo esophagogastroduodenoscopy (EGD) as well as esophageal pH monitoring if EGD reveals no abnormalities</w:t>
      </w:r>
      <w:r w:rsidR="00992465" w:rsidRPr="00F45B9F">
        <w:rPr>
          <w:rFonts w:ascii="Book Antiqua" w:eastAsia="AppleGothic" w:hAnsi="Book Antiqua" w:cs="Arial"/>
        </w:rPr>
        <w:fldChar w:fldCharType="begin"/>
      </w:r>
      <w:r w:rsidR="00992465" w:rsidRPr="00F45B9F">
        <w:rPr>
          <w:rFonts w:ascii="Book Antiqua" w:eastAsia="AppleGothic" w:hAnsi="Book Antiqua" w:cs="Arial"/>
        </w:rPr>
        <w:instrText xml:space="preserve"> ADDIN EN.CITE &lt;EndNote&gt;&lt;Cite&gt;&lt;Author&gt;Katz&lt;/Author&gt;&lt;Year&gt;2013&lt;/Year&gt;&lt;RecNum&gt;13&lt;/RecNum&gt;&lt;DisplayText&gt;&lt;style face="superscript"&gt;[4]&lt;/style&gt;&lt;/DisplayText&gt;&lt;record&gt;&lt;rec-number&gt;13&lt;/rec-number&gt;&lt;foreign-keys&gt;&lt;key app="EN" db-id="wsztpx2pur9xsned9ac5vp0v5vatswsxafv2" timestamp="1437491881"&gt;13&lt;/key&gt;&lt;/foreign-keys&gt;&lt;ref-type name="Journal Article"&gt;17&lt;/ref-type&gt;&lt;contributors&gt;&lt;authors&gt;&lt;author&gt;Katz, P. O.&lt;/author&gt;&lt;author&gt;Gerson, L. B.&lt;/author&gt;&lt;author&gt;Vela, M. F.&lt;/author&gt;&lt;/authors&gt;&lt;/contributors&gt;&lt;auth-address&gt;Division of Gastroenterology, Einstein Medical Center, Philadelphia, Pennsylvania, USA.&lt;/auth-address&gt;&lt;titles&gt;&lt;title&gt;Guidelines for the diagnosis and management of gastroesophageal reflux disease&lt;/title&gt;&lt;secondary-title&gt;Am J Gastroenterol&lt;/secondary-title&gt;&lt;/titles&gt;&lt;periodical&gt;&lt;full-title&gt;Am J Gastroenterol&lt;/full-title&gt;&lt;/periodical&gt;&lt;pages&gt;308-28; quiz 329&lt;/pages&gt;&lt;volume&gt;108&lt;/volume&gt;&lt;number&gt;3&lt;/number&gt;&lt;keywords&gt;&lt;keyword&gt;Gastroesophageal Reflux/*diagnosis/*therapy&lt;/keyword&gt;&lt;keyword&gt;Histamine Antagonists/*therapeutic use&lt;/keyword&gt;&lt;keyword&gt;Humans&lt;/keyword&gt;&lt;keyword&gt;Manometry&lt;/keyword&gt;&lt;keyword&gt;Practice Guidelines as Topic&lt;/keyword&gt;&lt;keyword&gt;Proton Pump Inhibitors/*therapeutic use&lt;/keyword&gt;&lt;/keywords&gt;&lt;dates&gt;&lt;year&gt;2013&lt;/year&gt;&lt;pub-dates&gt;&lt;date&gt;Mar&lt;/date&gt;&lt;/pub-dates&gt;&lt;/dates&gt;&lt;isbn&gt;1572-0241 (Electronic)&amp;#xD;0002-9270 (Linking)&lt;/isbn&gt;&lt;accession-num&gt;23419381&lt;/accession-num&gt;&lt;urls&gt;&lt;related-urls&gt;&lt;url&gt;http://www.ncbi.nlm.nih.gov/pubmed/23419381&lt;/url&gt;&lt;/related-urls&gt;&lt;/urls&gt;&lt;electronic-resource-num&gt;10.1038/ajg.2012.444&lt;/electronic-resource-num&gt;&lt;/record&gt;&lt;/Cite&gt;&lt;/EndNote&gt;</w:instrText>
      </w:r>
      <w:r w:rsidR="00992465" w:rsidRPr="00F45B9F">
        <w:rPr>
          <w:rFonts w:ascii="Book Antiqua" w:eastAsia="AppleGothic" w:hAnsi="Book Antiqua" w:cs="Arial"/>
        </w:rPr>
        <w:fldChar w:fldCharType="separate"/>
      </w:r>
      <w:r w:rsidR="00992465" w:rsidRPr="00F45B9F">
        <w:rPr>
          <w:rFonts w:ascii="Book Antiqua" w:eastAsia="AppleGothic" w:hAnsi="Book Antiqua" w:cs="Arial"/>
          <w:noProof/>
          <w:vertAlign w:val="superscript"/>
        </w:rPr>
        <w:t>[</w:t>
      </w:r>
      <w:hyperlink w:anchor="_ENREF_4" w:tooltip="Katz, 2013 #13" w:history="1">
        <w:r w:rsidR="00992465" w:rsidRPr="00F45B9F">
          <w:rPr>
            <w:rFonts w:ascii="Book Antiqua" w:eastAsia="AppleGothic" w:hAnsi="Book Antiqua" w:cs="Arial"/>
            <w:noProof/>
            <w:vertAlign w:val="superscript"/>
          </w:rPr>
          <w:t>4</w:t>
        </w:r>
      </w:hyperlink>
      <w:r w:rsidR="00992465" w:rsidRPr="00F45B9F">
        <w:rPr>
          <w:rFonts w:ascii="Book Antiqua" w:eastAsia="AppleGothic" w:hAnsi="Book Antiqua" w:cs="Arial"/>
          <w:noProof/>
          <w:vertAlign w:val="superscript"/>
        </w:rPr>
        <w:t>]</w:t>
      </w:r>
      <w:r w:rsidR="00992465" w:rsidRPr="00F45B9F">
        <w:rPr>
          <w:rFonts w:ascii="Book Antiqua" w:eastAsia="AppleGothic" w:hAnsi="Book Antiqua" w:cs="Arial"/>
        </w:rPr>
        <w:fldChar w:fldCharType="end"/>
      </w:r>
      <w:r w:rsidRPr="00F45B9F">
        <w:rPr>
          <w:rFonts w:ascii="Book Antiqua" w:hAnsi="Book Antiqua" w:cs="Arial"/>
        </w:rPr>
        <w:t>.</w:t>
      </w:r>
      <w:r w:rsidRPr="00F45B9F">
        <w:rPr>
          <w:rFonts w:ascii="Book Antiqua" w:eastAsia="AppleGothic" w:hAnsi="Book Antiqua" w:cs="Arial"/>
          <w:vertAlign w:val="superscript"/>
        </w:rPr>
        <w:t xml:space="preserve"> </w:t>
      </w:r>
      <w:r w:rsidRPr="00F45B9F">
        <w:rPr>
          <w:rFonts w:ascii="Book Antiqua" w:hAnsi="Book Antiqua" w:cs="Arial"/>
        </w:rPr>
        <w:t>On the other hand, patients with extraesophageal symptoms are much more difficult to diagnose and should undergo pH monitoring sooner in the diagnostic algorithm</w:t>
      </w:r>
      <w:r w:rsidR="00992465" w:rsidRPr="00F45B9F">
        <w:rPr>
          <w:rFonts w:ascii="Book Antiqua" w:hAnsi="Book Antiqua"/>
        </w:rPr>
        <w:fldChar w:fldCharType="begin">
          <w:fldData xml:space="preserve">PEVuZE5vdGU+PENpdGU+PEF1dGhvcj5LbGVpbWFuPC9BdXRob3I+PFllYXI+MjAxNDwvWWVhcj48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</w:fldData>
        </w:fldChar>
      </w:r>
      <w:r w:rsidR="00992465" w:rsidRPr="00F45B9F">
        <w:rPr>
          <w:rFonts w:ascii="Book Antiqua" w:hAnsi="Book Antiqua"/>
        </w:rPr>
        <w:instrText xml:space="preserve"> ADDIN EN.CITE </w:instrText>
      </w:r>
      <w:r w:rsidR="00992465" w:rsidRPr="00F45B9F">
        <w:rPr>
          <w:rFonts w:ascii="Book Antiqua" w:hAnsi="Book Antiqua"/>
        </w:rPr>
        <w:fldChar w:fldCharType="begin">
          <w:fldData xml:space="preserve">PEVuZE5vdGU+PENpdGU+PEF1dGhvcj5LbGVpbWFuPC9BdXRob3I+PFllYXI+MjAxNDwvWWVhcj48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</w:fldData>
        </w:fldChar>
      </w:r>
      <w:r w:rsidR="00992465" w:rsidRPr="00F45B9F">
        <w:rPr>
          <w:rFonts w:ascii="Book Antiqua" w:hAnsi="Book Antiqua"/>
        </w:rPr>
        <w:instrText xml:space="preserve"> ADDIN EN.CITE.DATA </w:instrText>
      </w:r>
      <w:r w:rsidR="00992465" w:rsidRPr="00F45B9F">
        <w:rPr>
          <w:rFonts w:ascii="Book Antiqua" w:hAnsi="Book Antiqua"/>
        </w:rPr>
      </w:r>
      <w:r w:rsidR="00992465" w:rsidRPr="00F45B9F">
        <w:rPr>
          <w:rFonts w:ascii="Book Antiqua" w:hAnsi="Book Antiqua"/>
        </w:rPr>
        <w:fldChar w:fldCharType="end"/>
      </w:r>
      <w:r w:rsidR="00992465" w:rsidRPr="00F45B9F">
        <w:rPr>
          <w:rFonts w:ascii="Book Antiqua" w:hAnsi="Book Antiqua"/>
        </w:rPr>
      </w:r>
      <w:r w:rsidR="00992465" w:rsidRPr="00F45B9F">
        <w:rPr>
          <w:rFonts w:ascii="Book Antiqua" w:hAnsi="Book Antiqua"/>
        </w:rPr>
        <w:fldChar w:fldCharType="separate"/>
      </w:r>
      <w:r w:rsidR="00992465" w:rsidRPr="00F45B9F">
        <w:rPr>
          <w:rFonts w:ascii="Book Antiqua" w:hAnsi="Book Antiqua"/>
          <w:noProof/>
          <w:vertAlign w:val="superscript"/>
        </w:rPr>
        <w:t>[</w:t>
      </w:r>
      <w:hyperlink w:anchor="_ENREF_5" w:tooltip="Kleiman, 2014 #19" w:history="1">
        <w:r w:rsidR="00992465" w:rsidRPr="00F45B9F">
          <w:rPr>
            <w:rFonts w:ascii="Book Antiqua" w:hAnsi="Book Antiqua"/>
            <w:noProof/>
            <w:vertAlign w:val="superscript"/>
          </w:rPr>
          <w:t>5</w:t>
        </w:r>
      </w:hyperlink>
      <w:r w:rsidR="00992465" w:rsidRPr="00F45B9F">
        <w:rPr>
          <w:rFonts w:ascii="Book Antiqua" w:hAnsi="Book Antiqua"/>
          <w:noProof/>
          <w:vertAlign w:val="superscript"/>
        </w:rPr>
        <w:t>]</w:t>
      </w:r>
      <w:r w:rsidR="00992465" w:rsidRPr="00F45B9F">
        <w:rPr>
          <w:rFonts w:ascii="Book Antiqua" w:hAnsi="Book Antiqua"/>
        </w:rPr>
        <w:fldChar w:fldCharType="end"/>
      </w:r>
      <w:r w:rsidR="00A40DDF" w:rsidRPr="00F45B9F">
        <w:rPr>
          <w:rFonts w:ascii="Book Antiqua" w:hAnsi="Book Antiqua" w:cs="Arial"/>
        </w:rPr>
        <w:t xml:space="preserve">. </w:t>
      </w:r>
      <w:r w:rsidR="00B04A2F" w:rsidRPr="00F45B9F">
        <w:rPr>
          <w:rFonts w:ascii="Book Antiqua" w:hAnsi="Book Antiqua"/>
        </w:rPr>
        <w:t>Unremitting</w:t>
      </w:r>
      <w:r w:rsidRPr="00F45B9F">
        <w:rPr>
          <w:rFonts w:ascii="Book Antiqua" w:hAnsi="Book Antiqua"/>
        </w:rPr>
        <w:t xml:space="preserve"> GERD can </w:t>
      </w:r>
      <w:r w:rsidR="00B04A2F" w:rsidRPr="00F45B9F">
        <w:rPr>
          <w:rFonts w:ascii="Book Antiqua" w:hAnsi="Book Antiqua"/>
        </w:rPr>
        <w:t xml:space="preserve">result in </w:t>
      </w:r>
      <w:r w:rsidR="00817D46" w:rsidRPr="00F45B9F">
        <w:rPr>
          <w:rFonts w:ascii="Book Antiqua" w:hAnsi="Book Antiqua"/>
        </w:rPr>
        <w:t xml:space="preserve">complications including </w:t>
      </w:r>
      <w:r w:rsidRPr="00F45B9F">
        <w:rPr>
          <w:rFonts w:ascii="Book Antiqua" w:hAnsi="Book Antiqua"/>
        </w:rPr>
        <w:t xml:space="preserve">esophagitis with scarring and stricture formation, Barrett’s esophagus and cancer, specifically adenocarcinoma. </w:t>
      </w:r>
      <w:r w:rsidR="00E7283D" w:rsidRPr="00F45B9F">
        <w:rPr>
          <w:rFonts w:ascii="Book Antiqua" w:hAnsi="Book Antiqua"/>
        </w:rPr>
        <w:t xml:space="preserve">These </w:t>
      </w:r>
      <w:r w:rsidR="00333615" w:rsidRPr="00F45B9F">
        <w:rPr>
          <w:rFonts w:ascii="Book Antiqua" w:hAnsi="Book Antiqua"/>
        </w:rPr>
        <w:t>types</w:t>
      </w:r>
      <w:r w:rsidR="00B04A2F" w:rsidRPr="00F45B9F">
        <w:rPr>
          <w:rFonts w:ascii="Book Antiqua" w:hAnsi="Book Antiqua"/>
        </w:rPr>
        <w:t xml:space="preserve"> of symptoms may often require daily </w:t>
      </w:r>
      <w:r w:rsidR="00E70FD8" w:rsidRPr="00F45B9F">
        <w:rPr>
          <w:rFonts w:ascii="Book Antiqua" w:hAnsi="Book Antiqua"/>
        </w:rPr>
        <w:t xml:space="preserve">medication, which </w:t>
      </w:r>
      <w:r w:rsidR="00B04A2F" w:rsidRPr="00F45B9F">
        <w:rPr>
          <w:rFonts w:ascii="Book Antiqua" w:hAnsi="Book Antiqua"/>
        </w:rPr>
        <w:t>can be</w:t>
      </w:r>
      <w:r w:rsidRPr="00F45B9F">
        <w:rPr>
          <w:rFonts w:ascii="Book Antiqua" w:hAnsi="Book Antiqua"/>
        </w:rPr>
        <w:t xml:space="preserve"> a significant </w:t>
      </w:r>
      <w:r w:rsidR="0045764C" w:rsidRPr="00F45B9F">
        <w:rPr>
          <w:rFonts w:ascii="Book Antiqua" w:hAnsi="Book Antiqua"/>
        </w:rPr>
        <w:t xml:space="preserve">adverse </w:t>
      </w:r>
      <w:r w:rsidRPr="00F45B9F">
        <w:rPr>
          <w:rFonts w:ascii="Book Antiqua" w:hAnsi="Book Antiqua"/>
        </w:rPr>
        <w:t>impact on the patients’ quality of life</w:t>
      </w:r>
      <w:r w:rsidR="00992465" w:rsidRPr="00F45B9F">
        <w:rPr>
          <w:rFonts w:ascii="Book Antiqua" w:hAnsi="Book Antiqua"/>
        </w:rPr>
        <w:fldChar w:fldCharType="begin"/>
      </w:r>
      <w:r w:rsidR="00992465" w:rsidRPr="00F45B9F">
        <w:rPr>
          <w:rFonts w:ascii="Book Antiqua" w:hAnsi="Book Antiqua"/>
        </w:rPr>
        <w:instrText xml:space="preserve"> ADDIN EN.CITE &lt;EndNote&gt;&lt;Cite&gt;&lt;Author&gt;Ware&lt;/Author&gt;&lt;Year&gt;1992&lt;/Year&gt;&lt;RecNum&gt;38&lt;/RecNum&gt;&lt;DisplayText&gt;&lt;style face="superscript"&gt;[6]&lt;/style&gt;&lt;/DisplayText&gt;&lt;record&gt;&lt;rec-number&gt;38&lt;/rec-number&gt;&lt;foreign-keys&gt;&lt;key app="EN" db-id="wsztpx2pur9xsned9ac5vp0v5vatswsxafv2" timestamp="1437667963"&gt;38&lt;/key&gt;&lt;/foreign-keys&gt;&lt;ref-type name="Journal Article"&gt;17&lt;/ref-type&gt;&lt;contributors&gt;&lt;authors&gt;&lt;author&gt;Ware, J. E., Jr.&lt;/author&gt;&lt;author&gt;Sherbourne, C. D.&lt;/author&gt;&lt;/authors&gt;&lt;/contributors&gt;&lt;auth-address&gt;Health Institute, Boston, MA 02111.&lt;/auth-address&gt;&lt;titles&gt;&lt;title&gt;The MOS 36-item short-form health survey (SF-36). I. Conceptual framework and item selection&lt;/title&gt;&lt;secondary-title&gt;Med Care&lt;/secondary-title&gt;&lt;/titles&gt;&lt;periodical&gt;&lt;full-title&gt;Med Care&lt;/full-title&gt;&lt;/periodical&gt;&lt;pages&gt;473-83&lt;/pages&gt;&lt;volume&gt;30&lt;/volume&gt;&lt;number&gt;6&lt;/number&gt;&lt;keywords&gt;&lt;keyword&gt;Activities of Daily Living&lt;/keyword&gt;&lt;keyword&gt;Adolescent&lt;/keyword&gt;&lt;keyword&gt;Adult&lt;/keyword&gt;&lt;keyword&gt;Aged&lt;/keyword&gt;&lt;keyword&gt;Health Policy&lt;/keyword&gt;&lt;keyword&gt;Health Services Research&lt;/keyword&gt;&lt;keyword&gt;*Health Status&lt;/keyword&gt;&lt;keyword&gt;*Health Surveys&lt;/keyword&gt;&lt;keyword&gt;Humans&lt;/keyword&gt;&lt;keyword&gt;Mental Health&lt;/keyword&gt;&lt;keyword&gt;Middle Aged&lt;/keyword&gt;&lt;keyword&gt;*Outcome Assessment (Health Care)&lt;/keyword&gt;&lt;keyword&gt;*Questionnaires&lt;/keyword&gt;&lt;keyword&gt;Role&lt;/keyword&gt;&lt;keyword&gt;Self-Assessment&lt;/keyword&gt;&lt;/keywords&gt;&lt;dates&gt;&lt;year&gt;1992&lt;/year&gt;&lt;pub-dates&gt;&lt;date&gt;Jun&lt;/date&gt;&lt;/pub-dates&gt;&lt;/dates&gt;&lt;isbn&gt;0025-7079 (Print)&amp;#xD;0025-7079 (Linking)&lt;/isbn&gt;&lt;accession-num&gt;1593914&lt;/accession-num&gt;&lt;urls&gt;&lt;related-urls&gt;&lt;url&gt;http://www.ncbi.nlm.nih.gov/pubmed/1593914&lt;/url&gt;&lt;/related-urls&gt;&lt;/urls&gt;&lt;/record&gt;&lt;/Cite&gt;&lt;/EndNote&gt;</w:instrText>
      </w:r>
      <w:r w:rsidR="00992465" w:rsidRPr="00F45B9F">
        <w:rPr>
          <w:rFonts w:ascii="Book Antiqua" w:hAnsi="Book Antiqua"/>
        </w:rPr>
        <w:fldChar w:fldCharType="separate"/>
      </w:r>
      <w:r w:rsidR="00992465" w:rsidRPr="00F45B9F">
        <w:rPr>
          <w:rFonts w:ascii="Book Antiqua" w:hAnsi="Book Antiqua"/>
          <w:noProof/>
          <w:vertAlign w:val="superscript"/>
        </w:rPr>
        <w:t>[</w:t>
      </w:r>
      <w:hyperlink w:anchor="_ENREF_6" w:tooltip="Ware, 1992 #38" w:history="1">
        <w:r w:rsidR="00992465" w:rsidRPr="00F45B9F">
          <w:rPr>
            <w:rFonts w:ascii="Book Antiqua" w:hAnsi="Book Antiqua"/>
            <w:noProof/>
            <w:vertAlign w:val="superscript"/>
          </w:rPr>
          <w:t>6</w:t>
        </w:r>
      </w:hyperlink>
      <w:r w:rsidR="00992465" w:rsidRPr="00F45B9F">
        <w:rPr>
          <w:rFonts w:ascii="Book Antiqua" w:hAnsi="Book Antiqua"/>
          <w:noProof/>
          <w:vertAlign w:val="superscript"/>
        </w:rPr>
        <w:t>]</w:t>
      </w:r>
      <w:r w:rsidR="00992465" w:rsidRPr="00F45B9F">
        <w:rPr>
          <w:rFonts w:ascii="Book Antiqua" w:hAnsi="Book Antiqua"/>
        </w:rPr>
        <w:fldChar w:fldCharType="end"/>
      </w:r>
      <w:r w:rsidR="00A40DDF" w:rsidRPr="00F45B9F">
        <w:rPr>
          <w:rFonts w:ascii="Book Antiqua" w:hAnsi="Book Antiqua"/>
        </w:rPr>
        <w:t xml:space="preserve">. </w:t>
      </w:r>
    </w:p>
    <w:p w14:paraId="7DAE816F" w14:textId="77777777" w:rsidR="00E7283D" w:rsidRPr="00F45B9F" w:rsidRDefault="00E7283D" w:rsidP="00A12A21">
      <w:pPr>
        <w:spacing w:line="360" w:lineRule="auto"/>
        <w:jc w:val="both"/>
        <w:rPr>
          <w:rFonts w:ascii="Book Antiqua" w:hAnsi="Book Antiqua" w:cs="Arial"/>
        </w:rPr>
      </w:pPr>
    </w:p>
    <w:p w14:paraId="490A75B7" w14:textId="76361AFB" w:rsidR="00715AF2" w:rsidRPr="00F45B9F" w:rsidRDefault="00992465" w:rsidP="00A12A21">
      <w:pPr>
        <w:spacing w:line="360" w:lineRule="auto"/>
        <w:jc w:val="both"/>
        <w:rPr>
          <w:rFonts w:ascii="Book Antiqua" w:eastAsia="AppleGothic" w:hAnsi="Book Antiqua" w:cs="Arial"/>
          <w:b/>
        </w:rPr>
      </w:pPr>
      <w:r w:rsidRPr="00F45B9F">
        <w:rPr>
          <w:rFonts w:ascii="Book Antiqua" w:eastAsia="AppleGothic" w:hAnsi="Book Antiqua" w:cs="Arial"/>
          <w:b/>
        </w:rPr>
        <w:t xml:space="preserve">PATHOPHYSIOLOGY AND SYMPTOMATOLOGY </w:t>
      </w:r>
    </w:p>
    <w:p w14:paraId="3152C17A" w14:textId="69011A0A" w:rsidR="00715AF2" w:rsidRPr="00F45B9F" w:rsidRDefault="00715AF2" w:rsidP="00A12A21">
      <w:pPr>
        <w:spacing w:line="360" w:lineRule="auto"/>
        <w:jc w:val="both"/>
        <w:rPr>
          <w:rFonts w:ascii="Book Antiqua" w:eastAsia="AppleGothic" w:hAnsi="Book Antiqua" w:cs="Arial"/>
          <w:vertAlign w:val="superscript"/>
        </w:rPr>
      </w:pPr>
      <w:r w:rsidRPr="00F45B9F">
        <w:rPr>
          <w:rFonts w:ascii="Book Antiqua" w:eastAsia="AppleGothic" w:hAnsi="Book Antiqua" w:cs="Arial"/>
        </w:rPr>
        <w:t xml:space="preserve">In simple terms, GERD results from failure of the </w:t>
      </w:r>
      <w:r w:rsidR="0045764C" w:rsidRPr="00F45B9F">
        <w:rPr>
          <w:rFonts w:ascii="Book Antiqua" w:eastAsia="AppleGothic" w:hAnsi="Book Antiqua" w:cs="Arial"/>
        </w:rPr>
        <w:t xml:space="preserve">distal esophageal </w:t>
      </w:r>
      <w:r w:rsidRPr="00F45B9F">
        <w:rPr>
          <w:rFonts w:ascii="Book Antiqua" w:eastAsia="AppleGothic" w:hAnsi="Book Antiqua" w:cs="Arial"/>
        </w:rPr>
        <w:t>reflux barrier</w:t>
      </w:r>
      <w:r w:rsidR="00992465" w:rsidRPr="00F45B9F">
        <w:rPr>
          <w:rFonts w:ascii="Book Antiqua" w:eastAsia="AppleGothic" w:hAnsi="Book Antiqua" w:cs="Arial"/>
        </w:rPr>
        <w:fldChar w:fldCharType="begin"/>
      </w:r>
      <w:r w:rsidR="00992465" w:rsidRPr="00F45B9F">
        <w:rPr>
          <w:rFonts w:ascii="Book Antiqua" w:eastAsia="AppleGothic" w:hAnsi="Book Antiqua" w:cs="Arial"/>
        </w:rPr>
        <w:instrText xml:space="preserve"> ADDIN EN.CITE &lt;EndNote&gt;&lt;Cite&gt;&lt;Author&gt;Banks&lt;/Author&gt;&lt;Year&gt;2009&lt;/Year&gt;&lt;RecNum&gt;39&lt;/RecNum&gt;&lt;DisplayText&gt;&lt;style face="superscript"&gt;[7]&lt;/style&gt;&lt;/DisplayText&gt;&lt;record&gt;&lt;rec-number&gt;39&lt;/rec-number&gt;&lt;foreign-keys&gt;&lt;key app="EN" db-id="wsztpx2pur9xsned9ac5vp0v5vatswsxafv2" timestamp="1437668127"&gt;39&lt;/key&gt;&lt;/foreign-keys&gt;&lt;ref-type name="Journal Article"&gt;17&lt;/ref-type&gt;&lt;contributors&gt;&lt;authors&gt;&lt;author&gt;Banks, M.&lt;/author&gt;&lt;/authors&gt;&lt;/contributors&gt;&lt;auth-address&gt;University College London. matthew.banks@uclh.nhs.uk&lt;/auth-address&gt;&lt;titles&gt;&lt;title&gt;The modern investigation and management of gastro-oesophageal reflux disease (GORD)&lt;/title&gt;&lt;secondary-title&gt;Clin Med&lt;/secondary-title&gt;&lt;/titles&gt;&lt;periodical&gt;&lt;full-title&gt;Clin Med&lt;/full-title&gt;&lt;/periodical&gt;&lt;pages&gt;600-4&lt;/pages&gt;&lt;volume&gt;9&lt;/volume&gt;&lt;number&gt;6&lt;/number&gt;&lt;keywords&gt;&lt;keyword&gt;Antacids/*therapeutic use&lt;/keyword&gt;&lt;keyword&gt;Deglutition/*physiology&lt;/keyword&gt;&lt;keyword&gt;Endoscopy, Gastrointestinal/*methods&lt;/keyword&gt;&lt;keyword&gt;Esophageal pH Monitoring&lt;/keyword&gt;&lt;keyword&gt;Esophagus/physiopathology&lt;/keyword&gt;&lt;keyword&gt;Fundoplication/*methods&lt;/keyword&gt;&lt;keyword&gt;*Gastroesophageal Reflux/diagnosis/physiopathology/therapy&lt;/keyword&gt;&lt;keyword&gt;Humans&lt;/keyword&gt;&lt;keyword&gt;*Life Style&lt;/keyword&gt;&lt;keyword&gt;Manometry&lt;/keyword&gt;&lt;keyword&gt;Pressure&lt;/keyword&gt;&lt;keyword&gt;Proton Pump Inhibitors/*therapeutic use&lt;/keyword&gt;&lt;/keywords&gt;&lt;dates&gt;&lt;year&gt;2009&lt;/year&gt;&lt;pub-dates&gt;&lt;date&gt;Dec&lt;/date&gt;&lt;/pub-dates&gt;&lt;/dates&gt;&lt;isbn&gt;1470-2118 (Print)&amp;#xD;1470-2118 (Linking)&lt;/isbn&gt;&lt;accession-num&gt;20095310&lt;/accession-num&gt;&lt;urls&gt;&lt;related-urls&gt;&lt;url&gt;http://www.ncbi.nlm.nih.gov/pubmed/20095310&lt;/url&gt;&lt;/related-urls&gt;&lt;/urls&gt;&lt;/record&gt;&lt;/Cite&gt;&lt;/EndNote&gt;</w:instrText>
      </w:r>
      <w:r w:rsidR="00992465" w:rsidRPr="00F45B9F">
        <w:rPr>
          <w:rFonts w:ascii="Book Antiqua" w:eastAsia="AppleGothic" w:hAnsi="Book Antiqua" w:cs="Arial"/>
        </w:rPr>
        <w:fldChar w:fldCharType="separate"/>
      </w:r>
      <w:r w:rsidR="00992465" w:rsidRPr="00F45B9F">
        <w:rPr>
          <w:rFonts w:ascii="Book Antiqua" w:eastAsia="AppleGothic" w:hAnsi="Book Antiqua" w:cs="Arial"/>
          <w:noProof/>
          <w:vertAlign w:val="superscript"/>
        </w:rPr>
        <w:t>[</w:t>
      </w:r>
      <w:hyperlink w:anchor="_ENREF_7" w:tooltip="Banks, 2009 #39" w:history="1">
        <w:r w:rsidR="00992465" w:rsidRPr="00F45B9F">
          <w:rPr>
            <w:rFonts w:ascii="Book Antiqua" w:eastAsia="AppleGothic" w:hAnsi="Book Antiqua" w:cs="Arial"/>
            <w:noProof/>
            <w:vertAlign w:val="superscript"/>
          </w:rPr>
          <w:t>7</w:t>
        </w:r>
      </w:hyperlink>
      <w:r w:rsidR="00992465" w:rsidRPr="00F45B9F">
        <w:rPr>
          <w:rFonts w:ascii="Book Antiqua" w:eastAsia="AppleGothic" w:hAnsi="Book Antiqua" w:cs="Arial"/>
          <w:noProof/>
          <w:vertAlign w:val="superscript"/>
        </w:rPr>
        <w:t>,8]</w:t>
      </w:r>
      <w:r w:rsidR="00992465" w:rsidRPr="00F45B9F">
        <w:rPr>
          <w:rFonts w:ascii="Book Antiqua" w:eastAsia="AppleGothic" w:hAnsi="Book Antiqua" w:cs="Arial"/>
        </w:rPr>
        <w:fldChar w:fldCharType="end"/>
      </w:r>
      <w:r w:rsidRPr="00F45B9F">
        <w:rPr>
          <w:rFonts w:ascii="Book Antiqua" w:eastAsia="AppleGothic" w:hAnsi="Book Antiqua" w:cs="Arial"/>
        </w:rPr>
        <w:t>.</w:t>
      </w:r>
      <w:r w:rsidR="001F384D" w:rsidRPr="00F45B9F">
        <w:rPr>
          <w:rFonts w:ascii="Book Antiqua" w:eastAsia="AppleGothic" w:hAnsi="Book Antiqua" w:cs="Arial"/>
        </w:rPr>
        <w:t xml:space="preserve"> </w:t>
      </w:r>
      <w:r w:rsidRPr="00F45B9F">
        <w:rPr>
          <w:rFonts w:ascii="Book Antiqua" w:eastAsia="AppleGothic" w:hAnsi="Book Antiqua" w:cs="Arial"/>
        </w:rPr>
        <w:t xml:space="preserve">During normal physiologic swallowing, relaxation of the </w:t>
      </w:r>
      <w:r w:rsidR="00B04A2F" w:rsidRPr="00F45B9F">
        <w:rPr>
          <w:rFonts w:ascii="Book Antiqua" w:eastAsia="AppleGothic" w:hAnsi="Book Antiqua" w:cs="Arial"/>
        </w:rPr>
        <w:t>lower esophageal sphincter (</w:t>
      </w:r>
      <w:r w:rsidRPr="00F45B9F">
        <w:rPr>
          <w:rFonts w:ascii="Book Antiqua" w:eastAsia="AppleGothic" w:hAnsi="Book Antiqua" w:cs="Arial"/>
        </w:rPr>
        <w:t>LES</w:t>
      </w:r>
      <w:r w:rsidR="00B04A2F" w:rsidRPr="00F45B9F">
        <w:rPr>
          <w:rFonts w:ascii="Book Antiqua" w:eastAsia="AppleGothic" w:hAnsi="Book Antiqua" w:cs="Arial"/>
        </w:rPr>
        <w:t>)</w:t>
      </w:r>
      <w:r w:rsidRPr="00F45B9F">
        <w:rPr>
          <w:rFonts w:ascii="Book Antiqua" w:eastAsia="AppleGothic" w:hAnsi="Book Antiqua" w:cs="Arial"/>
        </w:rPr>
        <w:t xml:space="preserve"> and crura occur </w:t>
      </w:r>
      <w:r w:rsidR="0045764C" w:rsidRPr="00F45B9F">
        <w:rPr>
          <w:rFonts w:ascii="Book Antiqua" w:eastAsia="AppleGothic" w:hAnsi="Book Antiqua" w:cs="Arial"/>
        </w:rPr>
        <w:t>which</w:t>
      </w:r>
      <w:r w:rsidRPr="00F45B9F">
        <w:rPr>
          <w:rFonts w:ascii="Book Antiqua" w:eastAsia="AppleGothic" w:hAnsi="Book Antiqua" w:cs="Arial"/>
        </w:rPr>
        <w:t xml:space="preserve"> in turn allow the food bolus to enter the stomach. Furthermore, the LES and crura relax during belching to allow gas venting. </w:t>
      </w:r>
      <w:r w:rsidR="006E623A" w:rsidRPr="00F45B9F">
        <w:rPr>
          <w:rFonts w:ascii="Book Antiqua" w:eastAsia="AppleGothic" w:hAnsi="Book Antiqua" w:cs="Arial"/>
        </w:rPr>
        <w:t xml:space="preserve">If the LES relaxes separately from initiation of a swallow, these relaxations are termed </w:t>
      </w:r>
      <w:r w:rsidRPr="00F45B9F">
        <w:rPr>
          <w:rFonts w:ascii="Book Antiqua" w:eastAsia="AppleGothic" w:hAnsi="Book Antiqua" w:cs="Arial"/>
        </w:rPr>
        <w:t>transient lower es</w:t>
      </w:r>
      <w:r w:rsidR="00056B66" w:rsidRPr="00F45B9F">
        <w:rPr>
          <w:rFonts w:ascii="Book Antiqua" w:eastAsia="AppleGothic" w:hAnsi="Book Antiqua" w:cs="Arial"/>
        </w:rPr>
        <w:t>ophageal relaxations (TLESRs)</w:t>
      </w:r>
      <w:r w:rsidR="00992465" w:rsidRPr="00F45B9F">
        <w:rPr>
          <w:rFonts w:ascii="Book Antiqua" w:eastAsia="AppleGothic" w:hAnsi="Book Antiqua" w:cs="Arial"/>
        </w:rPr>
        <w:fldChar w:fldCharType="begin">
          <w:fldData xml:space="preserve">PEVuZE5vdGU+PENpdGU+PEF1dGhvcj5Sb3NzZXR0aTwvQXV0aG9yPjxZZWFyPjIwMTQ8L1llYXI+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</w:fldData>
        </w:fldChar>
      </w:r>
      <w:r w:rsidR="00992465" w:rsidRPr="00F45B9F">
        <w:rPr>
          <w:rFonts w:ascii="Book Antiqua" w:eastAsia="AppleGothic" w:hAnsi="Book Antiqua" w:cs="Arial"/>
        </w:rPr>
        <w:instrText xml:space="preserve"> ADDIN EN.CITE </w:instrText>
      </w:r>
      <w:r w:rsidR="00992465" w:rsidRPr="00F45B9F">
        <w:rPr>
          <w:rFonts w:ascii="Book Antiqua" w:eastAsia="AppleGothic" w:hAnsi="Book Antiqua" w:cs="Arial"/>
        </w:rPr>
        <w:fldChar w:fldCharType="begin">
          <w:fldData xml:space="preserve">PEVuZE5vdGU+PENpdGU+PEF1dGhvcj5Sb3NzZXR0aTwvQXV0aG9yPjxZZWFyPjIwMTQ8L1llYXI+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</w:fldData>
        </w:fldChar>
      </w:r>
      <w:r w:rsidR="00992465" w:rsidRPr="00F45B9F">
        <w:rPr>
          <w:rFonts w:ascii="Book Antiqua" w:eastAsia="AppleGothic" w:hAnsi="Book Antiqua" w:cs="Arial"/>
        </w:rPr>
        <w:instrText xml:space="preserve"> ADDIN EN.CITE.DATA </w:instrText>
      </w:r>
      <w:r w:rsidR="00992465" w:rsidRPr="00F45B9F">
        <w:rPr>
          <w:rFonts w:ascii="Book Antiqua" w:eastAsia="AppleGothic" w:hAnsi="Book Antiqua" w:cs="Arial"/>
        </w:rPr>
      </w:r>
      <w:r w:rsidR="00992465" w:rsidRPr="00F45B9F">
        <w:rPr>
          <w:rFonts w:ascii="Book Antiqua" w:eastAsia="AppleGothic" w:hAnsi="Book Antiqua" w:cs="Arial"/>
        </w:rPr>
        <w:fldChar w:fldCharType="end"/>
      </w:r>
      <w:r w:rsidR="00992465" w:rsidRPr="00F45B9F">
        <w:rPr>
          <w:rFonts w:ascii="Book Antiqua" w:eastAsia="AppleGothic" w:hAnsi="Book Antiqua" w:cs="Arial"/>
        </w:rPr>
      </w:r>
      <w:r w:rsidR="00992465" w:rsidRPr="00F45B9F">
        <w:rPr>
          <w:rFonts w:ascii="Book Antiqua" w:eastAsia="AppleGothic" w:hAnsi="Book Antiqua" w:cs="Arial"/>
        </w:rPr>
        <w:fldChar w:fldCharType="separate"/>
      </w:r>
      <w:r w:rsidR="00992465" w:rsidRPr="00F45B9F">
        <w:rPr>
          <w:rFonts w:ascii="Book Antiqua" w:eastAsia="AppleGothic" w:hAnsi="Book Antiqua" w:cs="Arial"/>
          <w:noProof/>
          <w:vertAlign w:val="superscript"/>
        </w:rPr>
        <w:t>[7,</w:t>
      </w:r>
      <w:hyperlink w:anchor="_ENREF_8" w:tooltip="Rossetti, 2014 #70" w:history="1">
        <w:r w:rsidR="00992465" w:rsidRPr="00F45B9F">
          <w:rPr>
            <w:rFonts w:ascii="Book Antiqua" w:eastAsia="AppleGothic" w:hAnsi="Book Antiqua" w:cs="Arial"/>
            <w:noProof/>
            <w:vertAlign w:val="superscript"/>
          </w:rPr>
          <w:t>8</w:t>
        </w:r>
      </w:hyperlink>
      <w:r w:rsidR="00992465" w:rsidRPr="00F45B9F">
        <w:rPr>
          <w:rFonts w:ascii="Book Antiqua" w:eastAsia="AppleGothic" w:hAnsi="Book Antiqua" w:cs="Arial"/>
          <w:noProof/>
          <w:vertAlign w:val="superscript"/>
        </w:rPr>
        <w:t>]</w:t>
      </w:r>
      <w:r w:rsidR="00992465" w:rsidRPr="00F45B9F">
        <w:rPr>
          <w:rFonts w:ascii="Book Antiqua" w:eastAsia="AppleGothic" w:hAnsi="Book Antiqua" w:cs="Arial"/>
        </w:rPr>
        <w:fldChar w:fldCharType="end"/>
      </w:r>
      <w:r w:rsidR="00056B66" w:rsidRPr="00F45B9F">
        <w:rPr>
          <w:rFonts w:ascii="Book Antiqua" w:eastAsia="AppleGothic" w:hAnsi="Book Antiqua" w:cs="Arial"/>
        </w:rPr>
        <w:t xml:space="preserve">. </w:t>
      </w:r>
      <w:r w:rsidR="006E623A" w:rsidRPr="00F45B9F">
        <w:rPr>
          <w:rFonts w:ascii="Book Antiqua" w:eastAsia="AppleGothic" w:hAnsi="Book Antiqua" w:cs="Arial"/>
        </w:rPr>
        <w:t xml:space="preserve">It has </w:t>
      </w:r>
      <w:r w:rsidRPr="00F45B9F">
        <w:rPr>
          <w:rFonts w:ascii="Book Antiqua" w:eastAsia="AppleGothic" w:hAnsi="Book Antiqua" w:cs="Arial"/>
        </w:rPr>
        <w:t>been shown that</w:t>
      </w:r>
      <w:r w:rsidRPr="00F45B9F">
        <w:rPr>
          <w:rFonts w:ascii="Book Antiqua" w:hAnsi="Book Antiqua"/>
        </w:rPr>
        <w:t xml:space="preserve"> abnormal TLESRs </w:t>
      </w:r>
      <w:r w:rsidR="0038259D" w:rsidRPr="00F45B9F">
        <w:rPr>
          <w:rFonts w:ascii="Book Antiqua" w:hAnsi="Book Antiqua"/>
        </w:rPr>
        <w:t>result in an enlarged</w:t>
      </w:r>
      <w:r w:rsidR="006E623A" w:rsidRPr="00F45B9F">
        <w:rPr>
          <w:rFonts w:ascii="Book Antiqua" w:hAnsi="Book Antiqua"/>
        </w:rPr>
        <w:t xml:space="preserve"> </w:t>
      </w:r>
      <w:r w:rsidRPr="00F45B9F">
        <w:rPr>
          <w:rFonts w:ascii="Book Antiqua" w:hAnsi="Book Antiqua"/>
        </w:rPr>
        <w:t>cross</w:t>
      </w:r>
      <w:r w:rsidR="0045764C" w:rsidRPr="00F45B9F">
        <w:rPr>
          <w:rFonts w:ascii="Book Antiqua" w:hAnsi="Book Antiqua"/>
        </w:rPr>
        <w:t xml:space="preserve"> </w:t>
      </w:r>
      <w:r w:rsidR="0038259D" w:rsidRPr="00F45B9F">
        <w:rPr>
          <w:rFonts w:ascii="Book Antiqua" w:hAnsi="Book Antiqua"/>
        </w:rPr>
        <w:t>sectional area at the gastro-</w:t>
      </w:r>
      <w:r w:rsidRPr="00F45B9F">
        <w:rPr>
          <w:rFonts w:ascii="Book Antiqua" w:hAnsi="Book Antiqua"/>
        </w:rPr>
        <w:t>esophageal junction resulting in</w:t>
      </w:r>
      <w:r w:rsidR="0038259D" w:rsidRPr="00F45B9F">
        <w:rPr>
          <w:rFonts w:ascii="Book Antiqua" w:hAnsi="Book Antiqua"/>
        </w:rPr>
        <w:t xml:space="preserve"> increased reflux of gastric contents </w:t>
      </w:r>
      <w:r w:rsidR="0038259D" w:rsidRPr="00F45B9F">
        <w:rPr>
          <w:rFonts w:ascii="Book Antiqua" w:hAnsi="Book Antiqua"/>
        </w:rPr>
        <w:lastRenderedPageBreak/>
        <w:t>and gas</w:t>
      </w:r>
      <w:r w:rsidRPr="00F45B9F">
        <w:rPr>
          <w:rFonts w:ascii="Book Antiqua" w:hAnsi="Book Antiqua"/>
        </w:rPr>
        <w:t>.</w:t>
      </w:r>
      <w:r w:rsidR="00435E65" w:rsidRPr="00F45B9F">
        <w:rPr>
          <w:rFonts w:ascii="Book Antiqua" w:hAnsi="Book Antiqua"/>
        </w:rPr>
        <w:t xml:space="preserve"> These</w:t>
      </w:r>
      <w:r w:rsidRPr="00F45B9F">
        <w:rPr>
          <w:rFonts w:ascii="Book Antiqua" w:hAnsi="Book Antiqua"/>
        </w:rPr>
        <w:t xml:space="preserve"> TLESRs</w:t>
      </w:r>
      <w:r w:rsidR="00435E65" w:rsidRPr="00F45B9F">
        <w:rPr>
          <w:rFonts w:ascii="Book Antiqua" w:hAnsi="Book Antiqua"/>
        </w:rPr>
        <w:t xml:space="preserve"> are rather important as they</w:t>
      </w:r>
      <w:r w:rsidR="00684776" w:rsidRPr="00F45B9F">
        <w:rPr>
          <w:rFonts w:ascii="Book Antiqua" w:hAnsi="Book Antiqua"/>
        </w:rPr>
        <w:t xml:space="preserve"> likely result in</w:t>
      </w:r>
      <w:r w:rsidRPr="00F45B9F">
        <w:rPr>
          <w:rFonts w:ascii="Book Antiqua" w:hAnsi="Book Antiqua"/>
        </w:rPr>
        <w:t xml:space="preserve"> 90% of reflux episodes</w:t>
      </w:r>
      <w:r w:rsidR="00992465" w:rsidRPr="00F45B9F">
        <w:rPr>
          <w:rFonts w:ascii="Book Antiqua" w:hAnsi="Book Antiqua"/>
        </w:rPr>
        <w:fldChar w:fldCharType="begin"/>
      </w:r>
      <w:r w:rsidR="00992465" w:rsidRPr="00F45B9F">
        <w:rPr>
          <w:rFonts w:ascii="Book Antiqua" w:hAnsi="Book Antiqua"/>
        </w:rPr>
        <w:instrText xml:space="preserve"> ADDIN EN.CITE &lt;EndNote&gt;&lt;Cite&gt;&lt;Author&gt;Pandolfino&lt;/Author&gt;&lt;Year&gt;2003&lt;/Year&gt;&lt;RecNum&gt;40&lt;/RecNum&gt;&lt;DisplayText&gt;&lt;style face="superscript"&gt;[9]&lt;/style&gt;&lt;/DisplayText&gt;&lt;record&gt;&lt;rec-number&gt;40&lt;/rec-number&gt;&lt;foreign-keys&gt;&lt;key app="EN" db-id="wsztpx2pur9xsned9ac5vp0v5vatswsxafv2" timestamp="1437668486"&gt;40&lt;/key&gt;&lt;/foreign-keys&gt;&lt;ref-type name="Journal Article"&gt;17&lt;/ref-type&gt;&lt;contributors&gt;&lt;authors&gt;&lt;author&gt;Pandolfino, J. E.&lt;/author&gt;&lt;author&gt;Shi, G.&lt;/author&gt;&lt;author&gt;Trueworthy, B.&lt;/author&gt;&lt;author&gt;Kahrilas, P. J.&lt;/author&gt;&lt;/authors&gt;&lt;/contributors&gt;&lt;auth-address&gt;Feinberg School of Medicine, Northwestern University, Chicago, Illinois 60611, USA.&lt;/auth-address&gt;&lt;titles&gt;&lt;title&gt;Esophagogastric junction opening during relaxation distinguishes nonhernia reflux patients, hernia patients, and normal subjects&lt;/title&gt;&lt;secondary-title&gt;Gastroenterology&lt;/secondary-title&gt;&lt;/titles&gt;&lt;periodical&gt;&lt;full-title&gt;Gastroenterology&lt;/full-title&gt;&lt;/periodical&gt;&lt;pages&gt;1018-24&lt;/pages&gt;&lt;volume&gt;125&lt;/volume&gt;&lt;number&gt;4&lt;/number&gt;&lt;keywords&gt;&lt;keyword&gt;Adult&lt;/keyword&gt;&lt;keyword&gt;Air&lt;/keyword&gt;&lt;keyword&gt;Compliance&lt;/keyword&gt;&lt;keyword&gt;Diagnosis, Differential&lt;/keyword&gt;&lt;keyword&gt;Duodenogastric Reflux/*diagnosis/*physiopathology&lt;/keyword&gt;&lt;keyword&gt;Esophagogastric Junction/*physiopathology&lt;/keyword&gt;&lt;keyword&gt;Female&lt;/keyword&gt;&lt;keyword&gt;Hernia, Hiatal/*diagnosis/*physiopathology&lt;/keyword&gt;&lt;keyword&gt;Humans&lt;/keyword&gt;&lt;keyword&gt;Male&lt;/keyword&gt;&lt;keyword&gt;Manometry&lt;/keyword&gt;&lt;keyword&gt;Pressure&lt;/keyword&gt;&lt;keyword&gt;Water&lt;/keyword&gt;&lt;/keywords&gt;&lt;dates&gt;&lt;year&gt;2003&lt;/year&gt;&lt;pub-dates&gt;&lt;date&gt;Oct&lt;/date&gt;&lt;/pub-dates&gt;&lt;/dates&gt;&lt;isbn&gt;0016-5085 (Print)&amp;#xD;0016-5085 (Linking)&lt;/isbn&gt;&lt;accession-num&gt;14517784&lt;/accession-num&gt;&lt;urls&gt;&lt;related-urls&gt;&lt;url&gt;http://www.ncbi.nlm.nih.gov/pubmed/14517784&lt;/url&gt;&lt;/related-urls&gt;&lt;/urls&gt;&lt;/record&gt;&lt;/Cite&gt;&lt;/EndNote&gt;</w:instrText>
      </w:r>
      <w:r w:rsidR="00992465" w:rsidRPr="00F45B9F">
        <w:rPr>
          <w:rFonts w:ascii="Book Antiqua" w:hAnsi="Book Antiqua"/>
        </w:rPr>
        <w:fldChar w:fldCharType="separate"/>
      </w:r>
      <w:r w:rsidR="00992465" w:rsidRPr="00F45B9F">
        <w:rPr>
          <w:rFonts w:ascii="Book Antiqua" w:hAnsi="Book Antiqua"/>
          <w:noProof/>
          <w:vertAlign w:val="superscript"/>
        </w:rPr>
        <w:t>[7,</w:t>
      </w:r>
      <w:hyperlink w:anchor="_ENREF_9" w:tooltip="Pandolfino, 2003 #40" w:history="1">
        <w:r w:rsidR="00992465" w:rsidRPr="00F45B9F">
          <w:rPr>
            <w:rFonts w:ascii="Book Antiqua" w:hAnsi="Book Antiqua"/>
            <w:noProof/>
            <w:vertAlign w:val="superscript"/>
          </w:rPr>
          <w:t>9</w:t>
        </w:r>
      </w:hyperlink>
      <w:r w:rsidR="00992465" w:rsidRPr="00F45B9F">
        <w:rPr>
          <w:rFonts w:ascii="Book Antiqua" w:hAnsi="Book Antiqua"/>
          <w:noProof/>
          <w:vertAlign w:val="superscript"/>
        </w:rPr>
        <w:t>]</w:t>
      </w:r>
      <w:r w:rsidR="00992465" w:rsidRPr="00F45B9F">
        <w:rPr>
          <w:rFonts w:ascii="Book Antiqua" w:hAnsi="Book Antiqua"/>
        </w:rPr>
        <w:fldChar w:fldCharType="end"/>
      </w:r>
      <w:r w:rsidRPr="00F45B9F">
        <w:rPr>
          <w:rFonts w:ascii="Book Antiqua" w:hAnsi="Book Antiqua"/>
        </w:rPr>
        <w:t xml:space="preserve">. Hiatal hernias appear to increase the </w:t>
      </w:r>
      <w:r w:rsidR="0038259D" w:rsidRPr="00F45B9F">
        <w:rPr>
          <w:rFonts w:ascii="Book Antiqua" w:hAnsi="Book Antiqua"/>
        </w:rPr>
        <w:t>degree</w:t>
      </w:r>
      <w:r w:rsidRPr="00F45B9F">
        <w:rPr>
          <w:rFonts w:ascii="Book Antiqua" w:hAnsi="Book Antiqua"/>
        </w:rPr>
        <w:t xml:space="preserve"> of reflux during TLESRs. In</w:t>
      </w:r>
      <w:r w:rsidR="0045764C" w:rsidRPr="00F45B9F">
        <w:rPr>
          <w:rFonts w:ascii="Book Antiqua" w:hAnsi="Book Antiqua"/>
        </w:rPr>
        <w:t xml:space="preserve"> patients with</w:t>
      </w:r>
      <w:r w:rsidR="00DC62FA" w:rsidRPr="00F45B9F">
        <w:rPr>
          <w:rFonts w:ascii="Book Antiqua" w:hAnsi="Book Antiqua"/>
        </w:rPr>
        <w:t xml:space="preserve"> severe reflux esophagitis,</w:t>
      </w:r>
      <w:r w:rsidRPr="00F45B9F">
        <w:rPr>
          <w:rFonts w:ascii="Book Antiqua" w:hAnsi="Book Antiqua"/>
        </w:rPr>
        <w:t xml:space="preserve"> a hypotensive LES seems to be the </w:t>
      </w:r>
      <w:r w:rsidR="002A660E" w:rsidRPr="00F45B9F">
        <w:rPr>
          <w:rFonts w:ascii="Book Antiqua" w:hAnsi="Book Antiqua"/>
        </w:rPr>
        <w:t>etiology</w:t>
      </w:r>
      <w:r w:rsidR="00DC62FA" w:rsidRPr="00F45B9F">
        <w:rPr>
          <w:rFonts w:ascii="Book Antiqua" w:hAnsi="Book Antiqua"/>
        </w:rPr>
        <w:t xml:space="preserve"> rather than abnormal TLESRs</w:t>
      </w:r>
      <w:r w:rsidR="00992465" w:rsidRPr="00F45B9F">
        <w:rPr>
          <w:rFonts w:ascii="Book Antiqua" w:hAnsi="Book Antiqua"/>
        </w:rPr>
        <w:fldChar w:fldCharType="begin"/>
      </w:r>
      <w:r w:rsidR="00992465" w:rsidRPr="00F45B9F">
        <w:rPr>
          <w:rFonts w:ascii="Book Antiqua" w:hAnsi="Book Antiqua"/>
        </w:rPr>
        <w:instrText xml:space="preserve"> ADDIN EN.CITE &lt;EndNote&gt;&lt;Cite&gt;&lt;Author&gt;Barham&lt;/Author&gt;&lt;Year&gt;1995&lt;/Year&gt;&lt;RecNum&gt;41&lt;/RecNum&gt;&lt;DisplayText&gt;&lt;style face="superscript"&gt;[10]&lt;/style&gt;&lt;/DisplayText&gt;&lt;record&gt;&lt;rec-number&gt;41&lt;/rec-number&gt;&lt;foreign-keys&gt;&lt;key app="EN" db-id="wsztpx2pur9xsned9ac5vp0v5vatswsxafv2" timestamp="1437668690"&gt;41&lt;/key&gt;&lt;/foreign-keys&gt;&lt;ref-type name="Journal Article"&gt;17&lt;/ref-type&gt;&lt;contributors&gt;&lt;authors&gt;&lt;author&gt;Barham, C. P.&lt;/author&gt;&lt;author&gt;Gotley, D. C.&lt;/author&gt;&lt;author&gt;Mills, A.&lt;/author&gt;&lt;author&gt;Alderson, D.&lt;/author&gt;&lt;/authors&gt;&lt;/contributors&gt;&lt;auth-address&gt;University Department of Surgery, Bristol Royal Infirmary.&lt;/auth-address&gt;&lt;titles&gt;&lt;title&gt;Precipitating causes of acid reflux episodes in ambulant patients with gastro-oesophageal reflux disease&lt;/title&gt;&lt;secondary-title&gt;Gut&lt;/secondary-title&gt;&lt;/titles&gt;&lt;periodical&gt;&lt;full-title&gt;Gut&lt;/full-title&gt;&lt;/periodical&gt;&lt;pages&gt;505-10&lt;/pages&gt;&lt;volume&gt;36&lt;/volume&gt;&lt;number&gt;4&lt;/number&gt;&lt;keywords&gt;&lt;keyword&gt;Adult&lt;/keyword&gt;&lt;keyword&gt;Eructation/complications/physiopathology&lt;/keyword&gt;&lt;keyword&gt;Esophagitis/physiopathology&lt;/keyword&gt;&lt;keyword&gt;Esophagogastric Junction/physiopathology&lt;/keyword&gt;&lt;keyword&gt;Female&lt;/keyword&gt;&lt;keyword&gt;Gastroesophageal Reflux/*etiology/physiopathology&lt;/keyword&gt;&lt;keyword&gt;Humans&lt;/keyword&gt;&lt;keyword&gt;Hydrogen-Ion Concentration&lt;/keyword&gt;&lt;keyword&gt;Male&lt;/keyword&gt;&lt;keyword&gt;Middle Aged&lt;/keyword&gt;&lt;keyword&gt;Monitoring, Ambulatory&lt;/keyword&gt;&lt;keyword&gt;Pressure&lt;/keyword&gt;&lt;keyword&gt;Time Factors&lt;/keyword&gt;&lt;/keywords&gt;&lt;dates&gt;&lt;year&gt;1995&lt;/year&gt;&lt;pub-dates&gt;&lt;date&gt;Apr&lt;/date&gt;&lt;/pub-dates&gt;&lt;/dates&gt;&lt;isbn&gt;0017-5749 (Print)&amp;#xD;0017-5749 (Linking)&lt;/isbn&gt;&lt;accession-num&gt;7737554&lt;/accession-num&gt;&lt;urls&gt;&lt;related-urls&gt;&lt;url&gt;http://www.ncbi.nlm.nih.gov/pubmed/7737554&lt;/url&gt;&lt;/related-urls&gt;&lt;/urls&gt;&lt;custom2&gt;1382487&lt;/custom2&gt;&lt;/record&gt;&lt;/Cite&gt;&lt;/EndNote&gt;</w:instrText>
      </w:r>
      <w:r w:rsidR="00992465" w:rsidRPr="00F45B9F">
        <w:rPr>
          <w:rFonts w:ascii="Book Antiqua" w:hAnsi="Book Antiqua"/>
        </w:rPr>
        <w:fldChar w:fldCharType="separate"/>
      </w:r>
      <w:r w:rsidR="00992465" w:rsidRPr="00F45B9F">
        <w:rPr>
          <w:rFonts w:ascii="Book Antiqua" w:hAnsi="Book Antiqua"/>
          <w:noProof/>
          <w:vertAlign w:val="superscript"/>
        </w:rPr>
        <w:t>[7,</w:t>
      </w:r>
      <w:hyperlink w:anchor="_ENREF_10" w:tooltip="Barham, 1995 #41" w:history="1">
        <w:r w:rsidR="00992465" w:rsidRPr="00F45B9F">
          <w:rPr>
            <w:rFonts w:ascii="Book Antiqua" w:hAnsi="Book Antiqua"/>
            <w:noProof/>
            <w:vertAlign w:val="superscript"/>
          </w:rPr>
          <w:t>10</w:t>
        </w:r>
      </w:hyperlink>
      <w:r w:rsidR="00992465" w:rsidRPr="00F45B9F">
        <w:rPr>
          <w:rFonts w:ascii="Book Antiqua" w:hAnsi="Book Antiqua"/>
          <w:noProof/>
          <w:vertAlign w:val="superscript"/>
        </w:rPr>
        <w:t>]</w:t>
      </w:r>
      <w:r w:rsidR="00992465" w:rsidRPr="00F45B9F">
        <w:rPr>
          <w:rFonts w:ascii="Book Antiqua" w:hAnsi="Book Antiqua"/>
        </w:rPr>
        <w:fldChar w:fldCharType="end"/>
      </w:r>
      <w:r w:rsidR="002A660E" w:rsidRPr="00F45B9F">
        <w:rPr>
          <w:rFonts w:ascii="Book Antiqua" w:hAnsi="Book Antiqua"/>
        </w:rPr>
        <w:t xml:space="preserve">. </w:t>
      </w:r>
      <w:r w:rsidR="0038259D" w:rsidRPr="00F45B9F">
        <w:rPr>
          <w:rFonts w:ascii="Book Antiqua" w:hAnsi="Book Antiqua"/>
        </w:rPr>
        <w:t>If the LES pressure is &lt;</w:t>
      </w:r>
      <w:r w:rsidR="00992465" w:rsidRPr="00F45B9F">
        <w:rPr>
          <w:rFonts w:ascii="Book Antiqua" w:eastAsia="宋体" w:hAnsi="Book Antiqua" w:hint="eastAsia"/>
          <w:lang w:eastAsia="zh-CN"/>
        </w:rPr>
        <w:t xml:space="preserve"> </w:t>
      </w:r>
      <w:r w:rsidR="0038259D" w:rsidRPr="00F45B9F">
        <w:rPr>
          <w:rFonts w:ascii="Book Antiqua" w:hAnsi="Book Antiqua"/>
        </w:rPr>
        <w:t>10 mmHg, r</w:t>
      </w:r>
      <w:r w:rsidRPr="00F45B9F">
        <w:rPr>
          <w:rFonts w:ascii="Book Antiqua" w:hAnsi="Book Antiqua"/>
        </w:rPr>
        <w:t xml:space="preserve">eflux </w:t>
      </w:r>
      <w:r w:rsidR="0038259D" w:rsidRPr="00F45B9F">
        <w:rPr>
          <w:rFonts w:ascii="Book Antiqua" w:hAnsi="Book Antiqua"/>
        </w:rPr>
        <w:t>tends to occur with more frequency. If the LES pressure is &lt;</w:t>
      </w:r>
      <w:r w:rsidR="00992465" w:rsidRPr="00F45B9F">
        <w:rPr>
          <w:rFonts w:ascii="Book Antiqua" w:eastAsia="宋体" w:hAnsi="Book Antiqua" w:hint="eastAsia"/>
          <w:lang w:eastAsia="zh-CN"/>
        </w:rPr>
        <w:t xml:space="preserve"> </w:t>
      </w:r>
      <w:r w:rsidR="0038259D" w:rsidRPr="00F45B9F">
        <w:rPr>
          <w:rFonts w:ascii="Book Antiqua" w:hAnsi="Book Antiqua"/>
        </w:rPr>
        <w:t>4</w:t>
      </w:r>
      <w:r w:rsidR="00992465" w:rsidRPr="00F45B9F">
        <w:rPr>
          <w:rFonts w:ascii="Book Antiqua" w:eastAsia="宋体" w:hAnsi="Book Antiqua" w:hint="eastAsia"/>
          <w:lang w:eastAsia="zh-CN"/>
        </w:rPr>
        <w:t xml:space="preserve"> </w:t>
      </w:r>
      <w:r w:rsidR="0038259D" w:rsidRPr="00F45B9F">
        <w:rPr>
          <w:rFonts w:ascii="Book Antiqua" w:hAnsi="Book Antiqua"/>
        </w:rPr>
        <w:t>mmHg, however, free reflux occurs</w:t>
      </w:r>
      <w:r w:rsidR="00992465" w:rsidRPr="00F45B9F">
        <w:rPr>
          <w:rFonts w:ascii="Book Antiqua" w:eastAsia="AppleGothic" w:hAnsi="Book Antiqua" w:cs="Arial"/>
        </w:rPr>
        <w:fldChar w:fldCharType="begin">
          <w:fldData xml:space="preserve">PEVuZE5vdGU+PENpdGU+PEF1dGhvcj5Eb2RkczwvQXV0aG9yPjxZZWFyPjE5ODI8L1llYXI+PFJl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==
</w:fldData>
        </w:fldChar>
      </w:r>
      <w:r w:rsidR="00992465" w:rsidRPr="00F45B9F">
        <w:rPr>
          <w:rFonts w:ascii="Book Antiqua" w:eastAsia="AppleGothic" w:hAnsi="Book Antiqua" w:cs="Arial"/>
        </w:rPr>
        <w:instrText xml:space="preserve"> ADDIN EN.CITE </w:instrText>
      </w:r>
      <w:r w:rsidR="00992465" w:rsidRPr="00F45B9F">
        <w:rPr>
          <w:rFonts w:ascii="Book Antiqua" w:eastAsia="AppleGothic" w:hAnsi="Book Antiqua" w:cs="Arial"/>
        </w:rPr>
        <w:fldChar w:fldCharType="begin">
          <w:fldData xml:space="preserve">PEVuZE5vdGU+PENpdGU+PEF1dGhvcj5Eb2RkczwvQXV0aG9yPjxZZWFyPjE5ODI8L1llYXI+PFJl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==
</w:fldData>
        </w:fldChar>
      </w:r>
      <w:r w:rsidR="00992465" w:rsidRPr="00F45B9F">
        <w:rPr>
          <w:rFonts w:ascii="Book Antiqua" w:eastAsia="AppleGothic" w:hAnsi="Book Antiqua" w:cs="Arial"/>
        </w:rPr>
        <w:instrText xml:space="preserve"> ADDIN EN.CITE.DATA </w:instrText>
      </w:r>
      <w:r w:rsidR="00992465" w:rsidRPr="00F45B9F">
        <w:rPr>
          <w:rFonts w:ascii="Book Antiqua" w:eastAsia="AppleGothic" w:hAnsi="Book Antiqua" w:cs="Arial"/>
        </w:rPr>
      </w:r>
      <w:r w:rsidR="00992465" w:rsidRPr="00F45B9F">
        <w:rPr>
          <w:rFonts w:ascii="Book Antiqua" w:eastAsia="AppleGothic" w:hAnsi="Book Antiqua" w:cs="Arial"/>
        </w:rPr>
        <w:fldChar w:fldCharType="end"/>
      </w:r>
      <w:r w:rsidR="00992465" w:rsidRPr="00F45B9F">
        <w:rPr>
          <w:rFonts w:ascii="Book Antiqua" w:eastAsia="AppleGothic" w:hAnsi="Book Antiqua" w:cs="Arial"/>
        </w:rPr>
      </w:r>
      <w:r w:rsidR="00992465" w:rsidRPr="00F45B9F">
        <w:rPr>
          <w:rFonts w:ascii="Book Antiqua" w:eastAsia="AppleGothic" w:hAnsi="Book Antiqua" w:cs="Arial"/>
        </w:rPr>
        <w:fldChar w:fldCharType="separate"/>
      </w:r>
      <w:r w:rsidR="00992465" w:rsidRPr="00F45B9F">
        <w:rPr>
          <w:rFonts w:ascii="Book Antiqua" w:eastAsia="AppleGothic" w:hAnsi="Book Antiqua" w:cs="Arial"/>
          <w:noProof/>
          <w:vertAlign w:val="superscript"/>
        </w:rPr>
        <w:t>[7,</w:t>
      </w:r>
      <w:hyperlink w:anchor="_ENREF_11" w:tooltip="Dodds, 1982 #42" w:history="1">
        <w:r w:rsidR="00992465" w:rsidRPr="00F45B9F">
          <w:rPr>
            <w:rFonts w:ascii="Book Antiqua" w:eastAsia="AppleGothic" w:hAnsi="Book Antiqua" w:cs="Arial"/>
            <w:noProof/>
            <w:vertAlign w:val="superscript"/>
          </w:rPr>
          <w:t>11</w:t>
        </w:r>
      </w:hyperlink>
      <w:r w:rsidR="00AF57F3" w:rsidRPr="00F45B9F">
        <w:rPr>
          <w:rFonts w:ascii="Book Antiqua" w:eastAsia="宋体" w:hAnsi="Book Antiqua" w:cs="Arial" w:hint="eastAsia"/>
          <w:noProof/>
          <w:vertAlign w:val="superscript"/>
          <w:lang w:eastAsia="zh-CN"/>
        </w:rPr>
        <w:t>,</w:t>
      </w:r>
      <w:hyperlink w:anchor="_ENREF_12" w:tooltip="Kahrilas, 1986 #43" w:history="1">
        <w:r w:rsidR="00992465" w:rsidRPr="00F45B9F">
          <w:rPr>
            <w:rFonts w:ascii="Book Antiqua" w:eastAsia="AppleGothic" w:hAnsi="Book Antiqua" w:cs="Arial"/>
            <w:noProof/>
            <w:vertAlign w:val="superscript"/>
          </w:rPr>
          <w:t>12</w:t>
        </w:r>
      </w:hyperlink>
      <w:r w:rsidR="00992465" w:rsidRPr="00F45B9F">
        <w:rPr>
          <w:rFonts w:ascii="Book Antiqua" w:eastAsia="AppleGothic" w:hAnsi="Book Antiqua" w:cs="Arial"/>
          <w:noProof/>
          <w:vertAlign w:val="superscript"/>
        </w:rPr>
        <w:t>]</w:t>
      </w:r>
      <w:r w:rsidR="00992465" w:rsidRPr="00F45B9F">
        <w:rPr>
          <w:rFonts w:ascii="Book Antiqua" w:eastAsia="AppleGothic" w:hAnsi="Book Antiqua" w:cs="Arial"/>
        </w:rPr>
        <w:fldChar w:fldCharType="end"/>
      </w:r>
      <w:r w:rsidR="0038259D" w:rsidRPr="00F45B9F">
        <w:rPr>
          <w:rFonts w:ascii="Book Antiqua" w:hAnsi="Book Antiqua"/>
        </w:rPr>
        <w:t xml:space="preserve">. </w:t>
      </w:r>
    </w:p>
    <w:p w14:paraId="4ED5308C" w14:textId="3A9A5B9C" w:rsidR="00715AF2" w:rsidRPr="00F45B9F" w:rsidRDefault="00715AF2" w:rsidP="00992465">
      <w:pPr>
        <w:pStyle w:val="NormalWeb"/>
        <w:spacing w:before="0" w:beforeAutospacing="0" w:after="0" w:afterAutospacing="0" w:line="360" w:lineRule="auto"/>
        <w:ind w:firstLineChars="100" w:firstLine="240"/>
        <w:jc w:val="both"/>
        <w:rPr>
          <w:rFonts w:ascii="Book Antiqua" w:hAnsi="Book Antiqua"/>
          <w:sz w:val="24"/>
          <w:szCs w:val="24"/>
        </w:rPr>
      </w:pPr>
      <w:r w:rsidRPr="00F45B9F">
        <w:rPr>
          <w:rFonts w:ascii="Book Antiqua" w:eastAsia="AppleGothic" w:hAnsi="Book Antiqua" w:cs="Arial"/>
          <w:sz w:val="24"/>
          <w:szCs w:val="24"/>
        </w:rPr>
        <w:t>The most common symptom of GERD is heartburn, which is said to be caused by the stimulation and activation of mucosal chemoreceptors in the distal esophagus</w:t>
      </w:r>
      <w:r w:rsidR="00017E91" w:rsidRPr="00F45B9F">
        <w:rPr>
          <w:rFonts w:ascii="Book Antiqua" w:eastAsia="AppleGothic" w:hAnsi="Book Antiqua" w:cs="Arial"/>
          <w:sz w:val="24"/>
          <w:szCs w:val="24"/>
          <w:vertAlign w:val="superscript"/>
        </w:rPr>
        <w:t>[3]</w:t>
      </w:r>
      <w:r w:rsidRPr="00F45B9F">
        <w:rPr>
          <w:rFonts w:ascii="Book Antiqua" w:eastAsia="AppleGothic" w:hAnsi="Book Antiqua" w:cs="Arial"/>
          <w:sz w:val="24"/>
          <w:szCs w:val="24"/>
        </w:rPr>
        <w:t>.</w:t>
      </w:r>
      <w:r w:rsidR="008338A9" w:rsidRPr="00F45B9F">
        <w:rPr>
          <w:rFonts w:ascii="Book Antiqua" w:eastAsia="AppleGothic" w:hAnsi="Book Antiqua" w:cs="Arial"/>
          <w:sz w:val="24"/>
          <w:szCs w:val="24"/>
          <w:vertAlign w:val="superscript"/>
        </w:rPr>
        <w:t xml:space="preserve"> </w:t>
      </w:r>
      <w:r w:rsidRPr="00F45B9F">
        <w:rPr>
          <w:rFonts w:ascii="Book Antiqua" w:hAnsi="Book Antiqua"/>
          <w:sz w:val="24"/>
          <w:szCs w:val="24"/>
        </w:rPr>
        <w:t>Other typical esophageal symptoms include regurgitation which, in addition to heartburn, reflect dysfunction of the reflux barrier. Extra</w:t>
      </w:r>
      <w:r w:rsidR="0045764C" w:rsidRPr="00F45B9F">
        <w:rPr>
          <w:rFonts w:ascii="Book Antiqua" w:hAnsi="Book Antiqua"/>
          <w:sz w:val="24"/>
          <w:szCs w:val="24"/>
        </w:rPr>
        <w:t>-</w:t>
      </w:r>
      <w:r w:rsidRPr="00F45B9F">
        <w:rPr>
          <w:rFonts w:ascii="Book Antiqua" w:hAnsi="Book Antiqua"/>
          <w:sz w:val="24"/>
          <w:szCs w:val="24"/>
        </w:rPr>
        <w:t xml:space="preserve">esophageal symptoms include cough, asthma, </w:t>
      </w:r>
      <w:r w:rsidR="002150BF" w:rsidRPr="00F45B9F">
        <w:rPr>
          <w:rFonts w:ascii="Book Antiqua" w:hAnsi="Book Antiqua"/>
          <w:sz w:val="24"/>
          <w:szCs w:val="24"/>
        </w:rPr>
        <w:t>and chest pain.</w:t>
      </w:r>
      <w:r w:rsidR="008338A9" w:rsidRPr="00F45B9F">
        <w:rPr>
          <w:rFonts w:ascii="Book Antiqua" w:hAnsi="Book Antiqua"/>
          <w:sz w:val="24"/>
          <w:szCs w:val="24"/>
        </w:rPr>
        <w:t xml:space="preserve"> </w:t>
      </w:r>
      <w:r w:rsidR="00071F9E" w:rsidRPr="00F45B9F">
        <w:rPr>
          <w:rFonts w:ascii="Book Antiqua" w:hAnsi="Book Antiqua"/>
          <w:sz w:val="24"/>
          <w:szCs w:val="24"/>
        </w:rPr>
        <w:t>Additional t</w:t>
      </w:r>
      <w:r w:rsidRPr="00F45B9F">
        <w:rPr>
          <w:rFonts w:ascii="Book Antiqua" w:hAnsi="Book Antiqua"/>
          <w:sz w:val="24"/>
          <w:szCs w:val="24"/>
        </w:rPr>
        <w:t>esting, including</w:t>
      </w:r>
      <w:r w:rsidR="002F783B" w:rsidRPr="00F45B9F">
        <w:rPr>
          <w:rFonts w:ascii="Book Antiqua" w:hAnsi="Book Antiqua"/>
          <w:sz w:val="24"/>
          <w:szCs w:val="24"/>
        </w:rPr>
        <w:t xml:space="preserve"> combined</w:t>
      </w:r>
      <w:r w:rsidRPr="00F45B9F">
        <w:rPr>
          <w:rFonts w:ascii="Book Antiqua" w:hAnsi="Book Antiqua"/>
          <w:sz w:val="24"/>
          <w:szCs w:val="24"/>
        </w:rPr>
        <w:t xml:space="preserve"> impedance/pH </w:t>
      </w:r>
      <w:r w:rsidR="002150BF" w:rsidRPr="00F45B9F">
        <w:rPr>
          <w:rFonts w:ascii="Book Antiqua" w:hAnsi="Book Antiqua"/>
          <w:sz w:val="24"/>
          <w:szCs w:val="24"/>
        </w:rPr>
        <w:t>monitoring</w:t>
      </w:r>
      <w:r w:rsidR="00071F9E" w:rsidRPr="00F45B9F">
        <w:rPr>
          <w:rFonts w:ascii="Book Antiqua" w:hAnsi="Book Antiqua"/>
          <w:sz w:val="24"/>
          <w:szCs w:val="24"/>
        </w:rPr>
        <w:t>,</w:t>
      </w:r>
      <w:r w:rsidRPr="00F45B9F">
        <w:rPr>
          <w:rFonts w:ascii="Book Antiqua" w:hAnsi="Book Antiqua"/>
          <w:sz w:val="24"/>
          <w:szCs w:val="24"/>
        </w:rPr>
        <w:t xml:space="preserve"> </w:t>
      </w:r>
      <w:r w:rsidR="0045764C" w:rsidRPr="00F45B9F">
        <w:rPr>
          <w:rFonts w:ascii="Book Antiqua" w:hAnsi="Book Antiqua"/>
          <w:sz w:val="24"/>
          <w:szCs w:val="24"/>
        </w:rPr>
        <w:t>should</w:t>
      </w:r>
      <w:r w:rsidRPr="00F45B9F">
        <w:rPr>
          <w:rFonts w:ascii="Book Antiqua" w:hAnsi="Book Antiqua"/>
          <w:sz w:val="24"/>
          <w:szCs w:val="24"/>
        </w:rPr>
        <w:t xml:space="preserve"> be performed if GERD is </w:t>
      </w:r>
      <w:r w:rsidR="002F783B" w:rsidRPr="00F45B9F">
        <w:rPr>
          <w:rFonts w:ascii="Book Antiqua" w:hAnsi="Book Antiqua"/>
          <w:sz w:val="24"/>
          <w:szCs w:val="24"/>
        </w:rPr>
        <w:t xml:space="preserve">thought </w:t>
      </w:r>
      <w:r w:rsidRPr="00F45B9F">
        <w:rPr>
          <w:rFonts w:ascii="Book Antiqua" w:hAnsi="Book Antiqua"/>
          <w:sz w:val="24"/>
          <w:szCs w:val="24"/>
        </w:rPr>
        <w:t xml:space="preserve">to be the cause of </w:t>
      </w:r>
      <w:r w:rsidR="002F783B" w:rsidRPr="00F45B9F">
        <w:rPr>
          <w:rFonts w:ascii="Book Antiqua" w:hAnsi="Book Antiqua"/>
          <w:sz w:val="24"/>
          <w:szCs w:val="24"/>
        </w:rPr>
        <w:t>any atypical symptom</w:t>
      </w:r>
      <w:r w:rsidR="002000D2" w:rsidRPr="00F45B9F">
        <w:rPr>
          <w:rFonts w:ascii="Book Antiqua" w:hAnsi="Book Antiqua"/>
          <w:sz w:val="24"/>
          <w:szCs w:val="24"/>
        </w:rPr>
        <w:t xml:space="preserve"> and/</w:t>
      </w:r>
      <w:r w:rsidR="006E623A" w:rsidRPr="00F45B9F">
        <w:rPr>
          <w:rFonts w:ascii="Book Antiqua" w:hAnsi="Book Antiqua"/>
          <w:sz w:val="24"/>
          <w:szCs w:val="24"/>
        </w:rPr>
        <w:t>or the patient has been on long-</w:t>
      </w:r>
      <w:r w:rsidR="002000D2" w:rsidRPr="00F45B9F">
        <w:rPr>
          <w:rFonts w:ascii="Book Antiqua" w:hAnsi="Book Antiqua"/>
          <w:sz w:val="24"/>
          <w:szCs w:val="24"/>
        </w:rPr>
        <w:t>term medical treatment</w:t>
      </w:r>
      <w:r w:rsidRPr="00F45B9F">
        <w:rPr>
          <w:rFonts w:ascii="Book Antiqua" w:hAnsi="Book Antiqua"/>
          <w:sz w:val="24"/>
          <w:szCs w:val="24"/>
        </w:rPr>
        <w:t xml:space="preserve"> </w:t>
      </w:r>
      <w:r w:rsidR="00E60E5E" w:rsidRPr="00F45B9F">
        <w:rPr>
          <w:rFonts w:ascii="Book Antiqua" w:hAnsi="Book Antiqua"/>
          <w:sz w:val="24"/>
          <w:szCs w:val="24"/>
        </w:rPr>
        <w:t>and surgery is being considered</w:t>
      </w:r>
      <w:r w:rsidR="00017E91" w:rsidRPr="00F45B9F">
        <w:rPr>
          <w:rFonts w:ascii="Book Antiqua" w:hAnsi="Book Antiqua"/>
          <w:sz w:val="24"/>
          <w:szCs w:val="24"/>
        </w:rPr>
        <w:fldChar w:fldCharType="begin">
          <w:fldData xml:space="preserve">PEVuZE5vdGU+PENpdGU+PEF1dGhvcj5CYWpib3VqPC9BdXRob3I+PFllYXI+MjAwNzwvWWVhcj48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</w:fldData>
        </w:fldChar>
      </w:r>
      <w:r w:rsidR="00017E91" w:rsidRPr="00F45B9F">
        <w:rPr>
          <w:rFonts w:ascii="Book Antiqua" w:hAnsi="Book Antiqua"/>
          <w:sz w:val="24"/>
          <w:szCs w:val="24"/>
        </w:rPr>
        <w:instrText xml:space="preserve"> ADDIN EN.CITE </w:instrText>
      </w:r>
      <w:r w:rsidR="00017E91" w:rsidRPr="00F45B9F">
        <w:rPr>
          <w:rFonts w:ascii="Book Antiqua" w:hAnsi="Book Antiqua"/>
          <w:sz w:val="24"/>
          <w:szCs w:val="24"/>
        </w:rPr>
        <w:fldChar w:fldCharType="begin">
          <w:fldData xml:space="preserve">PEVuZE5vdGU+PENpdGU+PEF1dGhvcj5CYWpib3VqPC9BdXRob3I+PFllYXI+MjAwNzwvWWVhcj48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</w:fldData>
        </w:fldChar>
      </w:r>
      <w:r w:rsidR="00017E91" w:rsidRPr="00F45B9F">
        <w:rPr>
          <w:rFonts w:ascii="Book Antiqua" w:hAnsi="Book Antiqua"/>
          <w:sz w:val="24"/>
          <w:szCs w:val="24"/>
        </w:rPr>
        <w:instrText xml:space="preserve"> ADDIN EN.CITE.DATA </w:instrText>
      </w:r>
      <w:r w:rsidR="00017E91" w:rsidRPr="00F45B9F">
        <w:rPr>
          <w:rFonts w:ascii="Book Antiqua" w:hAnsi="Book Antiqua"/>
          <w:sz w:val="24"/>
          <w:szCs w:val="24"/>
        </w:rPr>
      </w:r>
      <w:r w:rsidR="00017E91" w:rsidRPr="00F45B9F">
        <w:rPr>
          <w:rFonts w:ascii="Book Antiqua" w:hAnsi="Book Antiqua"/>
          <w:sz w:val="24"/>
          <w:szCs w:val="24"/>
        </w:rPr>
        <w:fldChar w:fldCharType="end"/>
      </w:r>
      <w:r w:rsidR="00017E91" w:rsidRPr="00F45B9F">
        <w:rPr>
          <w:rFonts w:ascii="Book Antiqua" w:hAnsi="Book Antiqua"/>
          <w:sz w:val="24"/>
          <w:szCs w:val="24"/>
        </w:rPr>
      </w:r>
      <w:r w:rsidR="00017E91" w:rsidRPr="00F45B9F">
        <w:rPr>
          <w:rFonts w:ascii="Book Antiqua" w:hAnsi="Book Antiqua"/>
          <w:sz w:val="24"/>
          <w:szCs w:val="24"/>
        </w:rPr>
        <w:fldChar w:fldCharType="separate"/>
      </w:r>
      <w:r w:rsidR="00017E91" w:rsidRPr="00F45B9F">
        <w:rPr>
          <w:rFonts w:ascii="Book Antiqua" w:hAnsi="Book Antiqua"/>
          <w:noProof/>
          <w:sz w:val="24"/>
          <w:szCs w:val="24"/>
          <w:vertAlign w:val="superscript"/>
        </w:rPr>
        <w:t>[8,</w:t>
      </w:r>
      <w:hyperlink w:anchor="_ENREF_13" w:tooltip="Bajbouj, 2007 #45" w:history="1">
        <w:r w:rsidR="00017E91" w:rsidRPr="00F45B9F">
          <w:rPr>
            <w:rFonts w:ascii="Book Antiqua" w:hAnsi="Book Antiqua"/>
            <w:noProof/>
            <w:sz w:val="24"/>
            <w:szCs w:val="24"/>
            <w:vertAlign w:val="superscript"/>
          </w:rPr>
          <w:t>13</w:t>
        </w:r>
      </w:hyperlink>
      <w:r w:rsidR="00AF57F3" w:rsidRPr="00F45B9F">
        <w:rPr>
          <w:rFonts w:ascii="Book Antiqua" w:eastAsia="宋体" w:hAnsi="Book Antiqua" w:hint="eastAsia"/>
          <w:noProof/>
          <w:sz w:val="24"/>
          <w:szCs w:val="24"/>
          <w:vertAlign w:val="superscript"/>
          <w:lang w:eastAsia="zh-CN"/>
        </w:rPr>
        <w:t>,</w:t>
      </w:r>
      <w:hyperlink w:anchor="_ENREF_14" w:tooltip="Fornari, 2007 #44" w:history="1">
        <w:r w:rsidR="00017E91" w:rsidRPr="00F45B9F">
          <w:rPr>
            <w:rFonts w:ascii="Book Antiqua" w:hAnsi="Book Antiqua"/>
            <w:noProof/>
            <w:sz w:val="24"/>
            <w:szCs w:val="24"/>
            <w:vertAlign w:val="superscript"/>
          </w:rPr>
          <w:t>14</w:t>
        </w:r>
      </w:hyperlink>
      <w:r w:rsidR="00017E91" w:rsidRPr="00F45B9F">
        <w:rPr>
          <w:rFonts w:ascii="Book Antiqua" w:hAnsi="Book Antiqua"/>
          <w:noProof/>
          <w:sz w:val="24"/>
          <w:szCs w:val="24"/>
          <w:vertAlign w:val="superscript"/>
        </w:rPr>
        <w:t>]</w:t>
      </w:r>
      <w:r w:rsidR="00017E91" w:rsidRPr="00F45B9F">
        <w:rPr>
          <w:rFonts w:ascii="Book Antiqua" w:hAnsi="Book Antiqua"/>
          <w:sz w:val="24"/>
          <w:szCs w:val="24"/>
        </w:rPr>
        <w:fldChar w:fldCharType="end"/>
      </w:r>
      <w:r w:rsidR="00E60E5E" w:rsidRPr="00F45B9F">
        <w:rPr>
          <w:rFonts w:ascii="Book Antiqua" w:hAnsi="Book Antiqua"/>
          <w:sz w:val="24"/>
          <w:szCs w:val="24"/>
        </w:rPr>
        <w:t xml:space="preserve">. </w:t>
      </w:r>
    </w:p>
    <w:p w14:paraId="093B297F" w14:textId="77777777" w:rsidR="006F1E45" w:rsidRPr="00F45B9F" w:rsidRDefault="006F1E45" w:rsidP="00A12A21">
      <w:pPr>
        <w:pStyle w:val="NormalWeb"/>
        <w:spacing w:before="0" w:beforeAutospacing="0" w:after="0" w:afterAutospacing="0" w:line="360" w:lineRule="auto"/>
        <w:jc w:val="both"/>
        <w:rPr>
          <w:rFonts w:ascii="Book Antiqua" w:hAnsi="Book Antiqua"/>
          <w:sz w:val="24"/>
          <w:szCs w:val="24"/>
        </w:rPr>
      </w:pPr>
    </w:p>
    <w:p w14:paraId="63B452C8" w14:textId="2E3EF7BC" w:rsidR="00715AF2" w:rsidRPr="00F45B9F" w:rsidRDefault="00017E91" w:rsidP="00A12A21">
      <w:pPr>
        <w:pStyle w:val="NormalWeb"/>
        <w:spacing w:before="0" w:beforeAutospacing="0" w:after="0" w:afterAutospacing="0" w:line="360" w:lineRule="auto"/>
        <w:jc w:val="both"/>
        <w:rPr>
          <w:rFonts w:ascii="Book Antiqua" w:hAnsi="Book Antiqua"/>
          <w:b/>
          <w:sz w:val="24"/>
          <w:szCs w:val="24"/>
        </w:rPr>
      </w:pPr>
      <w:r w:rsidRPr="00F45B9F">
        <w:rPr>
          <w:rFonts w:ascii="Book Antiqua" w:hAnsi="Book Antiqua"/>
          <w:b/>
          <w:sz w:val="24"/>
          <w:szCs w:val="24"/>
        </w:rPr>
        <w:t>MANAGEMENT OF GERD</w:t>
      </w:r>
    </w:p>
    <w:p w14:paraId="17D8C064" w14:textId="17B3A97D" w:rsidR="00715AF2" w:rsidRPr="00F45B9F" w:rsidRDefault="00017E91" w:rsidP="00A12A21">
      <w:pPr>
        <w:spacing w:line="360" w:lineRule="auto"/>
        <w:jc w:val="both"/>
        <w:rPr>
          <w:rFonts w:ascii="Book Antiqua" w:eastAsia="AppleGothic" w:hAnsi="Book Antiqua" w:cs="Arial"/>
          <w:b/>
          <w:i/>
        </w:rPr>
      </w:pPr>
      <w:r w:rsidRPr="00F45B9F">
        <w:rPr>
          <w:rFonts w:ascii="Book Antiqua" w:eastAsia="AppleGothic" w:hAnsi="Book Antiqua" w:cs="Arial"/>
          <w:b/>
          <w:i/>
        </w:rPr>
        <w:t>Surgical vs</w:t>
      </w:r>
      <w:r w:rsidR="00715AF2" w:rsidRPr="00F45B9F">
        <w:rPr>
          <w:rFonts w:ascii="Book Antiqua" w:eastAsia="AppleGothic" w:hAnsi="Book Antiqua" w:cs="Arial"/>
          <w:b/>
          <w:i/>
        </w:rPr>
        <w:t xml:space="preserve"> </w:t>
      </w:r>
      <w:r w:rsidRPr="00F45B9F">
        <w:rPr>
          <w:rFonts w:ascii="Book Antiqua" w:eastAsia="AppleGothic" w:hAnsi="Book Antiqua" w:cs="Arial"/>
          <w:b/>
          <w:i/>
        </w:rPr>
        <w:t>m</w:t>
      </w:r>
      <w:r w:rsidR="00715AF2" w:rsidRPr="00F45B9F">
        <w:rPr>
          <w:rFonts w:ascii="Book Antiqua" w:eastAsia="AppleGothic" w:hAnsi="Book Antiqua" w:cs="Arial"/>
          <w:b/>
          <w:i/>
        </w:rPr>
        <w:t>edical management of GERD</w:t>
      </w:r>
    </w:p>
    <w:p w14:paraId="600C4FBA" w14:textId="3BD6DD56" w:rsidR="00E508C6" w:rsidRPr="00F45B9F" w:rsidRDefault="00715AF2" w:rsidP="00A12A21">
      <w:pPr>
        <w:spacing w:line="360" w:lineRule="auto"/>
        <w:jc w:val="both"/>
        <w:rPr>
          <w:rFonts w:ascii="Book Antiqua" w:eastAsia="AppleGothic" w:hAnsi="Book Antiqua" w:cs="Arial"/>
        </w:rPr>
      </w:pPr>
      <w:r w:rsidRPr="00F45B9F">
        <w:rPr>
          <w:rFonts w:ascii="Book Antiqua" w:eastAsia="AppleGothic" w:hAnsi="Book Antiqua" w:cs="Arial"/>
        </w:rPr>
        <w:t>Medical options for patients with GERD include antacids, histamine-receptor antagonists or PPI therapy</w:t>
      </w:r>
      <w:r w:rsidR="00017E91" w:rsidRPr="00F45B9F">
        <w:rPr>
          <w:rFonts w:ascii="Book Antiqua" w:eastAsia="AppleGothic" w:hAnsi="Book Antiqua" w:cs="Arial"/>
        </w:rPr>
        <w:fldChar w:fldCharType="begin"/>
      </w:r>
      <w:r w:rsidR="00017E91" w:rsidRPr="00F45B9F">
        <w:rPr>
          <w:rFonts w:ascii="Book Antiqua" w:eastAsia="AppleGothic" w:hAnsi="Book Antiqua" w:cs="Arial"/>
        </w:rPr>
        <w:instrText xml:space="preserve"> ADDIN EN.CITE &lt;EndNote&gt;&lt;Cite&gt;&lt;Author&gt;Katz&lt;/Author&gt;&lt;Year&gt;2013&lt;/Year&gt;&lt;RecNum&gt;13&lt;/RecNum&gt;&lt;DisplayText&gt;&lt;style face="superscript"&gt;[4]&lt;/style&gt;&lt;/DisplayText&gt;&lt;record&gt;&lt;rec-number&gt;13&lt;/rec-number&gt;&lt;foreign-keys&gt;&lt;key app="EN" db-id="wsztpx2pur9xsned9ac5vp0v5vatswsxafv2" timestamp="1437491881"&gt;13&lt;/key&gt;&lt;/foreign-keys&gt;&lt;ref-type name="Journal Article"&gt;17&lt;/ref-type&gt;&lt;contributors&gt;&lt;authors&gt;&lt;author&gt;Katz, P. O.&lt;/author&gt;&lt;author&gt;Gerson, L. B.&lt;/author&gt;&lt;author&gt;Vela, M. F.&lt;/author&gt;&lt;/authors&gt;&lt;/contributors&gt;&lt;auth-address&gt;Division of Gastroenterology, Einstein Medical Center, Philadelphia, Pennsylvania, USA.&lt;/auth-address&gt;&lt;titles&gt;&lt;title&gt;Guidelines for the diagnosis and management of gastroesophageal reflux disease&lt;/title&gt;&lt;secondary-title&gt;Am J Gastroenterol&lt;/secondary-title&gt;&lt;/titles&gt;&lt;periodical&gt;&lt;full-title&gt;Am J Gastroenterol&lt;/full-title&gt;&lt;/periodical&gt;&lt;pages&gt;308-28; quiz 329&lt;/pages&gt;&lt;volume&gt;108&lt;/volume&gt;&lt;number&gt;3&lt;/number&gt;&lt;keywords&gt;&lt;keyword&gt;Gastroesophageal Reflux/*diagnosis/*therapy&lt;/keyword&gt;&lt;keyword&gt;Histamine Antagonists/*therapeutic use&lt;/keyword&gt;&lt;keyword&gt;Humans&lt;/keyword&gt;&lt;keyword&gt;Manometry&lt;/keyword&gt;&lt;keyword&gt;Practice Guidelines as Topic&lt;/keyword&gt;&lt;keyword&gt;Proton Pump Inhibitors/*therapeutic use&lt;/keyword&gt;&lt;/keywords&gt;&lt;dates&gt;&lt;year&gt;2013&lt;/year&gt;&lt;pub-dates&gt;&lt;date&gt;Mar&lt;/date&gt;&lt;/pub-dates&gt;&lt;/dates&gt;&lt;isbn&gt;1572-0241 (Electronic)&amp;#xD;0002-9270 (Linking)&lt;/isbn&gt;&lt;accession-num&gt;23419381&lt;/accession-num&gt;&lt;urls&gt;&lt;related-urls&gt;&lt;url&gt;http://www.ncbi.nlm.nih.gov/pubmed/23419381&lt;/url&gt;&lt;/related-urls&gt;&lt;/urls&gt;&lt;electronic-resource-num&gt;10.1038/ajg.2012.444&lt;/electronic-resource-num&gt;&lt;/record&gt;&lt;/Cite&gt;&lt;/EndNote&gt;</w:instrText>
      </w:r>
      <w:r w:rsidR="00017E91" w:rsidRPr="00F45B9F">
        <w:rPr>
          <w:rFonts w:ascii="Book Antiqua" w:eastAsia="AppleGothic" w:hAnsi="Book Antiqua" w:cs="Arial"/>
        </w:rPr>
        <w:fldChar w:fldCharType="separate"/>
      </w:r>
      <w:r w:rsidR="00017E91" w:rsidRPr="00F45B9F">
        <w:rPr>
          <w:rFonts w:ascii="Book Antiqua" w:eastAsia="AppleGothic" w:hAnsi="Book Antiqua" w:cs="Arial"/>
          <w:noProof/>
          <w:vertAlign w:val="superscript"/>
        </w:rPr>
        <w:t>[</w:t>
      </w:r>
      <w:hyperlink w:anchor="_ENREF_4" w:tooltip="Katz, 2013 #13" w:history="1">
        <w:r w:rsidR="00017E91" w:rsidRPr="00F45B9F">
          <w:rPr>
            <w:rFonts w:ascii="Book Antiqua" w:eastAsia="AppleGothic" w:hAnsi="Book Antiqua" w:cs="Arial"/>
            <w:noProof/>
            <w:vertAlign w:val="superscript"/>
          </w:rPr>
          <w:t>4</w:t>
        </w:r>
      </w:hyperlink>
      <w:r w:rsidR="00017E91" w:rsidRPr="00F45B9F">
        <w:rPr>
          <w:rFonts w:ascii="Book Antiqua" w:eastAsia="AppleGothic" w:hAnsi="Book Antiqua" w:cs="Arial"/>
          <w:noProof/>
          <w:vertAlign w:val="superscript"/>
        </w:rPr>
        <w:t>]</w:t>
      </w:r>
      <w:r w:rsidR="00017E91" w:rsidRPr="00F45B9F">
        <w:rPr>
          <w:rFonts w:ascii="Book Antiqua" w:eastAsia="AppleGothic" w:hAnsi="Book Antiqua" w:cs="Arial"/>
        </w:rPr>
        <w:fldChar w:fldCharType="end"/>
      </w:r>
      <w:r w:rsidRPr="00F45B9F">
        <w:rPr>
          <w:rFonts w:ascii="Book Antiqua" w:eastAsia="AppleGothic" w:hAnsi="Book Antiqua" w:cs="Arial"/>
        </w:rPr>
        <w:t xml:space="preserve">. Studies comparing medical management of GERD to surgical </w:t>
      </w:r>
      <w:r w:rsidR="0045764C" w:rsidRPr="00F45B9F">
        <w:rPr>
          <w:rFonts w:ascii="Book Antiqua" w:eastAsia="AppleGothic" w:hAnsi="Book Antiqua" w:cs="Arial"/>
        </w:rPr>
        <w:t>therapy</w:t>
      </w:r>
      <w:r w:rsidRPr="00F45B9F">
        <w:rPr>
          <w:rFonts w:ascii="Book Antiqua" w:eastAsia="AppleGothic" w:hAnsi="Book Antiqua" w:cs="Arial"/>
        </w:rPr>
        <w:t xml:space="preserve"> have shown that anti-reflux </w:t>
      </w:r>
      <w:r w:rsidR="0045764C" w:rsidRPr="00F45B9F">
        <w:rPr>
          <w:rFonts w:ascii="Book Antiqua" w:eastAsia="AppleGothic" w:hAnsi="Book Antiqua" w:cs="Arial"/>
        </w:rPr>
        <w:t>operations</w:t>
      </w:r>
      <w:r w:rsidRPr="00F45B9F">
        <w:rPr>
          <w:rFonts w:ascii="Book Antiqua" w:eastAsia="AppleGothic" w:hAnsi="Book Antiqua" w:cs="Arial"/>
        </w:rPr>
        <w:t xml:space="preserve"> are an effective alternative to medical treatments, even for patients</w:t>
      </w:r>
      <w:r w:rsidR="00217ABA" w:rsidRPr="00F45B9F">
        <w:rPr>
          <w:rFonts w:ascii="Book Antiqua" w:eastAsia="AppleGothic" w:hAnsi="Book Antiqua" w:cs="Arial"/>
        </w:rPr>
        <w:t xml:space="preserve"> with good symptom control on pharmacologic therapy</w:t>
      </w:r>
      <w:r w:rsidR="00BD2C3D" w:rsidRPr="00F45B9F">
        <w:rPr>
          <w:rFonts w:ascii="Book Antiqua" w:eastAsia="AppleGothic" w:hAnsi="Book Antiqua" w:cs="Arial"/>
        </w:rPr>
        <w:fldChar w:fldCharType="begin"/>
      </w:r>
      <w:r w:rsidR="00BD2C3D" w:rsidRPr="00F45B9F">
        <w:rPr>
          <w:rFonts w:ascii="Book Antiqua" w:eastAsia="AppleGothic" w:hAnsi="Book Antiqua" w:cs="Arial"/>
        </w:rPr>
        <w:instrText xml:space="preserve"> ADDIN EN.CITE &lt;EndNote&gt;&lt;Cite&gt;&lt;Author&gt;Frazzoni&lt;/Author&gt;&lt;Year&gt;2013&lt;/Year&gt;&lt;RecNum&gt;5&lt;/RecNum&gt;&lt;DisplayText&gt;&lt;style face="superscript"&gt;[15]&lt;/style&gt;&lt;/DisplayText&gt;&lt;record&gt;&lt;rec-number&gt;5&lt;/rec-number&gt;&lt;foreign-keys&gt;&lt;key app="EN" db-id="wsztpx2pur9xsned9ac5vp0v5vatswsxafv2" timestamp="1437405398"&gt;5&lt;/key&gt;&lt;/foreign-keys&gt;&lt;ref-type name="Journal Article"&gt;17&lt;/ref-type&gt;&lt;contributors&gt;&lt;authors&gt;&lt;author&gt;Frazzoni, M.&lt;/author&gt;&lt;author&gt;Piccoli, M.&lt;/author&gt;&lt;author&gt;Conigliaro, R.&lt;/author&gt;&lt;author&gt;Manta, R.&lt;/author&gt;&lt;author&gt;Frazzoni, L.&lt;/author&gt;&lt;author&gt;Melotti, G.&lt;/author&gt;&lt;/authors&gt;&lt;/contributors&gt;&lt;auth-address&gt;Fisiopatologia Digestiva, Nuovo Ospedale S. Agostino, Viale Giardini, 1355-41100 Modena, Italy. marziofrazzoni@gmail.com&lt;/auth-address&gt;&lt;titles&gt;&lt;title&gt;Refractory gastroesophageal reflux disease as diagnosed by impedance-pH monitoring can be cured by laparoscopic fundoplication&lt;/title&gt;&lt;secondary-title&gt;Surg Endosc&lt;/secondary-title&gt;&lt;/titles&gt;&lt;periodical&gt;&lt;full-title&gt;Surg Endosc&lt;/full-title&gt;&lt;/periodical&gt;&lt;pages&gt;2940-6&lt;/pages&gt;&lt;volume&gt;27&lt;/volume&gt;&lt;number&gt;8&lt;/number&gt;&lt;keywords&gt;&lt;keyword&gt;Adult&lt;/keyword&gt;&lt;keyword&gt;Esophageal pH Monitoring&lt;/keyword&gt;&lt;keyword&gt;Esophagus/metabolism/*physiopathology&lt;/keyword&gt;&lt;keyword&gt;Female&lt;/keyword&gt;&lt;keyword&gt;Follow-Up Studies&lt;/keyword&gt;&lt;keyword&gt;Fundoplication/*methods&lt;/keyword&gt;&lt;keyword&gt;Gastroesophageal Reflux/*diagnosis/metabolism/surgery&lt;/keyword&gt;&lt;keyword&gt;Humans&lt;/keyword&gt;&lt;keyword&gt;Hydrogen-Ion Concentration&lt;/keyword&gt;&lt;keyword&gt;Laparoscopy/*methods&lt;/keyword&gt;&lt;keyword&gt;Male&lt;/keyword&gt;&lt;keyword&gt;Manometry&lt;/keyword&gt;&lt;keyword&gt;Middle Aged&lt;/keyword&gt;&lt;keyword&gt;Retrospective Studies&lt;/keyword&gt;&lt;keyword&gt;Robotics&lt;/keyword&gt;&lt;keyword&gt;Time Factors&lt;/keyword&gt;&lt;keyword&gt;Treatment Outcome&lt;/keyword&gt;&lt;/keywords&gt;&lt;dates&gt;&lt;year&gt;2013&lt;/year&gt;&lt;pub-dates&gt;&lt;date&gt;Aug&lt;/date&gt;&lt;/pub-dates&gt;&lt;/dates&gt;&lt;isbn&gt;1432-2218 (Electronic)&amp;#xD;0930-2794 (Linking)&lt;/isbn&gt;&lt;accession-num&gt;23436097&lt;/accession-num&gt;&lt;urls&gt;&lt;related-urls&gt;&lt;url&gt;http://www.ncbi.nlm.nih.gov/pubmed/23436097&lt;/url&gt;&lt;/related-urls&gt;&lt;/urls&gt;&lt;electronic-resource-num&gt;10.1007/s00464-013-2861-3&lt;/electronic-resource-num&gt;&lt;/record&gt;&lt;/Cite&gt;&lt;/EndNote&gt;</w:instrText>
      </w:r>
      <w:r w:rsidR="00BD2C3D" w:rsidRPr="00F45B9F">
        <w:rPr>
          <w:rFonts w:ascii="Book Antiqua" w:eastAsia="AppleGothic" w:hAnsi="Book Antiqua" w:cs="Arial"/>
        </w:rPr>
        <w:fldChar w:fldCharType="separate"/>
      </w:r>
      <w:r w:rsidR="00BD2C3D" w:rsidRPr="00F45B9F">
        <w:rPr>
          <w:rFonts w:ascii="Book Antiqua" w:eastAsia="AppleGothic" w:hAnsi="Book Antiqua" w:cs="Arial"/>
          <w:noProof/>
          <w:vertAlign w:val="superscript"/>
        </w:rPr>
        <w:t>[</w:t>
      </w:r>
      <w:hyperlink w:anchor="_ENREF_15" w:tooltip="Frazzoni, 2013 #5" w:history="1">
        <w:r w:rsidR="00BD2C3D" w:rsidRPr="00F45B9F">
          <w:rPr>
            <w:rFonts w:ascii="Book Antiqua" w:eastAsia="AppleGothic" w:hAnsi="Book Antiqua" w:cs="Arial"/>
            <w:noProof/>
            <w:vertAlign w:val="superscript"/>
          </w:rPr>
          <w:t>15</w:t>
        </w:r>
      </w:hyperlink>
      <w:r w:rsidR="00BD2C3D" w:rsidRPr="00F45B9F">
        <w:rPr>
          <w:rFonts w:ascii="Book Antiqua" w:eastAsia="AppleGothic" w:hAnsi="Book Antiqua" w:cs="Arial"/>
          <w:noProof/>
          <w:vertAlign w:val="superscript"/>
        </w:rPr>
        <w:t>]</w:t>
      </w:r>
      <w:r w:rsidR="00BD2C3D" w:rsidRPr="00F45B9F">
        <w:rPr>
          <w:rFonts w:ascii="Book Antiqua" w:eastAsia="AppleGothic" w:hAnsi="Book Antiqua" w:cs="Arial"/>
        </w:rPr>
        <w:fldChar w:fldCharType="end"/>
      </w:r>
      <w:r w:rsidR="00217ABA" w:rsidRPr="00F45B9F">
        <w:rPr>
          <w:rFonts w:ascii="Book Antiqua" w:eastAsia="AppleGothic" w:hAnsi="Book Antiqua" w:cs="Arial"/>
        </w:rPr>
        <w:t>.</w:t>
      </w:r>
      <w:r w:rsidR="002000D2" w:rsidRPr="00F45B9F">
        <w:rPr>
          <w:rFonts w:ascii="Book Antiqua" w:eastAsia="AppleGothic" w:hAnsi="Book Antiqua" w:cs="Arial"/>
        </w:rPr>
        <w:t xml:space="preserve"> </w:t>
      </w:r>
    </w:p>
    <w:p w14:paraId="0DF25138" w14:textId="2F8BDBF2" w:rsidR="00715AF2" w:rsidRPr="00F45B9F" w:rsidRDefault="00715AF2" w:rsidP="00017E91">
      <w:pPr>
        <w:spacing w:line="360" w:lineRule="auto"/>
        <w:ind w:firstLineChars="100" w:firstLine="240"/>
        <w:jc w:val="both"/>
        <w:rPr>
          <w:rFonts w:ascii="Book Antiqua" w:eastAsia="AppleGothic" w:hAnsi="Book Antiqua" w:cs="Arial"/>
        </w:rPr>
      </w:pPr>
      <w:r w:rsidRPr="00F45B9F">
        <w:rPr>
          <w:rFonts w:ascii="Book Antiqua" w:eastAsia="AppleGothic" w:hAnsi="Book Antiqua" w:cs="Arial"/>
        </w:rPr>
        <w:t xml:space="preserve">Furthermore, fundoplication results show significantly less acidic content and increased LES pressure compared to medical treatment alone. </w:t>
      </w:r>
      <w:r w:rsidR="0045764C" w:rsidRPr="00F45B9F">
        <w:rPr>
          <w:rFonts w:ascii="Book Antiqua" w:eastAsia="AppleGothic" w:hAnsi="Book Antiqua" w:cs="Arial"/>
        </w:rPr>
        <w:t>F</w:t>
      </w:r>
      <w:r w:rsidRPr="00F45B9F">
        <w:rPr>
          <w:rFonts w:ascii="Book Antiqua" w:eastAsia="AppleGothic" w:hAnsi="Book Antiqua" w:cs="Arial"/>
        </w:rPr>
        <w:t>undoplication is associated with a high level of patient satisfaction and improved quality of life in patients with chronic GERD. According to the guidelines written by the American Society for Gastrointestinal and Endoscopic Surgeons (SAGES), surg</w:t>
      </w:r>
      <w:r w:rsidR="0045764C" w:rsidRPr="00F45B9F">
        <w:rPr>
          <w:rFonts w:ascii="Book Antiqua" w:eastAsia="AppleGothic" w:hAnsi="Book Antiqua" w:cs="Arial"/>
        </w:rPr>
        <w:t>ical procedures for</w:t>
      </w:r>
      <w:r w:rsidRPr="00F45B9F">
        <w:rPr>
          <w:rFonts w:ascii="Book Antiqua" w:eastAsia="AppleGothic" w:hAnsi="Book Antiqua" w:cs="Arial"/>
        </w:rPr>
        <w:t xml:space="preserve"> GERD </w:t>
      </w:r>
      <w:r w:rsidR="0045764C" w:rsidRPr="00F45B9F">
        <w:rPr>
          <w:rFonts w:ascii="Book Antiqua" w:eastAsia="AppleGothic" w:hAnsi="Book Antiqua" w:cs="Arial"/>
        </w:rPr>
        <w:t>are</w:t>
      </w:r>
      <w:r w:rsidR="00056B66" w:rsidRPr="00F45B9F">
        <w:rPr>
          <w:rFonts w:ascii="Book Antiqua" w:eastAsia="AppleGothic" w:hAnsi="Book Antiqua" w:cs="Arial"/>
        </w:rPr>
        <w:t xml:space="preserve"> curative in 85</w:t>
      </w:r>
      <w:r w:rsidR="00970066" w:rsidRPr="00F45B9F">
        <w:rPr>
          <w:rFonts w:ascii="Book Antiqua" w:eastAsia="宋体" w:hAnsi="Book Antiqua" w:cs="Arial" w:hint="eastAsia"/>
          <w:lang w:eastAsia="zh-CN"/>
        </w:rPr>
        <w:t>%</w:t>
      </w:r>
      <w:r w:rsidR="00056B66" w:rsidRPr="00F45B9F">
        <w:rPr>
          <w:rFonts w:ascii="Book Antiqua" w:eastAsia="AppleGothic" w:hAnsi="Book Antiqua" w:cs="Arial"/>
        </w:rPr>
        <w:t>-93% of cases</w:t>
      </w:r>
      <w:r w:rsidR="001D1BEB" w:rsidRPr="00F45B9F">
        <w:rPr>
          <w:rFonts w:ascii="Book Antiqua" w:eastAsia="AppleGothic" w:hAnsi="Book Antiqua" w:cs="Arial"/>
        </w:rPr>
        <w:fldChar w:fldCharType="begin"/>
      </w:r>
      <w:r w:rsidR="001D1BEB" w:rsidRPr="00F45B9F">
        <w:rPr>
          <w:rFonts w:ascii="Book Antiqua" w:eastAsia="AppleGothic" w:hAnsi="Book Antiqua" w:cs="Arial"/>
        </w:rPr>
        <w:instrText xml:space="preserve"> ADDIN EN.CITE &lt;EndNote&gt;&lt;Cite&gt;&lt;Author&gt;Stefanidis&lt;/Author&gt;&lt;Year&gt;2010&lt;/Year&gt;&lt;RecNum&gt;71&lt;/RecNum&gt;&lt;DisplayText&gt;&lt;style face="superscript"&gt;[16]&lt;/style&gt;&lt;/DisplayText&gt;&lt;record&gt;&lt;rec-number&gt;71&lt;/rec-number&gt;&lt;foreign-keys&gt;&lt;key app="EN" db-id="wsztpx2pur9xsned9ac5vp0v5vatswsxafv2" timestamp="1437681558"&gt;71&lt;/key&gt;&lt;/foreign-keys&gt;&lt;ref-type name="Journal Article"&gt;17&lt;/ref-type&gt;&lt;contributors&gt;&lt;authors&gt;&lt;author&gt;Stefanidis, D.&lt;/author&gt;&lt;author&gt;Hope, W. W.&lt;/author&gt;&lt;author&gt;Kohn, G. P.&lt;/author&gt;&lt;author&gt;Reardon, P. R.&lt;/author&gt;&lt;author&gt;Richardson, W. S.&lt;/author&gt;&lt;author&gt;Fanelli, R. D.&lt;/author&gt;&lt;author&gt;Sages Guidelines Committee&lt;/author&gt;&lt;/authors&gt;&lt;/contributors&gt;&lt;auth-address&gt;Division of Gastrointestinal and Minimally Invasive Surgery, Carolinas Medical Center, Charlotte, NC, USA. dimitrios.stefanidis@carolinashealthcare.org&lt;/auth-address&gt;&lt;titles&gt;&lt;title&gt;Guidelines for surgical treatment of gastroesophageal reflux disease&lt;/title&gt;&lt;secondary-title&gt;Surg Endosc&lt;/secondary-title&gt;&lt;/titles&gt;&lt;periodical&gt;&lt;full-title&gt;Surg Endosc&lt;/full-title&gt;&lt;/periodical&gt;&lt;pages&gt;2647-69&lt;/pages&gt;&lt;volume&gt;24&lt;/volume&gt;&lt;number&gt;11&lt;/number&gt;&lt;keywords&gt;&lt;keyword&gt;Esophagus/physiopathology&lt;/keyword&gt;&lt;keyword&gt;Fundoplication/adverse effects/methods&lt;/keyword&gt;&lt;keyword&gt;Gastric Emptying&lt;/keyword&gt;&lt;keyword&gt;Gastroesophageal Reflux/diagnosis/drug therapy/physiopathology/*surgery&lt;/keyword&gt;&lt;keyword&gt;Humans&lt;/keyword&gt;&lt;keyword&gt;Laparoscopy/adverse effects&lt;/keyword&gt;&lt;keyword&gt;Postoperative Complications&lt;/keyword&gt;&lt;keyword&gt;Reoperation&lt;/keyword&gt;&lt;keyword&gt;Treatment Outcome&lt;/keyword&gt;&lt;/keywords&gt;&lt;dates&gt;&lt;year&gt;2010&lt;/year&gt;&lt;pub-dates&gt;&lt;date&gt;Nov&lt;/date&gt;&lt;/pub-dates&gt;&lt;/dates&gt;&lt;isbn&gt;1432-2218 (Electronic)&amp;#xD;0930-2794 (Linking)&lt;/isbn&gt;&lt;accession-num&gt;20725747&lt;/accession-num&gt;&lt;urls&gt;&lt;related-urls&gt;&lt;url&gt;http://www.ncbi.nlm.nih.gov/pubmed/20725747&lt;/url&gt;&lt;/related-urls&gt;&lt;/urls&gt;&lt;electronic-resource-num&gt;10.1007/s00464-010-1267-8&lt;/electronic-resource-num&gt;&lt;/record&gt;&lt;/Cite&gt;&lt;/EndNote&gt;</w:instrText>
      </w:r>
      <w:r w:rsidR="001D1BEB" w:rsidRPr="00F45B9F">
        <w:rPr>
          <w:rFonts w:ascii="Book Antiqua" w:eastAsia="AppleGothic" w:hAnsi="Book Antiqua" w:cs="Arial"/>
        </w:rPr>
        <w:fldChar w:fldCharType="separate"/>
      </w:r>
      <w:r w:rsidR="001D1BEB" w:rsidRPr="00F45B9F">
        <w:rPr>
          <w:rFonts w:ascii="Book Antiqua" w:eastAsia="AppleGothic" w:hAnsi="Book Antiqua" w:cs="Arial"/>
          <w:noProof/>
          <w:vertAlign w:val="superscript"/>
        </w:rPr>
        <w:t>[</w:t>
      </w:r>
      <w:hyperlink w:anchor="_ENREF_16" w:tooltip="Stefanidis, 2010 #71" w:history="1">
        <w:r w:rsidR="001D1BEB" w:rsidRPr="00F45B9F">
          <w:rPr>
            <w:rFonts w:ascii="Book Antiqua" w:eastAsia="AppleGothic" w:hAnsi="Book Antiqua" w:cs="Arial"/>
            <w:noProof/>
            <w:vertAlign w:val="superscript"/>
          </w:rPr>
          <w:t>16</w:t>
        </w:r>
      </w:hyperlink>
      <w:r w:rsidR="001D1BEB" w:rsidRPr="00F45B9F">
        <w:rPr>
          <w:rFonts w:ascii="Book Antiqua" w:eastAsia="AppleGothic" w:hAnsi="Book Antiqua" w:cs="Arial"/>
          <w:noProof/>
          <w:vertAlign w:val="superscript"/>
        </w:rPr>
        <w:t>]</w:t>
      </w:r>
      <w:r w:rsidR="001D1BEB" w:rsidRPr="00F45B9F">
        <w:rPr>
          <w:rFonts w:ascii="Book Antiqua" w:eastAsia="AppleGothic" w:hAnsi="Book Antiqua" w:cs="Arial"/>
        </w:rPr>
        <w:fldChar w:fldCharType="end"/>
      </w:r>
      <w:r w:rsidR="00056B66" w:rsidRPr="00F45B9F">
        <w:rPr>
          <w:rFonts w:ascii="Book Antiqua" w:eastAsia="AppleGothic" w:hAnsi="Book Antiqua" w:cs="Arial"/>
        </w:rPr>
        <w:t xml:space="preserve">. </w:t>
      </w:r>
      <w:r w:rsidR="00741386" w:rsidRPr="00F45B9F">
        <w:rPr>
          <w:rFonts w:ascii="Book Antiqua" w:eastAsia="AppleGothic" w:hAnsi="Book Antiqua" w:cs="Arial"/>
        </w:rPr>
        <w:t xml:space="preserve">In review of a meta-analysis comparing open </w:t>
      </w:r>
      <w:r w:rsidR="00741386" w:rsidRPr="00F45B9F">
        <w:rPr>
          <w:rFonts w:ascii="Book Antiqua" w:eastAsia="AppleGothic" w:hAnsi="Book Antiqua" w:cs="Arial"/>
          <w:i/>
        </w:rPr>
        <w:t>vs</w:t>
      </w:r>
      <w:r w:rsidR="00741386" w:rsidRPr="00F45B9F">
        <w:rPr>
          <w:rFonts w:ascii="Book Antiqua" w:eastAsia="AppleGothic" w:hAnsi="Book Antiqua" w:cs="Arial"/>
        </w:rPr>
        <w:t xml:space="preserve"> laparo</w:t>
      </w:r>
      <w:r w:rsidR="001D1BEB" w:rsidRPr="00F45B9F">
        <w:rPr>
          <w:rFonts w:ascii="Book Antiqua" w:eastAsia="AppleGothic" w:hAnsi="Book Antiqua" w:cs="Arial"/>
        </w:rPr>
        <w:t>scopic surgery, a total of 16.2</w:t>
      </w:r>
      <w:r w:rsidR="00741386" w:rsidRPr="00F45B9F">
        <w:rPr>
          <w:rFonts w:ascii="Book Antiqua" w:eastAsia="AppleGothic" w:hAnsi="Book Antiqua" w:cs="Arial"/>
        </w:rPr>
        <w:t>% of the pati</w:t>
      </w:r>
      <w:r w:rsidR="001D1BEB" w:rsidRPr="00F45B9F">
        <w:rPr>
          <w:rFonts w:ascii="Book Antiqua" w:eastAsia="AppleGothic" w:hAnsi="Book Antiqua" w:cs="Arial"/>
        </w:rPr>
        <w:t>ents in the open group and 14.7</w:t>
      </w:r>
      <w:r w:rsidR="00741386" w:rsidRPr="00F45B9F">
        <w:rPr>
          <w:rFonts w:ascii="Book Antiqua" w:eastAsia="AppleGothic" w:hAnsi="Book Antiqua" w:cs="Arial"/>
        </w:rPr>
        <w:t xml:space="preserve">% in the laparoscopic group used acid </w:t>
      </w:r>
      <w:r w:rsidR="00741386" w:rsidRPr="00F45B9F">
        <w:rPr>
          <w:rFonts w:ascii="Book Antiqua" w:eastAsia="AppleGothic" w:hAnsi="Book Antiqua" w:cs="Arial"/>
        </w:rPr>
        <w:lastRenderedPageBreak/>
        <w:t>sup</w:t>
      </w:r>
      <w:r w:rsidR="009D69DD" w:rsidRPr="00F45B9F">
        <w:rPr>
          <w:rFonts w:ascii="Book Antiqua" w:eastAsia="AppleGothic" w:hAnsi="Book Antiqua" w:cs="Arial"/>
        </w:rPr>
        <w:t>pression drugs postoperatively</w:t>
      </w:r>
      <w:r w:rsidR="001D1BEB" w:rsidRPr="00F45B9F">
        <w:rPr>
          <w:rFonts w:ascii="Book Antiqua" w:eastAsia="AppleGothic" w:hAnsi="Book Antiqua" w:cs="Arial"/>
        </w:rPr>
        <w:fldChar w:fldCharType="begin"/>
      </w:r>
      <w:r w:rsidR="001D1BEB" w:rsidRPr="00F45B9F">
        <w:rPr>
          <w:rFonts w:ascii="Book Antiqua" w:eastAsia="AppleGothic" w:hAnsi="Book Antiqua" w:cs="Arial"/>
        </w:rPr>
        <w:instrText xml:space="preserve"> ADDIN EN.CITE &lt;EndNote&gt;&lt;Cite&gt;&lt;Author&gt;Qu&lt;/Author&gt;&lt;Year&gt;2014&lt;/Year&gt;&lt;RecNum&gt;46&lt;/RecNum&gt;&lt;DisplayText&gt;&lt;style face="superscript"&gt;[17]&lt;/style&gt;&lt;/DisplayText&gt;&lt;record&gt;&lt;rec-number&gt;46&lt;/rec-number&gt;&lt;foreign-keys&gt;&lt;key app="EN" db-id="wsztpx2pur9xsned9ac5vp0v5vatswsxafv2" timestamp="1437669203"&gt;46&lt;/key&gt;&lt;/foreign-keys&gt;&lt;ref-type name="Journal Article"&gt;17&lt;/ref-type&gt;&lt;contributors&gt;&lt;authors&gt;&lt;author&gt;Qu, H.&lt;/author&gt;&lt;author&gt;Liu, Y.&lt;/author&gt;&lt;author&gt;He, Q. S.&lt;/author&gt;&lt;/authors&gt;&lt;/contributors&gt;&lt;auth-address&gt;Department of General Surgery, Shandong University Qilu Hospital, No.107 of the west cultural road, Jinan, 250012, Shandong, China.&lt;/auth-address&gt;&lt;titles&gt;&lt;title&gt;Short- and long-term results of laparoscopic versus open anti-reflux surgery: a systematic review and meta-analysis of randomized controlled trials&lt;/title&gt;&lt;secondary-title&gt;J Gastrointest Surg&lt;/secondary-title&gt;&lt;/titles&gt;&lt;periodical&gt;&lt;full-title&gt;J Gastrointest Surg&lt;/full-title&gt;&lt;/periodical&gt;&lt;pages&gt;1077-86&lt;/pages&gt;&lt;volume&gt;18&lt;/volume&gt;&lt;number&gt;6&lt;/number&gt;&lt;keywords&gt;&lt;keyword&gt;Gastroesophageal Reflux/complications/physiopathology/*surgery&lt;/keyword&gt;&lt;keyword&gt;Heartburn/etiology&lt;/keyword&gt;&lt;keyword&gt;Humans&lt;/keyword&gt;&lt;keyword&gt;*Laparoscopy/adverse effects&lt;/keyword&gt;&lt;keyword&gt;Laryngopharyngeal Reflux/etiology&lt;/keyword&gt;&lt;keyword&gt;Length of Stay&lt;/keyword&gt;&lt;keyword&gt;Operative Time&lt;/keyword&gt;&lt;keyword&gt;Patient Satisfaction&lt;/keyword&gt;&lt;keyword&gt;Randomized Controlled Trials as Topic&lt;/keyword&gt;&lt;keyword&gt;Reoperation&lt;/keyword&gt;&lt;keyword&gt;Time Factors&lt;/keyword&gt;&lt;keyword&gt;Treatment Outcome&lt;/keyword&gt;&lt;/keywords&gt;&lt;dates&gt;&lt;year&gt;2014&lt;/year&gt;&lt;pub-dates&gt;&lt;date&gt;Jun&lt;/date&gt;&lt;/pub-dates&gt;&lt;/dates&gt;&lt;isbn&gt;1873-4626 (Electronic)&amp;#xD;1091-255X (Linking)&lt;/isbn&gt;&lt;accession-num&gt;24627259&lt;/accession-num&gt;&lt;urls&gt;&lt;related-urls&gt;&lt;url&gt;http://www.ncbi.nlm.nih.gov/pubmed/24627259&lt;/url&gt;&lt;/related-urls&gt;&lt;/urls&gt;&lt;electronic-resource-num&gt;10.1007/s11605-014-2492-6&lt;/electronic-resource-num&gt;&lt;/record&gt;&lt;/Cite&gt;&lt;/EndNote&gt;</w:instrText>
      </w:r>
      <w:r w:rsidR="001D1BEB" w:rsidRPr="00F45B9F">
        <w:rPr>
          <w:rFonts w:ascii="Book Antiqua" w:eastAsia="AppleGothic" w:hAnsi="Book Antiqua" w:cs="Arial"/>
        </w:rPr>
        <w:fldChar w:fldCharType="separate"/>
      </w:r>
      <w:r w:rsidR="001D1BEB" w:rsidRPr="00F45B9F">
        <w:rPr>
          <w:rFonts w:ascii="Book Antiqua" w:eastAsia="AppleGothic" w:hAnsi="Book Antiqua" w:cs="Arial"/>
          <w:noProof/>
          <w:vertAlign w:val="superscript"/>
        </w:rPr>
        <w:t>[</w:t>
      </w:r>
      <w:hyperlink w:anchor="_ENREF_17" w:tooltip="Qu, 2014 #46" w:history="1">
        <w:r w:rsidR="001D1BEB" w:rsidRPr="00F45B9F">
          <w:rPr>
            <w:rFonts w:ascii="Book Antiqua" w:eastAsia="AppleGothic" w:hAnsi="Book Antiqua" w:cs="Arial"/>
            <w:noProof/>
            <w:vertAlign w:val="superscript"/>
          </w:rPr>
          <w:t>17</w:t>
        </w:r>
      </w:hyperlink>
      <w:r w:rsidR="001D1BEB" w:rsidRPr="00F45B9F">
        <w:rPr>
          <w:rFonts w:ascii="Book Antiqua" w:eastAsia="AppleGothic" w:hAnsi="Book Antiqua" w:cs="Arial"/>
          <w:noProof/>
          <w:vertAlign w:val="superscript"/>
        </w:rPr>
        <w:t>]</w:t>
      </w:r>
      <w:r w:rsidR="001D1BEB" w:rsidRPr="00F45B9F">
        <w:rPr>
          <w:rFonts w:ascii="Book Antiqua" w:eastAsia="AppleGothic" w:hAnsi="Book Antiqua" w:cs="Arial"/>
        </w:rPr>
        <w:fldChar w:fldCharType="end"/>
      </w:r>
      <w:r w:rsidR="00AB0585" w:rsidRPr="00F45B9F">
        <w:rPr>
          <w:rFonts w:ascii="Book Antiqua" w:eastAsia="AppleGothic" w:hAnsi="Book Antiqua" w:cs="Arial"/>
        </w:rPr>
        <w:t>.</w:t>
      </w:r>
      <w:r w:rsidR="001D1BEB" w:rsidRPr="00F45B9F">
        <w:rPr>
          <w:rFonts w:ascii="Book Antiqua" w:eastAsia="宋体" w:hAnsi="Book Antiqua" w:cs="Arial" w:hint="eastAsia"/>
          <w:lang w:eastAsia="zh-CN"/>
        </w:rPr>
        <w:t xml:space="preserve"> </w:t>
      </w:r>
      <w:r w:rsidRPr="00F45B9F">
        <w:rPr>
          <w:rFonts w:ascii="Book Antiqua" w:eastAsia="AppleGothic" w:hAnsi="Book Antiqua" w:cs="Arial"/>
        </w:rPr>
        <w:t>As</w:t>
      </w:r>
      <w:r w:rsidR="0045764C" w:rsidRPr="00F45B9F">
        <w:rPr>
          <w:rFonts w:ascii="Book Antiqua" w:eastAsia="AppleGothic" w:hAnsi="Book Antiqua" w:cs="Arial"/>
        </w:rPr>
        <w:t xml:space="preserve"> </w:t>
      </w:r>
      <w:r w:rsidRPr="00F45B9F">
        <w:rPr>
          <w:rFonts w:ascii="Book Antiqua" w:eastAsia="AppleGothic" w:hAnsi="Book Antiqua" w:cs="Arial"/>
        </w:rPr>
        <w:t xml:space="preserve">advancements in the field of laparoscopy have been made, minimal invasive </w:t>
      </w:r>
      <w:r w:rsidR="0045764C" w:rsidRPr="00F45B9F">
        <w:rPr>
          <w:rFonts w:ascii="Book Antiqua" w:eastAsia="AppleGothic" w:hAnsi="Book Antiqua" w:cs="Arial"/>
        </w:rPr>
        <w:t>operations</w:t>
      </w:r>
      <w:r w:rsidRPr="00F45B9F">
        <w:rPr>
          <w:rFonts w:ascii="Book Antiqua" w:eastAsia="AppleGothic" w:hAnsi="Book Antiqua" w:cs="Arial"/>
        </w:rPr>
        <w:t xml:space="preserve"> ha</w:t>
      </w:r>
      <w:r w:rsidR="0045764C" w:rsidRPr="00F45B9F">
        <w:rPr>
          <w:rFonts w:ascii="Book Antiqua" w:eastAsia="AppleGothic" w:hAnsi="Book Antiqua" w:cs="Arial"/>
        </w:rPr>
        <w:t>ve</w:t>
      </w:r>
      <w:r w:rsidRPr="00F45B9F">
        <w:rPr>
          <w:rFonts w:ascii="Book Antiqua" w:eastAsia="AppleGothic" w:hAnsi="Book Antiqua" w:cs="Arial"/>
        </w:rPr>
        <w:t xml:space="preserve"> been established as the gold standard in the surgi</w:t>
      </w:r>
      <w:r w:rsidR="00056B66" w:rsidRPr="00F45B9F">
        <w:rPr>
          <w:rFonts w:ascii="Book Antiqua" w:eastAsia="AppleGothic" w:hAnsi="Book Antiqua" w:cs="Arial"/>
        </w:rPr>
        <w:t>cal treatment of this condition</w:t>
      </w:r>
      <w:r w:rsidR="001D1BEB" w:rsidRPr="00F45B9F">
        <w:rPr>
          <w:rFonts w:ascii="Book Antiqua" w:eastAsia="AppleGothic" w:hAnsi="Book Antiqua" w:cs="Arial"/>
        </w:rPr>
        <w:fldChar w:fldCharType="begin">
          <w:fldData xml:space="preserve">PEVuZE5vdGU+PENpdGU+PEF1dGhvcj5Sb3NzZXR0aTwvQXV0aG9yPjxZZWFyPjIwMTQ8L1llYXI+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</w:fldData>
        </w:fldChar>
      </w:r>
      <w:r w:rsidR="001D1BEB" w:rsidRPr="00F45B9F">
        <w:rPr>
          <w:rFonts w:ascii="Book Antiqua" w:eastAsia="AppleGothic" w:hAnsi="Book Antiqua" w:cs="Arial"/>
        </w:rPr>
        <w:instrText xml:space="preserve"> ADDIN EN.CITE </w:instrText>
      </w:r>
      <w:r w:rsidR="001D1BEB" w:rsidRPr="00F45B9F">
        <w:rPr>
          <w:rFonts w:ascii="Book Antiqua" w:eastAsia="AppleGothic" w:hAnsi="Book Antiqua" w:cs="Arial"/>
        </w:rPr>
        <w:fldChar w:fldCharType="begin">
          <w:fldData xml:space="preserve">PEVuZE5vdGU+PENpdGU+PEF1dGhvcj5Sb3NzZXR0aTwvQXV0aG9yPjxZZWFyPjIwMTQ8L1llYXI+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</w:fldData>
        </w:fldChar>
      </w:r>
      <w:r w:rsidR="001D1BEB" w:rsidRPr="00F45B9F">
        <w:rPr>
          <w:rFonts w:ascii="Book Antiqua" w:eastAsia="AppleGothic" w:hAnsi="Book Antiqua" w:cs="Arial"/>
        </w:rPr>
        <w:instrText xml:space="preserve"> ADDIN EN.CITE.DATA </w:instrText>
      </w:r>
      <w:r w:rsidR="001D1BEB" w:rsidRPr="00F45B9F">
        <w:rPr>
          <w:rFonts w:ascii="Book Antiqua" w:eastAsia="AppleGothic" w:hAnsi="Book Antiqua" w:cs="Arial"/>
        </w:rPr>
      </w:r>
      <w:r w:rsidR="001D1BEB" w:rsidRPr="00F45B9F">
        <w:rPr>
          <w:rFonts w:ascii="Book Antiqua" w:eastAsia="AppleGothic" w:hAnsi="Book Antiqua" w:cs="Arial"/>
        </w:rPr>
        <w:fldChar w:fldCharType="end"/>
      </w:r>
      <w:r w:rsidR="001D1BEB" w:rsidRPr="00F45B9F">
        <w:rPr>
          <w:rFonts w:ascii="Book Antiqua" w:eastAsia="AppleGothic" w:hAnsi="Book Antiqua" w:cs="Arial"/>
        </w:rPr>
      </w:r>
      <w:r w:rsidR="001D1BEB" w:rsidRPr="00F45B9F">
        <w:rPr>
          <w:rFonts w:ascii="Book Antiqua" w:eastAsia="AppleGothic" w:hAnsi="Book Antiqua" w:cs="Arial"/>
        </w:rPr>
        <w:fldChar w:fldCharType="separate"/>
      </w:r>
      <w:r w:rsidR="001D1BEB" w:rsidRPr="00F45B9F">
        <w:rPr>
          <w:rFonts w:ascii="Book Antiqua" w:eastAsia="AppleGothic" w:hAnsi="Book Antiqua" w:cs="Arial"/>
          <w:noProof/>
          <w:vertAlign w:val="superscript"/>
        </w:rPr>
        <w:t>[</w:t>
      </w:r>
      <w:hyperlink w:anchor="_ENREF_8" w:tooltip="Rossetti, 2014 #70" w:history="1">
        <w:r w:rsidR="001D1BEB" w:rsidRPr="00F45B9F">
          <w:rPr>
            <w:rFonts w:ascii="Book Antiqua" w:eastAsia="AppleGothic" w:hAnsi="Book Antiqua" w:cs="Arial"/>
            <w:noProof/>
            <w:vertAlign w:val="superscript"/>
          </w:rPr>
          <w:t>8</w:t>
        </w:r>
      </w:hyperlink>
      <w:r w:rsidR="001D1BEB" w:rsidRPr="00F45B9F">
        <w:rPr>
          <w:rFonts w:ascii="Book Antiqua" w:eastAsia="AppleGothic" w:hAnsi="Book Antiqua" w:cs="Arial"/>
          <w:noProof/>
          <w:vertAlign w:val="superscript"/>
        </w:rPr>
        <w:t>]</w:t>
      </w:r>
      <w:r w:rsidR="001D1BEB" w:rsidRPr="00F45B9F">
        <w:rPr>
          <w:rFonts w:ascii="Book Antiqua" w:eastAsia="AppleGothic" w:hAnsi="Book Antiqua" w:cs="Arial"/>
        </w:rPr>
        <w:fldChar w:fldCharType="end"/>
      </w:r>
      <w:r w:rsidR="00056B66" w:rsidRPr="00F45B9F">
        <w:rPr>
          <w:rFonts w:ascii="Book Antiqua" w:eastAsia="AppleGothic" w:hAnsi="Book Antiqua" w:cs="Arial"/>
        </w:rPr>
        <w:t xml:space="preserve">. </w:t>
      </w:r>
    </w:p>
    <w:p w14:paraId="00202CF0" w14:textId="77777777" w:rsidR="000A2A96" w:rsidRPr="00F45B9F" w:rsidRDefault="000A2A96" w:rsidP="00A12A21">
      <w:pPr>
        <w:spacing w:line="360" w:lineRule="auto"/>
        <w:jc w:val="both"/>
        <w:rPr>
          <w:rFonts w:ascii="Book Antiqua" w:eastAsia="AppleGothic" w:hAnsi="Book Antiqua" w:cs="Arial"/>
        </w:rPr>
      </w:pPr>
    </w:p>
    <w:p w14:paraId="24229335" w14:textId="77777777" w:rsidR="00715AF2" w:rsidRPr="00F45B9F" w:rsidRDefault="00715AF2" w:rsidP="00A12A21">
      <w:pPr>
        <w:spacing w:line="360" w:lineRule="auto"/>
        <w:jc w:val="both"/>
        <w:rPr>
          <w:rFonts w:ascii="Book Antiqua" w:eastAsia="AppleGothic" w:hAnsi="Book Antiqua" w:cs="Arial"/>
          <w:b/>
          <w:i/>
        </w:rPr>
      </w:pPr>
      <w:r w:rsidRPr="00F45B9F">
        <w:rPr>
          <w:rFonts w:ascii="Book Antiqua" w:eastAsia="AppleGothic" w:hAnsi="Book Antiqua" w:cs="Arial"/>
          <w:b/>
          <w:i/>
        </w:rPr>
        <w:t>Indications for anti-reflux surgery</w:t>
      </w:r>
    </w:p>
    <w:p w14:paraId="7858AA0C" w14:textId="2ADFF639" w:rsidR="0042625A" w:rsidRPr="00F45B9F" w:rsidRDefault="00715AF2" w:rsidP="00A12A21">
      <w:pPr>
        <w:spacing w:line="360" w:lineRule="auto"/>
        <w:jc w:val="both"/>
        <w:rPr>
          <w:rFonts w:ascii="Book Antiqua" w:eastAsia="AppleGothic" w:hAnsi="Book Antiqua" w:cs="Arial"/>
        </w:rPr>
      </w:pPr>
      <w:r w:rsidRPr="00F45B9F">
        <w:rPr>
          <w:rFonts w:ascii="Book Antiqua" w:eastAsia="AppleGothic" w:hAnsi="Book Antiqua" w:cs="Arial"/>
        </w:rPr>
        <w:t xml:space="preserve">The most frequent indication for </w:t>
      </w:r>
      <w:r w:rsidR="0045764C" w:rsidRPr="00F45B9F">
        <w:rPr>
          <w:rFonts w:ascii="Book Antiqua" w:eastAsia="AppleGothic" w:hAnsi="Book Antiqua" w:cs="Arial"/>
        </w:rPr>
        <w:t>anti-reflux operations</w:t>
      </w:r>
      <w:r w:rsidR="003168B7" w:rsidRPr="00F45B9F">
        <w:rPr>
          <w:rFonts w:ascii="Book Antiqua" w:eastAsia="AppleGothic" w:hAnsi="Book Antiqua" w:cs="Arial"/>
        </w:rPr>
        <w:t xml:space="preserve"> </w:t>
      </w:r>
      <w:r w:rsidRPr="00F45B9F">
        <w:rPr>
          <w:rFonts w:ascii="Book Antiqua" w:eastAsia="AppleGothic" w:hAnsi="Book Antiqua" w:cs="Arial"/>
        </w:rPr>
        <w:t>symptoms refractory to pha</w:t>
      </w:r>
      <w:r w:rsidR="00056B66" w:rsidRPr="00F45B9F">
        <w:rPr>
          <w:rFonts w:ascii="Book Antiqua" w:eastAsia="AppleGothic" w:hAnsi="Book Antiqua" w:cs="Arial"/>
        </w:rPr>
        <w:t>rmacological therapy</w:t>
      </w:r>
      <w:r w:rsidR="001D1BEB" w:rsidRPr="00F45B9F">
        <w:rPr>
          <w:rFonts w:ascii="Book Antiqua" w:eastAsia="AppleGothic" w:hAnsi="Book Antiqua" w:cs="Arial"/>
        </w:rPr>
        <w:fldChar w:fldCharType="begin"/>
      </w:r>
      <w:r w:rsidR="001D1BEB" w:rsidRPr="00F45B9F">
        <w:rPr>
          <w:rFonts w:ascii="Book Antiqua" w:eastAsia="AppleGothic" w:hAnsi="Book Antiqua" w:cs="Arial"/>
        </w:rPr>
        <w:instrText xml:space="preserve"> ADDIN EN.CITE &lt;EndNote&gt;&lt;Cite&gt;&lt;Author&gt;Mattioli&lt;/Author&gt;&lt;Year&gt;2003&lt;/Year&gt;&lt;RecNum&gt;72&lt;/RecNum&gt;&lt;DisplayText&gt;&lt;style face="superscript"&gt;[18]&lt;/style&gt;&lt;/DisplayText&gt;&lt;record&gt;&lt;rec-number&gt;72&lt;/rec-number&gt;&lt;foreign-keys&gt;&lt;key app="EN" db-id="wsztpx2pur9xsned9ac5vp0v5vatswsxafv2" timestamp="1437681742"&gt;72&lt;/key&gt;&lt;/foreign-keys&gt;&lt;ref-type name="Journal Article"&gt;17&lt;/ref-type&gt;&lt;contributors&gt;&lt;authors&gt;&lt;author&gt;Mattioli, S.&lt;/author&gt;&lt;author&gt;Lugaresi, M. L.&lt;/author&gt;&lt;author&gt;Pierluigi, M.&lt;/author&gt;&lt;author&gt;Di Simone, M. P.&lt;/author&gt;&lt;author&gt;D&amp;apos;Ovidio, F.&lt;/author&gt;&lt;/authors&gt;&lt;/contributors&gt;&lt;auth-address&gt;Department of Surgery, Center for the Study &amp;amp; Therapy of Diseases of the Oesophagus (Surgical Section), University of Bologna, Bologna, Italy. mattioli@med.unibo.it&lt;/auth-address&gt;&lt;titles&gt;&lt;title&gt;Review article: indications for anti-reflux surgery in gastro-oesophageal reflux disease&lt;/title&gt;&lt;secondary-title&gt;Aliment Pharmacol Ther&lt;/secondary-title&gt;&lt;/titles&gt;&lt;periodical&gt;&lt;full-title&gt;Aliment Pharmacol Ther&lt;/full-title&gt;&lt;/periodical&gt;&lt;pages&gt;60-7&lt;/pages&gt;&lt;volume&gt;17 Suppl 2&lt;/volume&gt;&lt;keywords&gt;&lt;keyword&gt;Gastroesophageal Reflux/etiology/*surgery&lt;/keyword&gt;&lt;keyword&gt;Hernia, Hiatal/*complications/surgery&lt;/keyword&gt;&lt;keyword&gt;Humans&lt;/keyword&gt;&lt;/keywords&gt;&lt;dates&gt;&lt;year&gt;2003&lt;/year&gt;&lt;pub-dates&gt;&lt;date&gt;Jun&lt;/date&gt;&lt;/pub-dates&gt;&lt;/dates&gt;&lt;isbn&gt;0269-2813 (Print)&amp;#xD;0269-2813 (Linking)&lt;/isbn&gt;&lt;accession-num&gt;12786615&lt;/accession-num&gt;&lt;urls&gt;&lt;related-urls&gt;&lt;url&gt;http://www.ncbi.nlm.nih.gov/pubmed/12786615&lt;/url&gt;&lt;/related-urls&gt;&lt;/urls&gt;&lt;/record&gt;&lt;/Cite&gt;&lt;/EndNote&gt;</w:instrText>
      </w:r>
      <w:r w:rsidR="001D1BEB" w:rsidRPr="00F45B9F">
        <w:rPr>
          <w:rFonts w:ascii="Book Antiqua" w:eastAsia="AppleGothic" w:hAnsi="Book Antiqua" w:cs="Arial"/>
        </w:rPr>
        <w:fldChar w:fldCharType="separate"/>
      </w:r>
      <w:r w:rsidR="001D1BEB" w:rsidRPr="00F45B9F">
        <w:rPr>
          <w:rFonts w:ascii="Book Antiqua" w:eastAsia="AppleGothic" w:hAnsi="Book Antiqua" w:cs="Arial"/>
          <w:noProof/>
          <w:vertAlign w:val="superscript"/>
        </w:rPr>
        <w:t>[</w:t>
      </w:r>
      <w:hyperlink w:anchor="_ENREF_18" w:tooltip="Mattioli, 2003 #72" w:history="1">
        <w:r w:rsidR="001D1BEB" w:rsidRPr="00F45B9F">
          <w:rPr>
            <w:rFonts w:ascii="Book Antiqua" w:eastAsia="AppleGothic" w:hAnsi="Book Antiqua" w:cs="Arial"/>
            <w:noProof/>
            <w:vertAlign w:val="superscript"/>
          </w:rPr>
          <w:t>18</w:t>
        </w:r>
      </w:hyperlink>
      <w:r w:rsidR="001D1BEB" w:rsidRPr="00F45B9F">
        <w:rPr>
          <w:rFonts w:ascii="Book Antiqua" w:eastAsia="AppleGothic" w:hAnsi="Book Antiqua" w:cs="Arial"/>
          <w:noProof/>
          <w:vertAlign w:val="superscript"/>
        </w:rPr>
        <w:t>]</w:t>
      </w:r>
      <w:r w:rsidR="001D1BEB" w:rsidRPr="00F45B9F">
        <w:rPr>
          <w:rFonts w:ascii="Book Antiqua" w:eastAsia="AppleGothic" w:hAnsi="Book Antiqua" w:cs="Arial"/>
        </w:rPr>
        <w:fldChar w:fldCharType="end"/>
      </w:r>
      <w:r w:rsidR="00056B66" w:rsidRPr="00F45B9F">
        <w:rPr>
          <w:rFonts w:ascii="Book Antiqua" w:eastAsia="AppleGothic" w:hAnsi="Book Antiqua" w:cs="Arial"/>
        </w:rPr>
        <w:t xml:space="preserve">. </w:t>
      </w:r>
      <w:r w:rsidRPr="00F45B9F">
        <w:rPr>
          <w:rFonts w:ascii="Book Antiqua" w:eastAsia="AppleGothic" w:hAnsi="Book Antiqua" w:cs="Arial"/>
        </w:rPr>
        <w:t xml:space="preserve">It is </w:t>
      </w:r>
      <w:r w:rsidR="0045764C" w:rsidRPr="00F45B9F">
        <w:rPr>
          <w:rFonts w:ascii="Book Antiqua" w:eastAsia="AppleGothic" w:hAnsi="Book Antiqua" w:cs="Arial"/>
        </w:rPr>
        <w:t>critical</w:t>
      </w:r>
      <w:r w:rsidRPr="00F45B9F">
        <w:rPr>
          <w:rFonts w:ascii="Book Antiqua" w:eastAsia="AppleGothic" w:hAnsi="Book Antiqua" w:cs="Arial"/>
        </w:rPr>
        <w:t>, however, to have physiological testing showing pathological acid reflux exists.</w:t>
      </w:r>
      <w:r w:rsidR="008338A9" w:rsidRPr="00F45B9F">
        <w:rPr>
          <w:rFonts w:ascii="Book Antiqua" w:eastAsia="AppleGothic" w:hAnsi="Book Antiqua" w:cs="Arial"/>
        </w:rPr>
        <w:t xml:space="preserve"> </w:t>
      </w:r>
      <w:r w:rsidRPr="00F45B9F">
        <w:rPr>
          <w:rFonts w:ascii="Book Antiqua" w:eastAsia="AppleGothic" w:hAnsi="Book Antiqua" w:cs="Arial"/>
        </w:rPr>
        <w:t>SAGES guidelines suggest that surgical intervention may be appropriate in patients who have failed medical management, decide for surgery despite successful medical management, have complications of GERD such as Barrett’s esophagus and/or peptic stricture, have medical complications attributable to a large hiatal hernia, or have “atypical” symptoms such as asthma, hoarseness, cough, chest pain, dental erosions or aspiration and reflux d</w:t>
      </w:r>
      <w:r w:rsidR="00056B66" w:rsidRPr="00F45B9F">
        <w:rPr>
          <w:rFonts w:ascii="Book Antiqua" w:eastAsia="AppleGothic" w:hAnsi="Book Antiqua" w:cs="Arial"/>
        </w:rPr>
        <w:t>ocumented on 24</w:t>
      </w:r>
      <w:r w:rsidR="001D1BEB" w:rsidRPr="00F45B9F">
        <w:rPr>
          <w:rFonts w:ascii="Book Antiqua" w:eastAsia="宋体" w:hAnsi="Book Antiqua" w:cs="Arial" w:hint="eastAsia"/>
          <w:lang w:eastAsia="zh-CN"/>
        </w:rPr>
        <w:t xml:space="preserve"> </w:t>
      </w:r>
      <w:r w:rsidR="00056B66" w:rsidRPr="00F45B9F">
        <w:rPr>
          <w:rFonts w:ascii="Book Antiqua" w:eastAsia="AppleGothic" w:hAnsi="Book Antiqua" w:cs="Arial"/>
        </w:rPr>
        <w:t>h pH monitoring</w:t>
      </w:r>
      <w:r w:rsidR="001D1BEB" w:rsidRPr="00F45B9F">
        <w:rPr>
          <w:rFonts w:ascii="Book Antiqua" w:eastAsia="AppleGothic" w:hAnsi="Book Antiqua" w:cs="Arial"/>
        </w:rPr>
        <w:fldChar w:fldCharType="begin"/>
      </w:r>
      <w:r w:rsidR="001D1BEB" w:rsidRPr="00F45B9F">
        <w:rPr>
          <w:rFonts w:ascii="Book Antiqua" w:eastAsia="AppleGothic" w:hAnsi="Book Antiqua" w:cs="Arial"/>
        </w:rPr>
        <w:instrText xml:space="preserve"> ADDIN EN.CITE &lt;EndNote&gt;&lt;Cite&gt;&lt;Author&gt;Stefanidis&lt;/Author&gt;&lt;Year&gt;2010&lt;/Year&gt;&lt;RecNum&gt;71&lt;/RecNum&gt;&lt;DisplayText&gt;&lt;style face="superscript"&gt;[16]&lt;/style&gt;&lt;/DisplayText&gt;&lt;record&gt;&lt;rec-number&gt;71&lt;/rec-number&gt;&lt;foreign-keys&gt;&lt;key app="EN" db-id="wsztpx2pur9xsned9ac5vp0v5vatswsxafv2" timestamp="1437681558"&gt;71&lt;/key&gt;&lt;/foreign-keys&gt;&lt;ref-type name="Journal Article"&gt;17&lt;/ref-type&gt;&lt;contributors&gt;&lt;authors&gt;&lt;author&gt;Stefanidis, D.&lt;/author&gt;&lt;author&gt;Hope, W. W.&lt;/author&gt;&lt;author&gt;Kohn, G. P.&lt;/author&gt;&lt;author&gt;Reardon, P. R.&lt;/author&gt;&lt;author&gt;Richardson, W. S.&lt;/author&gt;&lt;author&gt;Fanelli, R. D.&lt;/author&gt;&lt;author&gt;Sages Guidelines Committee&lt;/author&gt;&lt;/authors&gt;&lt;/contributors&gt;&lt;auth-address&gt;Division of Gastrointestinal and Minimally Invasive Surgery, Carolinas Medical Center, Charlotte, NC, USA. dimitrios.stefanidis@carolinashealthcare.org&lt;/auth-address&gt;&lt;titles&gt;&lt;title&gt;Guidelines for surgical treatment of gastroesophageal reflux disease&lt;/title&gt;&lt;secondary-title&gt;Surg Endosc&lt;/secondary-title&gt;&lt;/titles&gt;&lt;periodical&gt;&lt;full-title&gt;Surg Endosc&lt;/full-title&gt;&lt;/periodical&gt;&lt;pages&gt;2647-69&lt;/pages&gt;&lt;volume&gt;24&lt;/volume&gt;&lt;number&gt;11&lt;/number&gt;&lt;keywords&gt;&lt;keyword&gt;Esophagus/physiopathology&lt;/keyword&gt;&lt;keyword&gt;Fundoplication/adverse effects/methods&lt;/keyword&gt;&lt;keyword&gt;Gastric Emptying&lt;/keyword&gt;&lt;keyword&gt;Gastroesophageal Reflux/diagnosis/drug therapy/physiopathology/*surgery&lt;/keyword&gt;&lt;keyword&gt;Humans&lt;/keyword&gt;&lt;keyword&gt;Laparoscopy/adverse effects&lt;/keyword&gt;&lt;keyword&gt;Postoperative Complications&lt;/keyword&gt;&lt;keyword&gt;Reoperation&lt;/keyword&gt;&lt;keyword&gt;Treatment Outcome&lt;/keyword&gt;&lt;/keywords&gt;&lt;dates&gt;&lt;year&gt;2010&lt;/year&gt;&lt;pub-dates&gt;&lt;date&gt;Nov&lt;/date&gt;&lt;/pub-dates&gt;&lt;/dates&gt;&lt;isbn&gt;1432-2218 (Electronic)&amp;#xD;0930-2794 (Linking)&lt;/isbn&gt;&lt;accession-num&gt;20725747&lt;/accession-num&gt;&lt;urls&gt;&lt;related-urls&gt;&lt;url&gt;http://www.ncbi.nlm.nih.gov/pubmed/20725747&lt;/url&gt;&lt;/related-urls&gt;&lt;/urls&gt;&lt;electronic-resource-num&gt;10.1007/s00464-010-1267-8&lt;/electronic-resource-num&gt;&lt;/record&gt;&lt;/Cite&gt;&lt;/EndNote&gt;</w:instrText>
      </w:r>
      <w:r w:rsidR="001D1BEB" w:rsidRPr="00F45B9F">
        <w:rPr>
          <w:rFonts w:ascii="Book Antiqua" w:eastAsia="AppleGothic" w:hAnsi="Book Antiqua" w:cs="Arial"/>
        </w:rPr>
        <w:fldChar w:fldCharType="separate"/>
      </w:r>
      <w:r w:rsidR="001D1BEB" w:rsidRPr="00F45B9F">
        <w:rPr>
          <w:rFonts w:ascii="Book Antiqua" w:eastAsia="AppleGothic" w:hAnsi="Book Antiqua" w:cs="Arial"/>
          <w:noProof/>
          <w:vertAlign w:val="superscript"/>
        </w:rPr>
        <w:t>[</w:t>
      </w:r>
      <w:hyperlink w:anchor="_ENREF_16" w:tooltip="Stefanidis, 2010 #71" w:history="1">
        <w:r w:rsidR="001D1BEB" w:rsidRPr="00F45B9F">
          <w:rPr>
            <w:rFonts w:ascii="Book Antiqua" w:eastAsia="AppleGothic" w:hAnsi="Book Antiqua" w:cs="Arial"/>
            <w:noProof/>
            <w:vertAlign w:val="superscript"/>
          </w:rPr>
          <w:t>16</w:t>
        </w:r>
      </w:hyperlink>
      <w:r w:rsidR="001D1BEB" w:rsidRPr="00F45B9F">
        <w:rPr>
          <w:rFonts w:ascii="Book Antiqua" w:eastAsia="AppleGothic" w:hAnsi="Book Antiqua" w:cs="Arial"/>
          <w:noProof/>
          <w:vertAlign w:val="superscript"/>
        </w:rPr>
        <w:t>]</w:t>
      </w:r>
      <w:r w:rsidR="001D1BEB" w:rsidRPr="00F45B9F">
        <w:rPr>
          <w:rFonts w:ascii="Book Antiqua" w:eastAsia="AppleGothic" w:hAnsi="Book Antiqua" w:cs="Arial"/>
        </w:rPr>
        <w:fldChar w:fldCharType="end"/>
      </w:r>
      <w:r w:rsidR="00056B66" w:rsidRPr="00F45B9F">
        <w:rPr>
          <w:rFonts w:ascii="Book Antiqua" w:eastAsia="AppleGothic" w:hAnsi="Book Antiqua" w:cs="Arial"/>
        </w:rPr>
        <w:t xml:space="preserve">. </w:t>
      </w:r>
      <w:r w:rsidRPr="00F45B9F">
        <w:rPr>
          <w:rFonts w:ascii="Book Antiqua" w:eastAsia="AppleGothic" w:hAnsi="Book Antiqua" w:cs="Arial"/>
        </w:rPr>
        <w:t xml:space="preserve">It is important to note, however, that </w:t>
      </w:r>
      <w:r w:rsidR="0045764C" w:rsidRPr="00F45B9F">
        <w:rPr>
          <w:rFonts w:ascii="Book Antiqua" w:eastAsia="AppleGothic" w:hAnsi="Book Antiqua" w:cs="Arial"/>
        </w:rPr>
        <w:t>operative intervention</w:t>
      </w:r>
      <w:r w:rsidRPr="00F45B9F">
        <w:rPr>
          <w:rFonts w:ascii="Book Antiqua" w:eastAsia="AppleGothic" w:hAnsi="Book Antiqua" w:cs="Arial"/>
        </w:rPr>
        <w:t xml:space="preserve"> to alleviate GERD should be performed after the diagnosis of GERD has been objectively confirmed and should only be considered in individuals who meet the aforementioned criteria. In the subset of patients who do indeed respond to pharmacologic therapy but are either unable or unwilling to take daily medication, </w:t>
      </w:r>
      <w:r w:rsidR="0045764C" w:rsidRPr="00F45B9F">
        <w:rPr>
          <w:rFonts w:ascii="Book Antiqua" w:eastAsia="AppleGothic" w:hAnsi="Book Antiqua" w:cs="Arial"/>
        </w:rPr>
        <w:t xml:space="preserve">anti-reflux </w:t>
      </w:r>
      <w:r w:rsidRPr="00F45B9F">
        <w:rPr>
          <w:rFonts w:ascii="Book Antiqua" w:eastAsia="AppleGothic" w:hAnsi="Book Antiqua" w:cs="Arial"/>
        </w:rPr>
        <w:t xml:space="preserve">surgery will likely prove quite beneficial. </w:t>
      </w:r>
      <w:r w:rsidR="00242943" w:rsidRPr="00F45B9F">
        <w:rPr>
          <w:rFonts w:ascii="Book Antiqua" w:eastAsia="AppleGothic" w:hAnsi="Book Antiqua" w:cs="Arial"/>
        </w:rPr>
        <w:t>It has been estimated that up to 40% of patient</w:t>
      </w:r>
      <w:r w:rsidR="0042625A" w:rsidRPr="00F45B9F">
        <w:rPr>
          <w:rFonts w:ascii="Book Antiqua" w:eastAsia="AppleGothic" w:hAnsi="Book Antiqua" w:cs="Arial"/>
        </w:rPr>
        <w:t>s do not respond to PPI therapy</w:t>
      </w:r>
      <w:r w:rsidR="001D1BEB" w:rsidRPr="00F45B9F">
        <w:rPr>
          <w:rFonts w:ascii="Book Antiqua" w:eastAsia="AppleGothic" w:hAnsi="Book Antiqua" w:cs="Arial"/>
        </w:rPr>
        <w:fldChar w:fldCharType="begin"/>
      </w:r>
      <w:r w:rsidR="001D1BEB" w:rsidRPr="00F45B9F">
        <w:rPr>
          <w:rFonts w:ascii="Book Antiqua" w:eastAsia="AppleGothic" w:hAnsi="Book Antiqua" w:cs="Arial"/>
        </w:rPr>
        <w:instrText xml:space="preserve"> ADDIN EN.CITE &lt;EndNote&gt;&lt;Cite&gt;&lt;Author&gt;Katz&lt;/Author&gt;&lt;Year&gt;2013&lt;/Year&gt;&lt;RecNum&gt;13&lt;/RecNum&gt;&lt;DisplayText&gt;&lt;style face="superscript"&gt;[4]&lt;/style&gt;&lt;/DisplayText&gt;&lt;record&gt;&lt;rec-number&gt;13&lt;/rec-number&gt;&lt;foreign-keys&gt;&lt;key app="EN" db-id="wsztpx2pur9xsned9ac5vp0v5vatswsxafv2" timestamp="1437491881"&gt;13&lt;/key&gt;&lt;/foreign-keys&gt;&lt;ref-type name="Journal Article"&gt;17&lt;/ref-type&gt;&lt;contributors&gt;&lt;authors&gt;&lt;author&gt;Katz, P. O.&lt;/author&gt;&lt;author&gt;Gerson, L. B.&lt;/author&gt;&lt;author&gt;Vela, M. F.&lt;/author&gt;&lt;/authors&gt;&lt;/contributors&gt;&lt;auth-address&gt;Division of Gastroenterology, Einstein Medical Center, Philadelphia, Pennsylvania, USA.&lt;/auth-address&gt;&lt;titles&gt;&lt;title&gt;Guidelines for the diagnosis and management of gastroesophageal reflux disease&lt;/title&gt;&lt;secondary-title&gt;Am J Gastroenterol&lt;/secondary-title&gt;&lt;/titles&gt;&lt;periodical&gt;&lt;full-title&gt;Am J Gastroenterol&lt;/full-title&gt;&lt;/periodical&gt;&lt;pages&gt;308-28; quiz 329&lt;/pages&gt;&lt;volume&gt;108&lt;/volume&gt;&lt;number&gt;3&lt;/number&gt;&lt;keywords&gt;&lt;keyword&gt;Gastroesophageal Reflux/*diagnosis/*therapy&lt;/keyword&gt;&lt;keyword&gt;Histamine Antagonists/*therapeutic use&lt;/keyword&gt;&lt;keyword&gt;Humans&lt;/keyword&gt;&lt;keyword&gt;Manometry&lt;/keyword&gt;&lt;keyword&gt;Practice Guidelines as Topic&lt;/keyword&gt;&lt;keyword&gt;Proton Pump Inhibitors/*therapeutic use&lt;/keyword&gt;&lt;/keywords&gt;&lt;dates&gt;&lt;year&gt;2013&lt;/year&gt;&lt;pub-dates&gt;&lt;date&gt;Mar&lt;/date&gt;&lt;/pub-dates&gt;&lt;/dates&gt;&lt;isbn&gt;1572-0241 (Electronic)&amp;#xD;0002-9270 (Linking)&lt;/isbn&gt;&lt;accession-num&gt;23419381&lt;/accession-num&gt;&lt;urls&gt;&lt;related-urls&gt;&lt;url&gt;http://www.ncbi.nlm.nih.gov/pubmed/23419381&lt;/url&gt;&lt;/related-urls&gt;&lt;/urls&gt;&lt;electronic-resource-num&gt;10.1038/ajg.2012.444&lt;/electronic-resource-num&gt;&lt;/record&gt;&lt;/Cite&gt;&lt;/EndNote&gt;</w:instrText>
      </w:r>
      <w:r w:rsidR="001D1BEB" w:rsidRPr="00F45B9F">
        <w:rPr>
          <w:rFonts w:ascii="Book Antiqua" w:eastAsia="AppleGothic" w:hAnsi="Book Antiqua" w:cs="Arial"/>
        </w:rPr>
        <w:fldChar w:fldCharType="separate"/>
      </w:r>
      <w:r w:rsidR="001D1BEB" w:rsidRPr="00F45B9F">
        <w:rPr>
          <w:rFonts w:ascii="Book Antiqua" w:eastAsia="AppleGothic" w:hAnsi="Book Antiqua" w:cs="Arial"/>
          <w:noProof/>
          <w:vertAlign w:val="superscript"/>
        </w:rPr>
        <w:t>[</w:t>
      </w:r>
      <w:hyperlink w:anchor="_ENREF_4" w:tooltip="Katz, 2013 #13" w:history="1">
        <w:r w:rsidR="001D1BEB" w:rsidRPr="00F45B9F">
          <w:rPr>
            <w:rFonts w:ascii="Book Antiqua" w:eastAsia="AppleGothic" w:hAnsi="Book Antiqua" w:cs="Arial"/>
            <w:noProof/>
            <w:vertAlign w:val="superscript"/>
          </w:rPr>
          <w:t>4</w:t>
        </w:r>
      </w:hyperlink>
      <w:r w:rsidR="001D1BEB" w:rsidRPr="00F45B9F">
        <w:rPr>
          <w:rFonts w:ascii="Book Antiqua" w:eastAsia="AppleGothic" w:hAnsi="Book Antiqua" w:cs="Arial"/>
          <w:noProof/>
          <w:vertAlign w:val="superscript"/>
        </w:rPr>
        <w:t>]</w:t>
      </w:r>
      <w:r w:rsidR="001D1BEB" w:rsidRPr="00F45B9F">
        <w:rPr>
          <w:rFonts w:ascii="Book Antiqua" w:eastAsia="AppleGothic" w:hAnsi="Book Antiqua" w:cs="Arial"/>
        </w:rPr>
        <w:fldChar w:fldCharType="end"/>
      </w:r>
      <w:r w:rsidR="0042625A" w:rsidRPr="00F45B9F">
        <w:rPr>
          <w:rFonts w:ascii="Book Antiqua" w:eastAsia="AppleGothic" w:hAnsi="Book Antiqua" w:cs="Arial"/>
        </w:rPr>
        <w:t xml:space="preserve">. </w:t>
      </w:r>
      <w:r w:rsidRPr="00F45B9F">
        <w:rPr>
          <w:rFonts w:ascii="Book Antiqua" w:eastAsia="AppleGothic" w:hAnsi="Book Antiqua" w:cs="Arial"/>
        </w:rPr>
        <w:t xml:space="preserve">There have been studies showing poor resolution of reflux symptoms after surgery in patients who do not respond to </w:t>
      </w:r>
      <w:r w:rsidR="0042625A" w:rsidRPr="00F45B9F">
        <w:rPr>
          <w:rFonts w:ascii="Book Antiqua" w:eastAsia="AppleGothic" w:hAnsi="Book Antiqua" w:cs="Arial"/>
        </w:rPr>
        <w:t>acid reducing medications. An eleven year follow up study reported response and lack of response to acid reducing medications were associated with 77.1% and 56.0% success rates of laparoscopic Nissen fundoplication</w:t>
      </w:r>
      <w:r w:rsidR="007042B6" w:rsidRPr="00F45B9F">
        <w:rPr>
          <w:rFonts w:ascii="Book Antiqua" w:eastAsia="宋体" w:hAnsi="Book Antiqua" w:cs="Arial" w:hint="eastAsia"/>
          <w:lang w:eastAsia="zh-CN"/>
        </w:rPr>
        <w:t xml:space="preserve"> (</w:t>
      </w:r>
      <w:r w:rsidR="007042B6" w:rsidRPr="00F45B9F">
        <w:rPr>
          <w:rFonts w:ascii="Book Antiqua" w:eastAsia="AppleGothic" w:hAnsi="Book Antiqua" w:cs="Arial"/>
        </w:rPr>
        <w:t>LNF</w:t>
      </w:r>
      <w:r w:rsidR="007042B6" w:rsidRPr="00F45B9F">
        <w:rPr>
          <w:rFonts w:ascii="Book Antiqua" w:eastAsia="宋体" w:hAnsi="Book Antiqua" w:cs="Arial" w:hint="eastAsia"/>
          <w:lang w:eastAsia="zh-CN"/>
        </w:rPr>
        <w:t>)</w:t>
      </w:r>
      <w:r w:rsidR="0042625A" w:rsidRPr="00F45B9F">
        <w:rPr>
          <w:rFonts w:ascii="Book Antiqua" w:eastAsia="AppleGothic" w:hAnsi="Book Antiqua" w:cs="Arial"/>
        </w:rPr>
        <w:t xml:space="preserve"> respectively</w:t>
      </w:r>
      <w:r w:rsidR="001D1BEB" w:rsidRPr="00F45B9F">
        <w:rPr>
          <w:rFonts w:ascii="Book Antiqua" w:eastAsia="AppleGothic" w:hAnsi="Book Antiqua" w:cs="Arial"/>
        </w:rPr>
        <w:fldChar w:fldCharType="begin">
          <w:fldData xml:space="preserve">PEVuZE5vdGU+PENpdGU+PEF1dGhvcj5Nb3JnZW50aGFsPC9BdXRob3I+PFllYXI+MjAwNzwvWWVh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</w:fldData>
        </w:fldChar>
      </w:r>
      <w:r w:rsidR="001D1BEB" w:rsidRPr="00F45B9F">
        <w:rPr>
          <w:rFonts w:ascii="Book Antiqua" w:eastAsia="AppleGothic" w:hAnsi="Book Antiqua" w:cs="Arial"/>
        </w:rPr>
        <w:instrText xml:space="preserve"> ADDIN EN.CITE </w:instrText>
      </w:r>
      <w:r w:rsidR="001D1BEB" w:rsidRPr="00F45B9F">
        <w:rPr>
          <w:rFonts w:ascii="Book Antiqua" w:eastAsia="AppleGothic" w:hAnsi="Book Antiqua" w:cs="Arial"/>
        </w:rPr>
        <w:fldChar w:fldCharType="begin">
          <w:fldData xml:space="preserve">PEVuZE5vdGU+PENpdGU+PEF1dGhvcj5Nb3JnZW50aGFsPC9BdXRob3I+PFllYXI+MjAwNzwvWWVh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</w:fldData>
        </w:fldChar>
      </w:r>
      <w:r w:rsidR="001D1BEB" w:rsidRPr="00F45B9F">
        <w:rPr>
          <w:rFonts w:ascii="Book Antiqua" w:eastAsia="AppleGothic" w:hAnsi="Book Antiqua" w:cs="Arial"/>
        </w:rPr>
        <w:instrText xml:space="preserve"> ADDIN EN.CITE.DATA </w:instrText>
      </w:r>
      <w:r w:rsidR="001D1BEB" w:rsidRPr="00F45B9F">
        <w:rPr>
          <w:rFonts w:ascii="Book Antiqua" w:eastAsia="AppleGothic" w:hAnsi="Book Antiqua" w:cs="Arial"/>
        </w:rPr>
      </w:r>
      <w:r w:rsidR="001D1BEB" w:rsidRPr="00F45B9F">
        <w:rPr>
          <w:rFonts w:ascii="Book Antiqua" w:eastAsia="AppleGothic" w:hAnsi="Book Antiqua" w:cs="Arial"/>
        </w:rPr>
        <w:fldChar w:fldCharType="end"/>
      </w:r>
      <w:r w:rsidR="001D1BEB" w:rsidRPr="00F45B9F">
        <w:rPr>
          <w:rFonts w:ascii="Book Antiqua" w:eastAsia="AppleGothic" w:hAnsi="Book Antiqua" w:cs="Arial"/>
        </w:rPr>
      </w:r>
      <w:r w:rsidR="001D1BEB" w:rsidRPr="00F45B9F">
        <w:rPr>
          <w:rFonts w:ascii="Book Antiqua" w:eastAsia="AppleGothic" w:hAnsi="Book Antiqua" w:cs="Arial"/>
        </w:rPr>
        <w:fldChar w:fldCharType="separate"/>
      </w:r>
      <w:r w:rsidR="001D1BEB" w:rsidRPr="00F45B9F">
        <w:rPr>
          <w:rFonts w:ascii="Book Antiqua" w:eastAsia="AppleGothic" w:hAnsi="Book Antiqua" w:cs="Arial"/>
          <w:noProof/>
          <w:vertAlign w:val="superscript"/>
        </w:rPr>
        <w:t>[</w:t>
      </w:r>
      <w:hyperlink w:anchor="_ENREF_19" w:tooltip="Morgenthal, 2007 #12" w:history="1">
        <w:r w:rsidR="001D1BEB" w:rsidRPr="00F45B9F">
          <w:rPr>
            <w:rFonts w:ascii="Book Antiqua" w:eastAsia="AppleGothic" w:hAnsi="Book Antiqua" w:cs="Arial"/>
            <w:noProof/>
            <w:vertAlign w:val="superscript"/>
          </w:rPr>
          <w:t>19</w:t>
        </w:r>
      </w:hyperlink>
      <w:r w:rsidR="001D1BEB" w:rsidRPr="00F45B9F">
        <w:rPr>
          <w:rFonts w:ascii="Book Antiqua" w:eastAsia="AppleGothic" w:hAnsi="Book Antiqua" w:cs="Arial"/>
          <w:noProof/>
          <w:vertAlign w:val="superscript"/>
        </w:rPr>
        <w:t>]</w:t>
      </w:r>
      <w:r w:rsidR="001D1BEB" w:rsidRPr="00F45B9F">
        <w:rPr>
          <w:rFonts w:ascii="Book Antiqua" w:eastAsia="AppleGothic" w:hAnsi="Book Antiqua" w:cs="Arial"/>
        </w:rPr>
        <w:fldChar w:fldCharType="end"/>
      </w:r>
      <w:r w:rsidR="0042625A" w:rsidRPr="00F45B9F">
        <w:rPr>
          <w:rFonts w:ascii="Book Antiqua" w:eastAsia="AppleGothic" w:hAnsi="Book Antiqua" w:cs="Arial"/>
        </w:rPr>
        <w:t>.</w:t>
      </w:r>
      <w:r w:rsidR="003700EE" w:rsidRPr="00F45B9F">
        <w:rPr>
          <w:rFonts w:ascii="Book Antiqua" w:eastAsia="AppleGothic" w:hAnsi="Book Antiqua" w:cs="Arial"/>
        </w:rPr>
        <w:t xml:space="preserve"> </w:t>
      </w:r>
      <w:r w:rsidRPr="00F45B9F">
        <w:rPr>
          <w:rFonts w:ascii="Book Antiqua" w:eastAsia="AppleGothic" w:hAnsi="Book Antiqua" w:cs="Arial"/>
        </w:rPr>
        <w:t>Despite the potential of suboptimal results, failure of pharmacologic therapy in the treatment of GERD still remain</w:t>
      </w:r>
      <w:r w:rsidR="0045764C" w:rsidRPr="00F45B9F">
        <w:rPr>
          <w:rFonts w:ascii="Book Antiqua" w:eastAsia="AppleGothic" w:hAnsi="Book Antiqua" w:cs="Arial"/>
        </w:rPr>
        <w:t>s</w:t>
      </w:r>
      <w:r w:rsidRPr="00F45B9F">
        <w:rPr>
          <w:rFonts w:ascii="Book Antiqua" w:eastAsia="AppleGothic" w:hAnsi="Book Antiqua" w:cs="Arial"/>
        </w:rPr>
        <w:t xml:space="preserve"> an operative indication. </w:t>
      </w:r>
      <w:r w:rsidR="00801B02" w:rsidRPr="00F45B9F">
        <w:rPr>
          <w:rFonts w:ascii="Book Antiqua" w:eastAsia="AppleGothic" w:hAnsi="Book Antiqua" w:cs="Arial"/>
        </w:rPr>
        <w:t xml:space="preserve">In one study reviewing long-term outcomes after anti-reflux surgery, at 69 mo, the majority of patients maintained improvement or resolution of heartburn (90%), regurgitation (92%), and dysphagia (75%) when compared to before laparoscopic reflux </w:t>
      </w:r>
      <w:r w:rsidR="00801B02" w:rsidRPr="00F45B9F">
        <w:rPr>
          <w:rFonts w:ascii="Book Antiqua" w:eastAsia="AppleGothic" w:hAnsi="Book Antiqua" w:cs="Arial"/>
        </w:rPr>
        <w:lastRenderedPageBreak/>
        <w:t>surgery. The results were less satisfactory in patients with extraesophageal symptoms such as hoarseness (69%) and cough (69%)</w:t>
      </w:r>
      <w:r w:rsidR="001D1BEB" w:rsidRPr="00F45B9F">
        <w:rPr>
          <w:rFonts w:ascii="Book Antiqua" w:eastAsia="AppleGothic" w:hAnsi="Book Antiqua" w:cs="Arial"/>
        </w:rPr>
        <w:fldChar w:fldCharType="begin"/>
      </w:r>
      <w:r w:rsidR="001D1BEB" w:rsidRPr="00F45B9F">
        <w:rPr>
          <w:rFonts w:ascii="Book Antiqua" w:eastAsia="AppleGothic" w:hAnsi="Book Antiqua" w:cs="Arial"/>
        </w:rPr>
        <w:instrText xml:space="preserve"> ADDIN EN.CITE &lt;EndNote&gt;&lt;Cite&gt;&lt;Author&gt;Oelschlager&lt;/Author&gt;&lt;Year&gt;2008&lt;/Year&gt;&lt;RecNum&gt;11&lt;/RecNum&gt;&lt;DisplayText&gt;&lt;style face="superscript"&gt;[20]&lt;/style&gt;&lt;/DisplayText&gt;&lt;record&gt;&lt;rec-number&gt;11&lt;/rec-number&gt;&lt;foreign-keys&gt;&lt;key app="EN" db-id="wsztpx2pur9xsned9ac5vp0v5vatswsxafv2" timestamp="1437491029"&gt;11&lt;/key&gt;&lt;/foreign-keys&gt;&lt;ref-type name="Journal Article"&gt;17&lt;/ref-type&gt;&lt;contributors&gt;&lt;authors&gt;&lt;author&gt;Oelschlager, B. K.&lt;/author&gt;&lt;author&gt;Quiroga, E.&lt;/author&gt;&lt;author&gt;Parra, J. D.&lt;/author&gt;&lt;author&gt;Cahill, M.&lt;/author&gt;&lt;author&gt;Polissar, N.&lt;/author&gt;&lt;author&gt;Pellegrini, C. A.&lt;/author&gt;&lt;/authors&gt;&lt;/contributors&gt;&lt;auth-address&gt;Swallowing Center, Department of Surgery, University of Washington, Seattle, WA 98195-6410, USA.&lt;/auth-address&gt;&lt;titles&gt;&lt;title&gt;Long-term outcomes after laparoscopic antireflux surgery&lt;/title&gt;&lt;secondary-title&gt;Am J Gastroenterol&lt;/secondary-title&gt;&lt;/titles&gt;&lt;periodical&gt;&lt;full-title&gt;Am J Gastroenterol&lt;/full-title&gt;&lt;/periodical&gt;&lt;pages&gt;280-7; quiz 288&lt;/pages&gt;&lt;volume&gt;103&lt;/volume&gt;&lt;number&gt;2&lt;/number&gt;&lt;keywords&gt;&lt;keyword&gt;Adolescent&lt;/keyword&gt;&lt;keyword&gt;Adult&lt;/keyword&gt;&lt;keyword&gt;Aged&lt;/keyword&gt;&lt;keyword&gt;Aged, 80 and over&lt;/keyword&gt;&lt;keyword&gt;Female&lt;/keyword&gt;&lt;keyword&gt;Follow-Up Studies&lt;/keyword&gt;&lt;keyword&gt;Gastroesophageal Reflux/*surgery&lt;/keyword&gt;&lt;keyword&gt;Humans&lt;/keyword&gt;&lt;keyword&gt;*Laparoscopy&lt;/keyword&gt;&lt;keyword&gt;Male&lt;/keyword&gt;&lt;keyword&gt;Middle Aged&lt;/keyword&gt;&lt;keyword&gt;Prospective Studies&lt;/keyword&gt;&lt;keyword&gt;Time Factors&lt;/keyword&gt;&lt;keyword&gt;Treatment Outcome&lt;/keyword&gt;&lt;/keywords&gt;&lt;dates&gt;&lt;year&gt;2008&lt;/year&gt;&lt;pub-dates&gt;&lt;date&gt;Feb&lt;/date&gt;&lt;/pub-dates&gt;&lt;/dates&gt;&lt;isbn&gt;0002-9270 (Print)&amp;#xD;0002-9270 (Linking)&lt;/isbn&gt;&lt;accession-num&gt;17970835&lt;/accession-num&gt;&lt;urls&gt;&lt;related-urls&gt;&lt;url&gt;http://www.ncbi.nlm.nih.gov/pubmed/17970835&lt;/url&gt;&lt;/related-urls&gt;&lt;/urls&gt;&lt;electronic-resource-num&gt;10.1111/j.1572-0241.2007.01606.x&lt;/electronic-resource-num&gt;&lt;/record&gt;&lt;/Cite&gt;&lt;/EndNote&gt;</w:instrText>
      </w:r>
      <w:r w:rsidR="001D1BEB" w:rsidRPr="00F45B9F">
        <w:rPr>
          <w:rFonts w:ascii="Book Antiqua" w:eastAsia="AppleGothic" w:hAnsi="Book Antiqua" w:cs="Arial"/>
        </w:rPr>
        <w:fldChar w:fldCharType="separate"/>
      </w:r>
      <w:r w:rsidR="001D1BEB" w:rsidRPr="00F45B9F">
        <w:rPr>
          <w:rFonts w:ascii="Book Antiqua" w:eastAsia="AppleGothic" w:hAnsi="Book Antiqua" w:cs="Arial"/>
          <w:noProof/>
          <w:vertAlign w:val="superscript"/>
        </w:rPr>
        <w:t>[</w:t>
      </w:r>
      <w:hyperlink w:anchor="_ENREF_20" w:tooltip="Oelschlager, 2008 #11" w:history="1">
        <w:r w:rsidR="001D1BEB" w:rsidRPr="00F45B9F">
          <w:rPr>
            <w:rFonts w:ascii="Book Antiqua" w:eastAsia="AppleGothic" w:hAnsi="Book Antiqua" w:cs="Arial"/>
            <w:noProof/>
            <w:vertAlign w:val="superscript"/>
          </w:rPr>
          <w:t>20</w:t>
        </w:r>
      </w:hyperlink>
      <w:r w:rsidR="001D1BEB" w:rsidRPr="00F45B9F">
        <w:rPr>
          <w:rFonts w:ascii="Book Antiqua" w:eastAsia="AppleGothic" w:hAnsi="Book Antiqua" w:cs="Arial"/>
          <w:noProof/>
          <w:vertAlign w:val="superscript"/>
        </w:rPr>
        <w:t>]</w:t>
      </w:r>
      <w:r w:rsidR="001D1BEB" w:rsidRPr="00F45B9F">
        <w:rPr>
          <w:rFonts w:ascii="Book Antiqua" w:eastAsia="AppleGothic" w:hAnsi="Book Antiqua" w:cs="Arial"/>
        </w:rPr>
        <w:fldChar w:fldCharType="end"/>
      </w:r>
      <w:r w:rsidR="00E508C6" w:rsidRPr="00F45B9F">
        <w:rPr>
          <w:rFonts w:ascii="Book Antiqua" w:eastAsia="AppleGothic" w:hAnsi="Book Antiqua" w:cs="Arial"/>
        </w:rPr>
        <w:t xml:space="preserve">. </w:t>
      </w:r>
      <w:r w:rsidR="0042625A" w:rsidRPr="00F45B9F">
        <w:rPr>
          <w:rFonts w:ascii="Book Antiqua" w:eastAsia="AppleGothic" w:hAnsi="Book Antiqua" w:cs="Arial"/>
        </w:rPr>
        <w:t xml:space="preserve"> </w:t>
      </w:r>
      <w:r w:rsidRPr="00F45B9F">
        <w:rPr>
          <w:rFonts w:ascii="Book Antiqua" w:eastAsia="AppleGothic" w:hAnsi="Book Antiqua" w:cs="Arial"/>
        </w:rPr>
        <w:t>Few absolute contraindications to an anti-reflux exist</w:t>
      </w:r>
      <w:r w:rsidR="0042625A" w:rsidRPr="00F45B9F">
        <w:rPr>
          <w:rFonts w:ascii="Book Antiqua" w:eastAsia="AppleGothic" w:hAnsi="Book Antiqua" w:cs="Arial"/>
        </w:rPr>
        <w:t xml:space="preserve"> except the</w:t>
      </w:r>
      <w:r w:rsidRPr="00F45B9F">
        <w:rPr>
          <w:rFonts w:ascii="Book Antiqua" w:eastAsia="AppleGothic" w:hAnsi="Book Antiqua" w:cs="Arial"/>
        </w:rPr>
        <w:t xml:space="preserve"> presence of esophageal cancer or Barrett’s mucosa with untreated high-grade dysplasia. </w:t>
      </w:r>
      <w:r w:rsidR="00DF105E" w:rsidRPr="00F45B9F">
        <w:rPr>
          <w:rFonts w:ascii="Book Antiqua" w:eastAsia="AppleGothic" w:hAnsi="Book Antiqua" w:cs="Arial"/>
        </w:rPr>
        <w:t>A long-term outcome 5-year follow-up study evaluating anti-reflux surgery in patients with Barrett’s esophagus</w:t>
      </w:r>
      <w:r w:rsidR="00D46E8C" w:rsidRPr="00F45B9F">
        <w:rPr>
          <w:rFonts w:ascii="Book Antiqua" w:eastAsia="AppleGothic" w:hAnsi="Book Antiqua" w:cs="Arial"/>
        </w:rPr>
        <w:t xml:space="preserve"> that </w:t>
      </w:r>
      <w:r w:rsidR="00DF105E" w:rsidRPr="00F45B9F">
        <w:rPr>
          <w:rFonts w:ascii="Book Antiqua" w:eastAsia="AppleGothic" w:hAnsi="Book Antiqua" w:cs="Arial"/>
        </w:rPr>
        <w:t>included patients with low-grade dysplasia, short and long-segment Barrett’s showed reflux symptoms were absent in 67 of 85 patients (79%)</w:t>
      </w:r>
      <w:r w:rsidR="00D46E8C" w:rsidRPr="00F45B9F">
        <w:rPr>
          <w:rFonts w:ascii="Book Antiqua" w:eastAsia="AppleGothic" w:hAnsi="Book Antiqua" w:cs="Arial"/>
        </w:rPr>
        <w:t xml:space="preserve"> after surgery</w:t>
      </w:r>
      <w:r w:rsidR="001D1BEB" w:rsidRPr="00F45B9F">
        <w:rPr>
          <w:rFonts w:ascii="Book Antiqua" w:eastAsia="AppleGothic" w:hAnsi="Book Antiqua" w:cs="Arial"/>
        </w:rPr>
        <w:fldChar w:fldCharType="begin">
          <w:fldData xml:space="preserve">PEVuZE5vdGU+PENpdGU+PEF1dGhvcj5Ib2ZzdGV0dGVyPC9BdXRob3I+PFllYXI+MjAwMTwvWWVh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=
</w:fldData>
        </w:fldChar>
      </w:r>
      <w:r w:rsidR="001D1BEB" w:rsidRPr="00F45B9F">
        <w:rPr>
          <w:rFonts w:ascii="Book Antiqua" w:eastAsia="AppleGothic" w:hAnsi="Book Antiqua" w:cs="Arial"/>
        </w:rPr>
        <w:instrText xml:space="preserve"> ADDIN EN.CITE </w:instrText>
      </w:r>
      <w:r w:rsidR="001D1BEB" w:rsidRPr="00F45B9F">
        <w:rPr>
          <w:rFonts w:ascii="Book Antiqua" w:eastAsia="AppleGothic" w:hAnsi="Book Antiqua" w:cs="Arial"/>
        </w:rPr>
        <w:fldChar w:fldCharType="begin">
          <w:fldData xml:space="preserve">PEVuZE5vdGU+PENpdGU+PEF1dGhvcj5Ib2ZzdGV0dGVyPC9BdXRob3I+PFllYXI+MjAwMTwvWWVh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=
</w:fldData>
        </w:fldChar>
      </w:r>
      <w:r w:rsidR="001D1BEB" w:rsidRPr="00F45B9F">
        <w:rPr>
          <w:rFonts w:ascii="Book Antiqua" w:eastAsia="AppleGothic" w:hAnsi="Book Antiqua" w:cs="Arial"/>
        </w:rPr>
        <w:instrText xml:space="preserve"> ADDIN EN.CITE.DATA </w:instrText>
      </w:r>
      <w:r w:rsidR="001D1BEB" w:rsidRPr="00F45B9F">
        <w:rPr>
          <w:rFonts w:ascii="Book Antiqua" w:eastAsia="AppleGothic" w:hAnsi="Book Antiqua" w:cs="Arial"/>
        </w:rPr>
      </w:r>
      <w:r w:rsidR="001D1BEB" w:rsidRPr="00F45B9F">
        <w:rPr>
          <w:rFonts w:ascii="Book Antiqua" w:eastAsia="AppleGothic" w:hAnsi="Book Antiqua" w:cs="Arial"/>
        </w:rPr>
        <w:fldChar w:fldCharType="end"/>
      </w:r>
      <w:r w:rsidR="001D1BEB" w:rsidRPr="00F45B9F">
        <w:rPr>
          <w:rFonts w:ascii="Book Antiqua" w:eastAsia="AppleGothic" w:hAnsi="Book Antiqua" w:cs="Arial"/>
        </w:rPr>
      </w:r>
      <w:r w:rsidR="001D1BEB" w:rsidRPr="00F45B9F">
        <w:rPr>
          <w:rFonts w:ascii="Book Antiqua" w:eastAsia="AppleGothic" w:hAnsi="Book Antiqua" w:cs="Arial"/>
        </w:rPr>
        <w:fldChar w:fldCharType="separate"/>
      </w:r>
      <w:r w:rsidR="001D1BEB" w:rsidRPr="00F45B9F">
        <w:rPr>
          <w:rFonts w:ascii="Book Antiqua" w:eastAsia="AppleGothic" w:hAnsi="Book Antiqua" w:cs="Arial"/>
          <w:noProof/>
          <w:vertAlign w:val="superscript"/>
        </w:rPr>
        <w:t>[</w:t>
      </w:r>
      <w:hyperlink w:anchor="_ENREF_21" w:tooltip="Hofstetter, 2001 #14" w:history="1">
        <w:r w:rsidR="001D1BEB" w:rsidRPr="00F45B9F">
          <w:rPr>
            <w:rFonts w:ascii="Book Antiqua" w:eastAsia="AppleGothic" w:hAnsi="Book Antiqua" w:cs="Arial"/>
            <w:noProof/>
            <w:vertAlign w:val="superscript"/>
          </w:rPr>
          <w:t>21</w:t>
        </w:r>
      </w:hyperlink>
      <w:r w:rsidR="001D1BEB" w:rsidRPr="00F45B9F">
        <w:rPr>
          <w:rFonts w:ascii="Book Antiqua" w:eastAsia="AppleGothic" w:hAnsi="Book Antiqua" w:cs="Arial"/>
          <w:noProof/>
          <w:vertAlign w:val="superscript"/>
        </w:rPr>
        <w:t>]</w:t>
      </w:r>
      <w:r w:rsidR="001D1BEB" w:rsidRPr="00F45B9F">
        <w:rPr>
          <w:rFonts w:ascii="Book Antiqua" w:eastAsia="AppleGothic" w:hAnsi="Book Antiqua" w:cs="Arial"/>
        </w:rPr>
        <w:fldChar w:fldCharType="end"/>
      </w:r>
      <w:r w:rsidR="00DF105E" w:rsidRPr="00F45B9F">
        <w:rPr>
          <w:rFonts w:ascii="Book Antiqua" w:eastAsia="AppleGothic" w:hAnsi="Book Antiqua" w:cs="Arial"/>
        </w:rPr>
        <w:t>.</w:t>
      </w:r>
      <w:r w:rsidR="00D46E8C" w:rsidRPr="00F45B9F">
        <w:rPr>
          <w:rFonts w:ascii="Book Antiqua" w:eastAsia="AppleGothic" w:hAnsi="Book Antiqua" w:cs="Arial"/>
        </w:rPr>
        <w:t xml:space="preserve"> </w:t>
      </w:r>
      <w:r w:rsidR="003700EE" w:rsidRPr="00F45B9F">
        <w:rPr>
          <w:rFonts w:ascii="Book Antiqua" w:eastAsia="AppleGothic" w:hAnsi="Book Antiqua" w:cs="Arial"/>
        </w:rPr>
        <w:t>In regards to resolution of Barrett’s, low-grade dysplasia regressed to nondysplastic Barrett</w:t>
      </w:r>
      <w:r w:rsidR="001D1BEB" w:rsidRPr="00F45B9F">
        <w:rPr>
          <w:rFonts w:ascii="Book Antiqua" w:eastAsia="宋体" w:hAnsi="Book Antiqua" w:cs="Arial"/>
          <w:lang w:eastAsia="zh-CN"/>
        </w:rPr>
        <w:t>’</w:t>
      </w:r>
      <w:r w:rsidR="003700EE" w:rsidRPr="00F45B9F">
        <w:rPr>
          <w:rFonts w:ascii="Book Antiqua" w:eastAsia="AppleGothic" w:hAnsi="Book Antiqua" w:cs="Arial"/>
        </w:rPr>
        <w:t>s in 7 of 16 (44%), and intestinal metaplasia regressed to cardiac mucosa in 9 of 63 (14%). High-grade dysplasia and adenocarcinoma were prevented in all ninety-seven patients</w:t>
      </w:r>
      <w:r w:rsidR="001D1BEB" w:rsidRPr="00F45B9F">
        <w:rPr>
          <w:rFonts w:ascii="Book Antiqua" w:eastAsia="AppleGothic" w:hAnsi="Book Antiqua" w:cs="Arial"/>
        </w:rPr>
        <w:fldChar w:fldCharType="begin">
          <w:fldData xml:space="preserve">PEVuZE5vdGU+PENpdGU+PEF1dGhvcj5Ib2ZzdGV0dGVyPC9BdXRob3I+PFllYXI+MjAwMTwvWWVh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=
</w:fldData>
        </w:fldChar>
      </w:r>
      <w:r w:rsidR="001D1BEB" w:rsidRPr="00F45B9F">
        <w:rPr>
          <w:rFonts w:ascii="Book Antiqua" w:eastAsia="AppleGothic" w:hAnsi="Book Antiqua" w:cs="Arial"/>
        </w:rPr>
        <w:instrText xml:space="preserve"> ADDIN EN.CITE </w:instrText>
      </w:r>
      <w:r w:rsidR="001D1BEB" w:rsidRPr="00F45B9F">
        <w:rPr>
          <w:rFonts w:ascii="Book Antiqua" w:eastAsia="AppleGothic" w:hAnsi="Book Antiqua" w:cs="Arial"/>
        </w:rPr>
        <w:fldChar w:fldCharType="begin">
          <w:fldData xml:space="preserve">PEVuZE5vdGU+PENpdGU+PEF1dGhvcj5Ib2ZzdGV0dGVyPC9BdXRob3I+PFllYXI+MjAwMTwvWWVh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=
</w:fldData>
        </w:fldChar>
      </w:r>
      <w:r w:rsidR="001D1BEB" w:rsidRPr="00F45B9F">
        <w:rPr>
          <w:rFonts w:ascii="Book Antiqua" w:eastAsia="AppleGothic" w:hAnsi="Book Antiqua" w:cs="Arial"/>
        </w:rPr>
        <w:instrText xml:space="preserve"> ADDIN EN.CITE.DATA </w:instrText>
      </w:r>
      <w:r w:rsidR="001D1BEB" w:rsidRPr="00F45B9F">
        <w:rPr>
          <w:rFonts w:ascii="Book Antiqua" w:eastAsia="AppleGothic" w:hAnsi="Book Antiqua" w:cs="Arial"/>
        </w:rPr>
      </w:r>
      <w:r w:rsidR="001D1BEB" w:rsidRPr="00F45B9F">
        <w:rPr>
          <w:rFonts w:ascii="Book Antiqua" w:eastAsia="AppleGothic" w:hAnsi="Book Antiqua" w:cs="Arial"/>
        </w:rPr>
        <w:fldChar w:fldCharType="end"/>
      </w:r>
      <w:r w:rsidR="001D1BEB" w:rsidRPr="00F45B9F">
        <w:rPr>
          <w:rFonts w:ascii="Book Antiqua" w:eastAsia="AppleGothic" w:hAnsi="Book Antiqua" w:cs="Arial"/>
        </w:rPr>
      </w:r>
      <w:r w:rsidR="001D1BEB" w:rsidRPr="00F45B9F">
        <w:rPr>
          <w:rFonts w:ascii="Book Antiqua" w:eastAsia="AppleGothic" w:hAnsi="Book Antiqua" w:cs="Arial"/>
        </w:rPr>
        <w:fldChar w:fldCharType="separate"/>
      </w:r>
      <w:r w:rsidR="001D1BEB" w:rsidRPr="00F45B9F">
        <w:rPr>
          <w:rFonts w:ascii="Book Antiqua" w:eastAsia="AppleGothic" w:hAnsi="Book Antiqua" w:cs="Arial"/>
          <w:noProof/>
          <w:vertAlign w:val="superscript"/>
        </w:rPr>
        <w:t>[</w:t>
      </w:r>
      <w:hyperlink w:anchor="_ENREF_21" w:tooltip="Hofstetter, 2001 #14" w:history="1">
        <w:r w:rsidR="001D1BEB" w:rsidRPr="00F45B9F">
          <w:rPr>
            <w:rFonts w:ascii="Book Antiqua" w:eastAsia="AppleGothic" w:hAnsi="Book Antiqua" w:cs="Arial"/>
            <w:noProof/>
            <w:vertAlign w:val="superscript"/>
          </w:rPr>
          <w:t>21</w:t>
        </w:r>
      </w:hyperlink>
      <w:r w:rsidR="001D1BEB" w:rsidRPr="00F45B9F">
        <w:rPr>
          <w:rFonts w:ascii="Book Antiqua" w:eastAsia="AppleGothic" w:hAnsi="Book Antiqua" w:cs="Arial"/>
          <w:noProof/>
          <w:vertAlign w:val="superscript"/>
        </w:rPr>
        <w:t>]</w:t>
      </w:r>
      <w:r w:rsidR="001D1BEB" w:rsidRPr="00F45B9F">
        <w:rPr>
          <w:rFonts w:ascii="Book Antiqua" w:eastAsia="AppleGothic" w:hAnsi="Book Antiqua" w:cs="Arial"/>
        </w:rPr>
        <w:fldChar w:fldCharType="end"/>
      </w:r>
      <w:r w:rsidR="003700EE" w:rsidRPr="00F45B9F">
        <w:rPr>
          <w:rFonts w:ascii="Book Antiqua" w:eastAsia="AppleGothic" w:hAnsi="Book Antiqua" w:cs="Arial"/>
        </w:rPr>
        <w:t xml:space="preserve">. </w:t>
      </w:r>
    </w:p>
    <w:p w14:paraId="0175367D" w14:textId="77777777" w:rsidR="00435E65" w:rsidRPr="00F45B9F" w:rsidRDefault="00435E65" w:rsidP="00A12A21">
      <w:pPr>
        <w:spacing w:line="360" w:lineRule="auto"/>
        <w:jc w:val="both"/>
        <w:rPr>
          <w:rFonts w:ascii="Book Antiqua" w:eastAsia="宋体" w:hAnsi="Book Antiqua" w:cs="Arial"/>
          <w:b/>
          <w:i/>
          <w:lang w:eastAsia="zh-CN"/>
        </w:rPr>
      </w:pPr>
    </w:p>
    <w:p w14:paraId="2FD4C2FE" w14:textId="77777777" w:rsidR="00715AF2" w:rsidRPr="00F45B9F" w:rsidRDefault="00715AF2" w:rsidP="00A12A21">
      <w:pPr>
        <w:spacing w:line="360" w:lineRule="auto"/>
        <w:jc w:val="both"/>
        <w:rPr>
          <w:rFonts w:ascii="Book Antiqua" w:eastAsia="AppleGothic" w:hAnsi="Book Antiqua" w:cs="Arial"/>
          <w:b/>
          <w:i/>
        </w:rPr>
      </w:pPr>
      <w:r w:rsidRPr="00F45B9F">
        <w:rPr>
          <w:rFonts w:ascii="Book Antiqua" w:eastAsia="AppleGothic" w:hAnsi="Book Antiqua" w:cs="Arial"/>
          <w:b/>
          <w:i/>
        </w:rPr>
        <w:t>Preoperative considerations</w:t>
      </w:r>
    </w:p>
    <w:p w14:paraId="4E99658F" w14:textId="0C6875FE" w:rsidR="00FC3411" w:rsidRPr="00F45B9F" w:rsidRDefault="00715AF2" w:rsidP="001D1BEB">
      <w:pPr>
        <w:spacing w:line="360" w:lineRule="auto"/>
        <w:jc w:val="both"/>
        <w:rPr>
          <w:rFonts w:ascii="Book Antiqua" w:eastAsia="宋体" w:hAnsi="Book Antiqua" w:cs="Arial"/>
          <w:lang w:eastAsia="zh-CN"/>
        </w:rPr>
      </w:pPr>
      <w:r w:rsidRPr="00F45B9F">
        <w:rPr>
          <w:rFonts w:ascii="Book Antiqua" w:eastAsia="AppleGothic" w:hAnsi="Book Antiqua" w:cs="Arial"/>
        </w:rPr>
        <w:t>Preoperative objectives should</w:t>
      </w:r>
      <w:r w:rsidR="00B532DC" w:rsidRPr="00F45B9F">
        <w:rPr>
          <w:rFonts w:ascii="Book Antiqua" w:eastAsia="AppleGothic" w:hAnsi="Book Antiqua" w:cs="Arial"/>
        </w:rPr>
        <w:t xml:space="preserve"> identify</w:t>
      </w:r>
      <w:r w:rsidRPr="00F45B9F">
        <w:rPr>
          <w:rFonts w:ascii="Book Antiqua" w:eastAsia="AppleGothic" w:hAnsi="Book Antiqua" w:cs="Arial"/>
        </w:rPr>
        <w:t xml:space="preserve"> the proper patients for anti-reflux surgery after appropriately evaluating symptoms and diagnostic studies. Proper selection of patients optimizes outcomes. Initial evaluation must include a thorough history and physical exam. It is important for the surgeon to focus on the duration of symptoms, type of reflux symptoms and causat</w:t>
      </w:r>
      <w:r w:rsidR="00ED7A7C" w:rsidRPr="00F45B9F">
        <w:rPr>
          <w:rFonts w:ascii="Book Antiqua" w:eastAsia="AppleGothic" w:hAnsi="Book Antiqua" w:cs="Arial"/>
        </w:rPr>
        <w:t xml:space="preserve">ion/temporal relationship of </w:t>
      </w:r>
      <w:r w:rsidRPr="00F45B9F">
        <w:rPr>
          <w:rFonts w:ascii="Book Antiqua" w:eastAsia="AppleGothic" w:hAnsi="Book Antiqua" w:cs="Arial"/>
        </w:rPr>
        <w:t>symptoms. Studies have shown that patients with typical symptoms, in comparison to those with atypical symptoms, have a better response to fundoplication.</w:t>
      </w:r>
      <w:r w:rsidR="003F6B6D" w:rsidRPr="00F45B9F">
        <w:rPr>
          <w:rFonts w:ascii="Book Antiqua" w:eastAsia="AppleGothic" w:hAnsi="Book Antiqua" w:cs="Arial"/>
        </w:rPr>
        <w:t xml:space="preserve"> A 10-year follow up study reported 85% percent of patients with typical symptoms had a successful outcome after </w:t>
      </w:r>
      <w:r w:rsidR="007042B6" w:rsidRPr="00F45B9F">
        <w:rPr>
          <w:rFonts w:ascii="Book Antiqua" w:eastAsia="AppleGothic" w:hAnsi="Book Antiqua" w:cs="Arial"/>
        </w:rPr>
        <w:t>LNF</w:t>
      </w:r>
      <w:r w:rsidR="003F6B6D" w:rsidRPr="00F45B9F">
        <w:rPr>
          <w:rFonts w:ascii="Book Antiqua" w:eastAsia="AppleGothic" w:hAnsi="Book Antiqua" w:cs="Arial"/>
        </w:rPr>
        <w:t>, compared to only 41% with atypical symptoms</w:t>
      </w:r>
      <w:r w:rsidR="001D1BEB" w:rsidRPr="00F45B9F">
        <w:rPr>
          <w:rFonts w:ascii="Book Antiqua" w:eastAsia="AppleGothic" w:hAnsi="Book Antiqua" w:cs="Arial"/>
        </w:rPr>
        <w:fldChar w:fldCharType="begin">
          <w:fldData xml:space="preserve">PEVuZE5vdGU+PENpdGU+PEF1dGhvcj5Nb3JnZW50aGFsPC9BdXRob3I+PFllYXI+MjAwNzwvWWVh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</w:fldData>
        </w:fldChar>
      </w:r>
      <w:r w:rsidR="001D1BEB" w:rsidRPr="00F45B9F">
        <w:rPr>
          <w:rFonts w:ascii="Book Antiqua" w:eastAsia="AppleGothic" w:hAnsi="Book Antiqua" w:cs="Arial"/>
        </w:rPr>
        <w:instrText xml:space="preserve"> ADDIN EN.CITE </w:instrText>
      </w:r>
      <w:r w:rsidR="001D1BEB" w:rsidRPr="00F45B9F">
        <w:rPr>
          <w:rFonts w:ascii="Book Antiqua" w:eastAsia="AppleGothic" w:hAnsi="Book Antiqua" w:cs="Arial"/>
        </w:rPr>
        <w:fldChar w:fldCharType="begin">
          <w:fldData xml:space="preserve">PEVuZE5vdGU+PENpdGU+PEF1dGhvcj5Nb3JnZW50aGFsPC9BdXRob3I+PFllYXI+MjAwNzwvWWVh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</w:fldData>
        </w:fldChar>
      </w:r>
      <w:r w:rsidR="001D1BEB" w:rsidRPr="00F45B9F">
        <w:rPr>
          <w:rFonts w:ascii="Book Antiqua" w:eastAsia="AppleGothic" w:hAnsi="Book Antiqua" w:cs="Arial"/>
        </w:rPr>
        <w:instrText xml:space="preserve"> ADDIN EN.CITE.DATA </w:instrText>
      </w:r>
      <w:r w:rsidR="001D1BEB" w:rsidRPr="00F45B9F">
        <w:rPr>
          <w:rFonts w:ascii="Book Antiqua" w:eastAsia="AppleGothic" w:hAnsi="Book Antiqua" w:cs="Arial"/>
        </w:rPr>
      </w:r>
      <w:r w:rsidR="001D1BEB" w:rsidRPr="00F45B9F">
        <w:rPr>
          <w:rFonts w:ascii="Book Antiqua" w:eastAsia="AppleGothic" w:hAnsi="Book Antiqua" w:cs="Arial"/>
        </w:rPr>
        <w:fldChar w:fldCharType="end"/>
      </w:r>
      <w:r w:rsidR="001D1BEB" w:rsidRPr="00F45B9F">
        <w:rPr>
          <w:rFonts w:ascii="Book Antiqua" w:eastAsia="AppleGothic" w:hAnsi="Book Antiqua" w:cs="Arial"/>
        </w:rPr>
      </w:r>
      <w:r w:rsidR="001D1BEB" w:rsidRPr="00F45B9F">
        <w:rPr>
          <w:rFonts w:ascii="Book Antiqua" w:eastAsia="AppleGothic" w:hAnsi="Book Antiqua" w:cs="Arial"/>
        </w:rPr>
        <w:fldChar w:fldCharType="separate"/>
      </w:r>
      <w:r w:rsidR="001D1BEB" w:rsidRPr="00F45B9F">
        <w:rPr>
          <w:rFonts w:ascii="Book Antiqua" w:eastAsia="AppleGothic" w:hAnsi="Book Antiqua" w:cs="Arial"/>
          <w:noProof/>
          <w:vertAlign w:val="superscript"/>
        </w:rPr>
        <w:t>[</w:t>
      </w:r>
      <w:hyperlink w:anchor="_ENREF_19" w:tooltip="Morgenthal, 2007 #12" w:history="1">
        <w:r w:rsidR="001D1BEB" w:rsidRPr="00F45B9F">
          <w:rPr>
            <w:rFonts w:ascii="Book Antiqua" w:eastAsia="AppleGothic" w:hAnsi="Book Antiqua" w:cs="Arial"/>
            <w:noProof/>
            <w:vertAlign w:val="superscript"/>
          </w:rPr>
          <w:t>19</w:t>
        </w:r>
      </w:hyperlink>
      <w:r w:rsidR="001D1BEB" w:rsidRPr="00F45B9F">
        <w:rPr>
          <w:rFonts w:ascii="Book Antiqua" w:eastAsia="AppleGothic" w:hAnsi="Book Antiqua" w:cs="Arial"/>
          <w:noProof/>
          <w:vertAlign w:val="superscript"/>
        </w:rPr>
        <w:t>]</w:t>
      </w:r>
      <w:r w:rsidR="001D1BEB" w:rsidRPr="00F45B9F">
        <w:rPr>
          <w:rFonts w:ascii="Book Antiqua" w:eastAsia="AppleGothic" w:hAnsi="Book Antiqua" w:cs="Arial"/>
        </w:rPr>
        <w:fldChar w:fldCharType="end"/>
      </w:r>
      <w:r w:rsidR="003F6B6D" w:rsidRPr="00F45B9F">
        <w:rPr>
          <w:rFonts w:ascii="Book Antiqua" w:eastAsia="AppleGothic" w:hAnsi="Book Antiqua" w:cs="Arial"/>
        </w:rPr>
        <w:t xml:space="preserve">. </w:t>
      </w:r>
      <w:r w:rsidRPr="00F45B9F">
        <w:rPr>
          <w:rFonts w:ascii="Book Antiqua" w:eastAsia="AppleGothic" w:hAnsi="Book Antiqua" w:cs="Arial"/>
        </w:rPr>
        <w:t>Furthermore, patients who experience exaggerated symptoms when supine rather than standing tend to have better outcomes</w:t>
      </w:r>
      <w:r w:rsidR="003F6B6D" w:rsidRPr="00F45B9F">
        <w:rPr>
          <w:rFonts w:ascii="Book Antiqua" w:eastAsia="AppleGothic" w:hAnsi="Book Antiqua" w:cs="Arial"/>
        </w:rPr>
        <w:t xml:space="preserve"> after fundoplication as well.</w:t>
      </w:r>
      <w:r w:rsidR="008338A9" w:rsidRPr="00F45B9F">
        <w:rPr>
          <w:rFonts w:ascii="Book Antiqua" w:eastAsia="AppleGothic" w:hAnsi="Book Antiqua" w:cs="Arial"/>
        </w:rPr>
        <w:t xml:space="preserve"> </w:t>
      </w:r>
      <w:r w:rsidR="003F6B6D" w:rsidRPr="00F45B9F">
        <w:rPr>
          <w:rFonts w:ascii="Book Antiqua" w:eastAsia="AppleGothic" w:hAnsi="Book Antiqua" w:cs="Arial"/>
        </w:rPr>
        <w:t xml:space="preserve">In the supine position, </w:t>
      </w:r>
      <w:r w:rsidR="002F240A" w:rsidRPr="00F45B9F">
        <w:rPr>
          <w:rFonts w:ascii="Book Antiqua" w:eastAsia="AppleGothic" w:hAnsi="Book Antiqua" w:cs="Arial"/>
        </w:rPr>
        <w:t>transient lower</w:t>
      </w:r>
      <w:r w:rsidR="00CF5858" w:rsidRPr="00F45B9F">
        <w:rPr>
          <w:rFonts w:ascii="Book Antiqua" w:eastAsia="AppleGothic" w:hAnsi="Book Antiqua" w:cs="Arial"/>
        </w:rPr>
        <w:t xml:space="preserve"> esophageal relaxation </w:t>
      </w:r>
      <w:r w:rsidR="00604168" w:rsidRPr="00F45B9F">
        <w:rPr>
          <w:rFonts w:ascii="Book Antiqua" w:eastAsia="AppleGothic" w:hAnsi="Book Antiqua" w:cs="Arial"/>
        </w:rPr>
        <w:t>periods</w:t>
      </w:r>
      <w:r w:rsidR="00CF5858" w:rsidRPr="00F45B9F">
        <w:rPr>
          <w:rFonts w:ascii="Book Antiqua" w:eastAsia="AppleGothic" w:hAnsi="Book Antiqua" w:cs="Arial"/>
        </w:rPr>
        <w:t xml:space="preserve"> increase. Studies have shown that fundoplication reduces TLSR frequency by 50% and thus decrease reflux events</w:t>
      </w:r>
      <w:r w:rsidR="001D1BEB" w:rsidRPr="00F45B9F">
        <w:rPr>
          <w:rFonts w:ascii="Book Antiqua" w:eastAsia="AppleGothic" w:hAnsi="Book Antiqua" w:cs="Arial"/>
        </w:rPr>
        <w:fldChar w:fldCharType="begin">
          <w:fldData xml:space="preserve">PEVuZE5vdGU+PENpdGU+PEF1dGhvcj5TY2hlZmZlcjwvQXV0aG9yPjxZZWFyPjIwMDM8L1llYXI+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=
</w:fldData>
        </w:fldChar>
      </w:r>
      <w:r w:rsidR="001D1BEB" w:rsidRPr="00F45B9F">
        <w:rPr>
          <w:rFonts w:ascii="Book Antiqua" w:eastAsia="AppleGothic" w:hAnsi="Book Antiqua" w:cs="Arial"/>
        </w:rPr>
        <w:instrText xml:space="preserve"> ADDIN EN.CITE </w:instrText>
      </w:r>
      <w:r w:rsidR="001D1BEB" w:rsidRPr="00F45B9F">
        <w:rPr>
          <w:rFonts w:ascii="Book Antiqua" w:eastAsia="AppleGothic" w:hAnsi="Book Antiqua" w:cs="Arial"/>
        </w:rPr>
        <w:fldChar w:fldCharType="begin">
          <w:fldData xml:space="preserve">PEVuZE5vdGU+PENpdGU+PEF1dGhvcj5TY2hlZmZlcjwvQXV0aG9yPjxZZWFyPjIwMDM8L1llYXI+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=
</w:fldData>
        </w:fldChar>
      </w:r>
      <w:r w:rsidR="001D1BEB" w:rsidRPr="00F45B9F">
        <w:rPr>
          <w:rFonts w:ascii="Book Antiqua" w:eastAsia="AppleGothic" w:hAnsi="Book Antiqua" w:cs="Arial"/>
        </w:rPr>
        <w:instrText xml:space="preserve"> ADDIN EN.CITE.DATA </w:instrText>
      </w:r>
      <w:r w:rsidR="001D1BEB" w:rsidRPr="00F45B9F">
        <w:rPr>
          <w:rFonts w:ascii="Book Antiqua" w:eastAsia="AppleGothic" w:hAnsi="Book Antiqua" w:cs="Arial"/>
        </w:rPr>
      </w:r>
      <w:r w:rsidR="001D1BEB" w:rsidRPr="00F45B9F">
        <w:rPr>
          <w:rFonts w:ascii="Book Antiqua" w:eastAsia="AppleGothic" w:hAnsi="Book Antiqua" w:cs="Arial"/>
        </w:rPr>
        <w:fldChar w:fldCharType="end"/>
      </w:r>
      <w:r w:rsidR="001D1BEB" w:rsidRPr="00F45B9F">
        <w:rPr>
          <w:rFonts w:ascii="Book Antiqua" w:eastAsia="AppleGothic" w:hAnsi="Book Antiqua" w:cs="Arial"/>
        </w:rPr>
      </w:r>
      <w:r w:rsidR="001D1BEB" w:rsidRPr="00F45B9F">
        <w:rPr>
          <w:rFonts w:ascii="Book Antiqua" w:eastAsia="AppleGothic" w:hAnsi="Book Antiqua" w:cs="Arial"/>
        </w:rPr>
        <w:fldChar w:fldCharType="separate"/>
      </w:r>
      <w:r w:rsidR="001D1BEB" w:rsidRPr="00F45B9F">
        <w:rPr>
          <w:rFonts w:ascii="Book Antiqua" w:eastAsia="AppleGothic" w:hAnsi="Book Antiqua" w:cs="Arial"/>
          <w:noProof/>
          <w:vertAlign w:val="superscript"/>
        </w:rPr>
        <w:t>[</w:t>
      </w:r>
      <w:hyperlink w:anchor="_ENREF_22" w:tooltip="Scheffer, 2003 #16" w:history="1">
        <w:r w:rsidR="001D1BEB" w:rsidRPr="00F45B9F">
          <w:rPr>
            <w:rFonts w:ascii="Book Antiqua" w:eastAsia="AppleGothic" w:hAnsi="Book Antiqua" w:cs="Arial"/>
            <w:noProof/>
            <w:vertAlign w:val="superscript"/>
          </w:rPr>
          <w:t>22</w:t>
        </w:r>
      </w:hyperlink>
      <w:r w:rsidR="001D1BEB" w:rsidRPr="00F45B9F">
        <w:rPr>
          <w:rFonts w:ascii="Book Antiqua" w:eastAsia="AppleGothic" w:hAnsi="Book Antiqua" w:cs="Arial"/>
          <w:noProof/>
          <w:vertAlign w:val="superscript"/>
        </w:rPr>
        <w:t>,</w:t>
      </w:r>
      <w:hyperlink w:anchor="_ENREF_23" w:tooltip="Ireland, 1993 #15" w:history="1">
        <w:r w:rsidR="001D1BEB" w:rsidRPr="00F45B9F">
          <w:rPr>
            <w:rFonts w:ascii="Book Antiqua" w:eastAsia="AppleGothic" w:hAnsi="Book Antiqua" w:cs="Arial"/>
            <w:noProof/>
            <w:vertAlign w:val="superscript"/>
          </w:rPr>
          <w:t>23</w:t>
        </w:r>
      </w:hyperlink>
      <w:r w:rsidR="001D1BEB" w:rsidRPr="00F45B9F">
        <w:rPr>
          <w:rFonts w:ascii="Book Antiqua" w:eastAsia="AppleGothic" w:hAnsi="Book Antiqua" w:cs="Arial"/>
          <w:noProof/>
          <w:vertAlign w:val="superscript"/>
        </w:rPr>
        <w:t>]</w:t>
      </w:r>
      <w:r w:rsidR="001D1BEB" w:rsidRPr="00F45B9F">
        <w:rPr>
          <w:rFonts w:ascii="Book Antiqua" w:eastAsia="AppleGothic" w:hAnsi="Book Antiqua" w:cs="Arial"/>
        </w:rPr>
        <w:fldChar w:fldCharType="end"/>
      </w:r>
      <w:r w:rsidR="00CF5858" w:rsidRPr="00F45B9F">
        <w:rPr>
          <w:rFonts w:ascii="Book Antiqua" w:eastAsia="AppleGothic" w:hAnsi="Book Antiqua" w:cs="Arial"/>
        </w:rPr>
        <w:t xml:space="preserve">. </w:t>
      </w:r>
      <w:r w:rsidRPr="00F45B9F">
        <w:rPr>
          <w:rFonts w:ascii="Book Antiqua" w:eastAsia="AppleGothic" w:hAnsi="Book Antiqua" w:cs="Arial"/>
        </w:rPr>
        <w:t xml:space="preserve">After </w:t>
      </w:r>
      <w:r w:rsidR="00B532DC" w:rsidRPr="00F45B9F">
        <w:rPr>
          <w:rFonts w:ascii="Book Antiqua" w:eastAsia="AppleGothic" w:hAnsi="Book Antiqua" w:cs="Arial"/>
        </w:rPr>
        <w:t xml:space="preserve">a </w:t>
      </w:r>
      <w:r w:rsidRPr="00F45B9F">
        <w:rPr>
          <w:rFonts w:ascii="Book Antiqua" w:eastAsia="AppleGothic" w:hAnsi="Book Antiqua" w:cs="Arial"/>
        </w:rPr>
        <w:t>detailed history and physical exa</w:t>
      </w:r>
      <w:r w:rsidR="00B532DC" w:rsidRPr="00F45B9F">
        <w:rPr>
          <w:rFonts w:ascii="Book Antiqua" w:eastAsia="AppleGothic" w:hAnsi="Book Antiqua" w:cs="Arial"/>
        </w:rPr>
        <w:t>mination is performed</w:t>
      </w:r>
      <w:r w:rsidRPr="00F45B9F">
        <w:rPr>
          <w:rFonts w:ascii="Book Antiqua" w:eastAsia="AppleGothic" w:hAnsi="Book Antiqua" w:cs="Arial"/>
        </w:rPr>
        <w:t>, important preoperative studies to consider are:</w:t>
      </w:r>
      <w:r w:rsidR="001D1BEB" w:rsidRPr="00F45B9F">
        <w:rPr>
          <w:rFonts w:ascii="Book Antiqua" w:eastAsia="宋体" w:hAnsi="Book Antiqua" w:cs="Arial" w:hint="eastAsia"/>
          <w:lang w:eastAsia="zh-CN"/>
        </w:rPr>
        <w:t xml:space="preserve"> (1) </w:t>
      </w:r>
      <w:r w:rsidR="0026531C" w:rsidRPr="00F45B9F">
        <w:rPr>
          <w:rFonts w:ascii="Book Antiqua" w:eastAsia="AppleGothic" w:hAnsi="Book Antiqua" w:cs="Arial"/>
        </w:rPr>
        <w:t xml:space="preserve">Upper Endoscopy (EGD): Endoscopy has a high specificity (95%) for diagnosing GERD as the operator can note visual and </w:t>
      </w:r>
      <w:r w:rsidR="0026531C" w:rsidRPr="00F45B9F">
        <w:rPr>
          <w:rFonts w:ascii="Book Antiqua" w:eastAsia="AppleGothic" w:hAnsi="Book Antiqua" w:cs="Arial"/>
        </w:rPr>
        <w:lastRenderedPageBreak/>
        <w:t xml:space="preserve">histopathologic changes of the esophageal mucosa. Moreover, the operator is able to take biopsies of the mucosa that are essential in ruling out other etiologies or complications of reflux. Biopsies of the mucosa are necessary to diagnose and exclude other non-reflux esophageal disorders such as eosinophil esophagitis, </w:t>
      </w:r>
      <w:r w:rsidR="0026531C" w:rsidRPr="00F45B9F">
        <w:rPr>
          <w:rFonts w:ascii="Book Antiqua" w:eastAsia="AppleGothic" w:hAnsi="Book Antiqua" w:cs="Arial"/>
          <w:i/>
        </w:rPr>
        <w:t>H.</w:t>
      </w:r>
      <w:r w:rsidR="001D1BEB" w:rsidRPr="00F45B9F">
        <w:rPr>
          <w:rFonts w:ascii="Book Antiqua" w:eastAsia="宋体" w:hAnsi="Book Antiqua" w:cs="Arial" w:hint="eastAsia"/>
          <w:i/>
          <w:lang w:eastAsia="zh-CN"/>
        </w:rPr>
        <w:t xml:space="preserve"> </w:t>
      </w:r>
      <w:r w:rsidR="0026531C" w:rsidRPr="00F45B9F">
        <w:rPr>
          <w:rFonts w:ascii="Book Antiqua" w:eastAsia="AppleGothic" w:hAnsi="Book Antiqua" w:cs="Arial"/>
          <w:i/>
        </w:rPr>
        <w:t>pylori</w:t>
      </w:r>
      <w:r w:rsidR="0026531C" w:rsidRPr="00F45B9F">
        <w:rPr>
          <w:rFonts w:ascii="Book Antiqua" w:eastAsia="AppleGothic" w:hAnsi="Book Antiqua" w:cs="Arial"/>
        </w:rPr>
        <w:t>, Barrett’s esophagus or esophageal cancer.</w:t>
      </w:r>
      <w:r w:rsidR="008338A9" w:rsidRPr="00F45B9F">
        <w:rPr>
          <w:rFonts w:ascii="Book Antiqua" w:eastAsia="AppleGothic" w:hAnsi="Book Antiqua" w:cs="Arial"/>
        </w:rPr>
        <w:t xml:space="preserve"> </w:t>
      </w:r>
      <w:r w:rsidR="0026531C" w:rsidRPr="00F45B9F">
        <w:rPr>
          <w:rFonts w:ascii="Book Antiqua" w:eastAsia="AppleGothic" w:hAnsi="Book Antiqua" w:cs="Arial"/>
        </w:rPr>
        <w:t>As stated</w:t>
      </w:r>
      <w:r w:rsidR="0026531C" w:rsidRPr="00F45B9F">
        <w:rPr>
          <w:rFonts w:ascii="Book Antiqua" w:eastAsia="AppleGothic" w:hAnsi="Book Antiqua" w:cs="Arial"/>
          <w:b/>
        </w:rPr>
        <w:t xml:space="preserve"> </w:t>
      </w:r>
      <w:r w:rsidR="0026531C" w:rsidRPr="00F45B9F">
        <w:rPr>
          <w:rFonts w:ascii="Book Antiqua" w:eastAsia="AppleGothic" w:hAnsi="Book Antiqua" w:cs="Arial"/>
        </w:rPr>
        <w:t xml:space="preserve">previously, if high-grade dysplasia or esophageal cancer is noted on </w:t>
      </w:r>
      <w:r w:rsidR="00073D41" w:rsidRPr="00F45B9F">
        <w:rPr>
          <w:rFonts w:ascii="Book Antiqua" w:eastAsia="AppleGothic" w:hAnsi="Book Antiqua" w:cs="Arial"/>
        </w:rPr>
        <w:t>endoscopy, the surgeon can</w:t>
      </w:r>
      <w:r w:rsidR="0026531C" w:rsidRPr="00F45B9F">
        <w:rPr>
          <w:rFonts w:ascii="Book Antiqua" w:eastAsia="AppleGothic" w:hAnsi="Book Antiqua" w:cs="Arial"/>
        </w:rPr>
        <w:t>not perform anti-reflux surgery. If, however, low-grade dys</w:t>
      </w:r>
      <w:r w:rsidR="00073D41" w:rsidRPr="00F45B9F">
        <w:rPr>
          <w:rFonts w:ascii="Book Antiqua" w:eastAsia="AppleGothic" w:hAnsi="Book Antiqua" w:cs="Arial"/>
        </w:rPr>
        <w:t>p</w:t>
      </w:r>
      <w:r w:rsidR="0026531C" w:rsidRPr="00F45B9F">
        <w:rPr>
          <w:rFonts w:ascii="Book Antiqua" w:eastAsia="AppleGothic" w:hAnsi="Book Antiqua" w:cs="Arial"/>
        </w:rPr>
        <w:t xml:space="preserve">lasia or intestinal </w:t>
      </w:r>
      <w:r w:rsidR="005E222C" w:rsidRPr="00F45B9F">
        <w:rPr>
          <w:rFonts w:ascii="Book Antiqua" w:eastAsia="AppleGothic" w:hAnsi="Book Antiqua" w:cs="Arial"/>
        </w:rPr>
        <w:t>metaplasia is</w:t>
      </w:r>
      <w:r w:rsidR="0026531C" w:rsidRPr="00F45B9F">
        <w:rPr>
          <w:rFonts w:ascii="Book Antiqua" w:eastAsia="AppleGothic" w:hAnsi="Book Antiqua" w:cs="Arial"/>
        </w:rPr>
        <w:t xml:space="preserve"> noted, the surgeon should proceed with the procedure as studies have shown resolution and regression to cardiac mucosa. Despite its’ high specificity, endoscopy lacks sensitivity in the diagnosis of GERD as up to half of patients with GERD will have normal endoscopic findings</w:t>
      </w:r>
      <w:r w:rsidR="00F45B9F">
        <w:rPr>
          <w:rFonts w:ascii="Book Antiqua" w:eastAsia="宋体" w:hAnsi="Book Antiqua" w:cs="Arial" w:hint="eastAsia"/>
          <w:vertAlign w:val="superscript"/>
          <w:lang w:eastAsia="zh-CN"/>
        </w:rPr>
        <w:t>[24]</w:t>
      </w:r>
      <w:r w:rsidR="0026531C" w:rsidRPr="00F45B9F">
        <w:rPr>
          <w:rFonts w:ascii="Book Antiqua" w:eastAsia="AppleGothic" w:hAnsi="Book Antiqua" w:cs="Arial"/>
        </w:rPr>
        <w:t>. EGD is also useful to visualize the presence of a hiatal hernia. If a hiatal hernia is discovered preoperatively, the surgeon must repair the hiatal hernia prior to performing the wrap</w:t>
      </w:r>
      <w:r w:rsidR="001D1BEB" w:rsidRPr="00F45B9F">
        <w:rPr>
          <w:rFonts w:ascii="Book Antiqua" w:eastAsia="宋体" w:hAnsi="Book Antiqua" w:cs="Arial" w:hint="eastAsia"/>
          <w:lang w:eastAsia="zh-CN"/>
        </w:rPr>
        <w:t>; (2)</w:t>
      </w:r>
      <w:r w:rsidR="001D1BEB" w:rsidRPr="00F45B9F">
        <w:rPr>
          <w:rFonts w:ascii="Book Antiqua" w:eastAsia="宋体" w:hAnsi="Book Antiqua" w:cs="Arial" w:hint="eastAsia"/>
          <w:b/>
          <w:lang w:eastAsia="zh-CN"/>
        </w:rPr>
        <w:t xml:space="preserve"> </w:t>
      </w:r>
      <w:r w:rsidRPr="00F45B9F">
        <w:rPr>
          <w:rFonts w:ascii="Book Antiqua" w:eastAsia="AppleGothic" w:hAnsi="Book Antiqua" w:cs="Arial"/>
        </w:rPr>
        <w:t xml:space="preserve">pH Monitoring: As stated previously, </w:t>
      </w:r>
      <w:r w:rsidRPr="00F45B9F">
        <w:rPr>
          <w:rFonts w:ascii="Book Antiqua" w:hAnsi="Book Antiqua" w:cs="Arial"/>
        </w:rPr>
        <w:t xml:space="preserve">non-responders to pharmacologic therapy should undergo </w:t>
      </w:r>
      <w:r w:rsidR="001D1BEB" w:rsidRPr="00F45B9F">
        <w:rPr>
          <w:rFonts w:ascii="Book Antiqua" w:hAnsi="Book Antiqua" w:cs="Arial"/>
        </w:rPr>
        <w:t>EGD</w:t>
      </w:r>
      <w:r w:rsidRPr="00F45B9F">
        <w:rPr>
          <w:rFonts w:ascii="Book Antiqua" w:hAnsi="Book Antiqua" w:cs="Arial"/>
        </w:rPr>
        <w:t xml:space="preserve"> as well as esophageal pH monitoring. </w:t>
      </w:r>
      <w:r w:rsidRPr="00F45B9F">
        <w:rPr>
          <w:rFonts w:ascii="Book Antiqua" w:eastAsia="AppleGothic" w:hAnsi="Book Antiqua" w:cs="Arial"/>
        </w:rPr>
        <w:t>pH monitoring can be a very valuable tool to</w:t>
      </w:r>
      <w:r w:rsidR="00B532DC" w:rsidRPr="00F45B9F">
        <w:rPr>
          <w:rFonts w:ascii="Book Antiqua" w:eastAsia="AppleGothic" w:hAnsi="Book Antiqua" w:cs="Arial"/>
        </w:rPr>
        <w:t xml:space="preserve"> objectively</w:t>
      </w:r>
      <w:r w:rsidRPr="00F45B9F">
        <w:rPr>
          <w:rFonts w:ascii="Book Antiqua" w:eastAsia="AppleGothic" w:hAnsi="Book Antiqua" w:cs="Arial"/>
        </w:rPr>
        <w:t xml:space="preserve"> establish a diagnosis </w:t>
      </w:r>
      <w:r w:rsidR="00B532DC" w:rsidRPr="00F45B9F">
        <w:rPr>
          <w:rFonts w:ascii="Book Antiqua" w:eastAsia="AppleGothic" w:hAnsi="Book Antiqua" w:cs="Arial"/>
        </w:rPr>
        <w:t>of</w:t>
      </w:r>
      <w:r w:rsidRPr="00F45B9F">
        <w:rPr>
          <w:rFonts w:ascii="Book Antiqua" w:eastAsia="AppleGothic" w:hAnsi="Book Antiqua" w:cs="Arial"/>
        </w:rPr>
        <w:t xml:space="preserve"> GERD</w:t>
      </w:r>
      <w:r w:rsidR="00646B7D" w:rsidRPr="00F45B9F">
        <w:rPr>
          <w:rFonts w:ascii="Book Antiqua" w:eastAsia="AppleGothic" w:hAnsi="Book Antiqua" w:cs="Arial"/>
        </w:rPr>
        <w:t xml:space="preserve"> and is the gold standard for pathologic acid reflux</w:t>
      </w:r>
      <w:r w:rsidR="001D1BEB" w:rsidRPr="00F45B9F">
        <w:rPr>
          <w:rFonts w:ascii="Book Antiqua" w:eastAsia="AppleGothic" w:hAnsi="Book Antiqua" w:cs="Arial"/>
        </w:rPr>
        <w:fldChar w:fldCharType="begin"/>
      </w:r>
      <w:r w:rsidR="001D1BEB" w:rsidRPr="00F45B9F">
        <w:rPr>
          <w:rFonts w:ascii="Book Antiqua" w:eastAsia="AppleGothic" w:hAnsi="Book Antiqua" w:cs="Arial"/>
        </w:rPr>
        <w:instrText xml:space="preserve"> ADDIN EN.CITE &lt;EndNote&gt;&lt;Cite&gt;&lt;Author&gt;Hirano&lt;/Author&gt;&lt;Year&gt;2007&lt;/Year&gt;&lt;RecNum&gt;18&lt;/RecNum&gt;&lt;DisplayText&gt;&lt;style face="superscript"&gt;[25]&lt;/style&gt;&lt;/DisplayText&gt;&lt;record&gt;&lt;rec-number&gt;18&lt;/rec-number&gt;&lt;foreign-keys&gt;&lt;key app="EN" db-id="wsztpx2pur9xsned9ac5vp0v5vatswsxafv2" timestamp="1437589268"&gt;18&lt;/key&gt;&lt;/foreign-keys&gt;&lt;ref-type name="Journal Article"&gt;17&lt;/ref-type&gt;&lt;contributors&gt;&lt;authors&gt;&lt;author&gt;Hirano, I.&lt;/author&gt;&lt;author&gt;Richter, J. E.&lt;/author&gt;&lt;author&gt;Practice Parameters Committee of the American College of, Gastroenterology&lt;/author&gt;&lt;/authors&gt;&lt;/contributors&gt;&lt;auth-address&gt;Division of Gastroenterology, Northwestern University Feinberg School of Medicine, Chicago, Illinois 60611-2951, USA.&lt;/auth-address&gt;&lt;titles&gt;&lt;title&gt;ACG practice guidelines: esophageal reflux testing&lt;/title&gt;&lt;secondary-title&gt;Am J Gastroenterol&lt;/secondary-title&gt;&lt;/titles&gt;&lt;periodical&gt;&lt;full-title&gt;Am J Gastroenterol&lt;/full-title&gt;&lt;/periodical&gt;&lt;pages&gt;668-85&lt;/pages&gt;&lt;volume&gt;102&lt;/volume&gt;&lt;number&gt;3&lt;/number&gt;&lt;keywords&gt;&lt;keyword&gt;Capsule Endoscopy/methods/*standards&lt;/keyword&gt;&lt;keyword&gt;Electric Impedance&lt;/keyword&gt;&lt;keyword&gt;Esophageal pH Monitoring/*standards&lt;/keyword&gt;&lt;keyword&gt;Esophagus/metabolism/physiopathology&lt;/keyword&gt;&lt;keyword&gt;Gastroesophageal Reflux/*diagnosis/physiopathology&lt;/keyword&gt;&lt;keyword&gt;Humans&lt;/keyword&gt;&lt;keyword&gt;Reproducibility of Results&lt;/keyword&gt;&lt;/keywords&gt;&lt;dates&gt;&lt;year&gt;2007&lt;/year&gt;&lt;pub-dates&gt;&lt;date&gt;Mar&lt;/date&gt;&lt;/pub-dates&gt;&lt;/dates&gt;&lt;isbn&gt;0002-9270 (Print)&amp;#xD;0002-9270 (Linking)&lt;/isbn&gt;&lt;accession-num&gt;17335450&lt;/accession-num&gt;&lt;urls&gt;&lt;related-urls&gt;&lt;url&gt;http://www.ncbi.nlm.nih.gov/pubmed/17335450&lt;/url&gt;&lt;/related-urls&gt;&lt;/urls&gt;&lt;electronic-resource-num&gt;10.1111/j.1572-0241.2006.00936.x&lt;/electronic-resource-num&gt;&lt;/record&gt;&lt;/Cite&gt;&lt;/EndNote&gt;</w:instrText>
      </w:r>
      <w:r w:rsidR="001D1BEB" w:rsidRPr="00F45B9F">
        <w:rPr>
          <w:rFonts w:ascii="Book Antiqua" w:eastAsia="AppleGothic" w:hAnsi="Book Antiqua" w:cs="Arial"/>
        </w:rPr>
        <w:fldChar w:fldCharType="separate"/>
      </w:r>
      <w:r w:rsidR="001D1BEB" w:rsidRPr="00F45B9F">
        <w:rPr>
          <w:rFonts w:ascii="Book Antiqua" w:eastAsia="AppleGothic" w:hAnsi="Book Antiqua" w:cs="Arial"/>
          <w:noProof/>
          <w:vertAlign w:val="superscript"/>
        </w:rPr>
        <w:t>[</w:t>
      </w:r>
      <w:hyperlink w:anchor="_ENREF_25" w:tooltip="Hirano, 2007 #18" w:history="1">
        <w:r w:rsidR="001D1BEB" w:rsidRPr="00F45B9F">
          <w:rPr>
            <w:rFonts w:ascii="Book Antiqua" w:eastAsia="AppleGothic" w:hAnsi="Book Antiqua" w:cs="Arial"/>
            <w:noProof/>
            <w:vertAlign w:val="superscript"/>
          </w:rPr>
          <w:t>25</w:t>
        </w:r>
      </w:hyperlink>
      <w:r w:rsidR="001D1BEB" w:rsidRPr="00F45B9F">
        <w:rPr>
          <w:rFonts w:ascii="Book Antiqua" w:eastAsia="AppleGothic" w:hAnsi="Book Antiqua" w:cs="Arial"/>
          <w:noProof/>
          <w:vertAlign w:val="superscript"/>
        </w:rPr>
        <w:t>]</w:t>
      </w:r>
      <w:r w:rsidR="001D1BEB" w:rsidRPr="00F45B9F">
        <w:rPr>
          <w:rFonts w:ascii="Book Antiqua" w:eastAsia="AppleGothic" w:hAnsi="Book Antiqua" w:cs="Arial"/>
        </w:rPr>
        <w:fldChar w:fldCharType="end"/>
      </w:r>
      <w:r w:rsidRPr="00F45B9F">
        <w:rPr>
          <w:rFonts w:ascii="Book Antiqua" w:eastAsia="AppleGothic" w:hAnsi="Book Antiqua" w:cs="Arial"/>
        </w:rPr>
        <w:t>. A 24</w:t>
      </w:r>
      <w:r w:rsidR="001D1BEB" w:rsidRPr="00F45B9F">
        <w:rPr>
          <w:rFonts w:ascii="Book Antiqua" w:eastAsia="宋体" w:hAnsi="Book Antiqua" w:cs="Arial" w:hint="eastAsia"/>
          <w:lang w:eastAsia="zh-CN"/>
        </w:rPr>
        <w:t xml:space="preserve"> </w:t>
      </w:r>
      <w:r w:rsidR="001D1BEB" w:rsidRPr="00F45B9F">
        <w:rPr>
          <w:rFonts w:ascii="Book Antiqua" w:eastAsia="AppleGothic" w:hAnsi="Book Antiqua" w:cs="Arial"/>
        </w:rPr>
        <w:t>h</w:t>
      </w:r>
      <w:r w:rsidRPr="00F45B9F">
        <w:rPr>
          <w:rFonts w:ascii="Book Antiqua" w:eastAsia="AppleGothic" w:hAnsi="Book Antiqua" w:cs="Arial"/>
        </w:rPr>
        <w:t xml:space="preserve"> or 48</w:t>
      </w:r>
      <w:r w:rsidR="001D1BEB" w:rsidRPr="00F45B9F">
        <w:rPr>
          <w:rFonts w:ascii="Book Antiqua" w:eastAsia="宋体" w:hAnsi="Book Antiqua" w:cs="Arial" w:hint="eastAsia"/>
          <w:lang w:eastAsia="zh-CN"/>
        </w:rPr>
        <w:t xml:space="preserve"> </w:t>
      </w:r>
      <w:r w:rsidR="001D1BEB" w:rsidRPr="00F45B9F">
        <w:rPr>
          <w:rFonts w:ascii="Book Antiqua" w:eastAsia="AppleGothic" w:hAnsi="Book Antiqua" w:cs="Arial"/>
        </w:rPr>
        <w:t>h</w:t>
      </w:r>
      <w:r w:rsidRPr="00F45B9F">
        <w:rPr>
          <w:rFonts w:ascii="Book Antiqua" w:eastAsia="AppleGothic" w:hAnsi="Book Antiqua" w:cs="Arial"/>
        </w:rPr>
        <w:t xml:space="preserve"> intra-esophageal study can be done to evaluate </w:t>
      </w:r>
      <w:r w:rsidR="00B532DC" w:rsidRPr="00F45B9F">
        <w:rPr>
          <w:rFonts w:ascii="Book Antiqua" w:eastAsia="AppleGothic" w:hAnsi="Book Antiqua" w:cs="Arial"/>
        </w:rPr>
        <w:t xml:space="preserve">the </w:t>
      </w:r>
      <w:r w:rsidRPr="00F45B9F">
        <w:rPr>
          <w:rFonts w:ascii="Book Antiqua" w:eastAsia="AppleGothic" w:hAnsi="Book Antiqua" w:cs="Arial"/>
        </w:rPr>
        <w:t>patient’s pH levels</w:t>
      </w:r>
      <w:r w:rsidR="00B532DC" w:rsidRPr="00F45B9F">
        <w:rPr>
          <w:rFonts w:ascii="Book Antiqua" w:eastAsia="AppleGothic" w:hAnsi="Book Antiqua" w:cs="Arial"/>
        </w:rPr>
        <w:t xml:space="preserve"> during daily life</w:t>
      </w:r>
      <w:r w:rsidRPr="00F45B9F">
        <w:rPr>
          <w:rFonts w:ascii="Book Antiqua" w:eastAsia="AppleGothic" w:hAnsi="Book Antiqua" w:cs="Arial"/>
        </w:rPr>
        <w:t>, and thus assess reflux patterns</w:t>
      </w:r>
      <w:r w:rsidR="00B532DC" w:rsidRPr="00F45B9F">
        <w:rPr>
          <w:rFonts w:ascii="Book Antiqua" w:eastAsia="AppleGothic" w:hAnsi="Book Antiqua" w:cs="Arial"/>
        </w:rPr>
        <w:t xml:space="preserve"> as well as determining the patients</w:t>
      </w:r>
      <w:r w:rsidR="00AB0585" w:rsidRPr="00F45B9F">
        <w:rPr>
          <w:rFonts w:ascii="Book Antiqua" w:eastAsia="AppleGothic" w:hAnsi="Book Antiqua" w:cs="Arial"/>
        </w:rPr>
        <w:t>’</w:t>
      </w:r>
      <w:r w:rsidR="00B532DC" w:rsidRPr="00F45B9F">
        <w:rPr>
          <w:rFonts w:ascii="Book Antiqua" w:eastAsia="AppleGothic" w:hAnsi="Book Antiqua" w:cs="Arial"/>
        </w:rPr>
        <w:t xml:space="preserve"> ability and frequency of clearing acid</w:t>
      </w:r>
      <w:r w:rsidRPr="00F45B9F">
        <w:rPr>
          <w:rFonts w:ascii="Book Antiqua" w:eastAsia="AppleGothic" w:hAnsi="Book Antiqua" w:cs="Arial"/>
        </w:rPr>
        <w:t xml:space="preserve">. </w:t>
      </w:r>
      <w:r w:rsidRPr="00F45B9F">
        <w:rPr>
          <w:rFonts w:ascii="Book Antiqua" w:hAnsi="Book Antiqua" w:cs="Arial"/>
        </w:rPr>
        <w:t>Multiple devices are available for use in pH monitoring. Tw</w:t>
      </w:r>
      <w:r w:rsidR="001D1BEB" w:rsidRPr="00F45B9F">
        <w:rPr>
          <w:rFonts w:ascii="Book Antiqua" w:hAnsi="Book Antiqua" w:cs="Arial"/>
        </w:rPr>
        <w:t>o specific devices include a 24</w:t>
      </w:r>
      <w:r w:rsidR="001D1BEB" w:rsidRPr="00F45B9F">
        <w:rPr>
          <w:rFonts w:ascii="Book Antiqua" w:eastAsia="宋体" w:hAnsi="Book Antiqua" w:cs="Arial" w:hint="eastAsia"/>
          <w:lang w:eastAsia="zh-CN"/>
        </w:rPr>
        <w:t xml:space="preserve"> </w:t>
      </w:r>
      <w:r w:rsidRPr="00F45B9F">
        <w:rPr>
          <w:rFonts w:ascii="Book Antiqua" w:hAnsi="Book Antiqua" w:cs="Arial"/>
        </w:rPr>
        <w:t>h transnasal catheter placement and BRAVO wireless esophageal pH probe monitoring</w:t>
      </w:r>
      <w:r w:rsidR="00ED7A7C" w:rsidRPr="00F45B9F">
        <w:rPr>
          <w:rFonts w:ascii="Book Antiqua" w:hAnsi="Book Antiqua" w:cs="Arial"/>
        </w:rPr>
        <w:t>,</w:t>
      </w:r>
      <w:r w:rsidRPr="00F45B9F">
        <w:rPr>
          <w:rFonts w:ascii="Book Antiqua" w:hAnsi="Book Antiqua" w:cs="Arial"/>
        </w:rPr>
        <w:t xml:space="preserve"> both of wh</w:t>
      </w:r>
      <w:r w:rsidR="00AB0585" w:rsidRPr="00F45B9F">
        <w:rPr>
          <w:rFonts w:ascii="Book Antiqua" w:hAnsi="Book Antiqua" w:cs="Arial"/>
        </w:rPr>
        <w:t xml:space="preserve">ich have been proven effective </w:t>
      </w:r>
      <w:r w:rsidR="00D051C2" w:rsidRPr="00F45B9F">
        <w:rPr>
          <w:rFonts w:ascii="Book Antiqua" w:hAnsi="Book Antiqua" w:cs="Arial"/>
        </w:rPr>
        <w:t>to accurately diagnose GERD</w:t>
      </w:r>
      <w:r w:rsidR="001D1BEB" w:rsidRPr="00F45B9F">
        <w:rPr>
          <w:rFonts w:ascii="Book Antiqua" w:hAnsi="Book Antiqua" w:cs="Arial"/>
        </w:rPr>
        <w:fldChar w:fldCharType="begin">
          <w:fldData xml:space="preserve">PEVuZE5vdGU+PENpdGU+PEF1dGhvcj5LbGVpbWFuPC9BdXRob3I+PFllYXI+MjAxNDwvWWVhcj48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</w:fldData>
        </w:fldChar>
      </w:r>
      <w:r w:rsidR="001D1BEB" w:rsidRPr="00F45B9F">
        <w:rPr>
          <w:rFonts w:ascii="Book Antiqua" w:hAnsi="Book Antiqua" w:cs="Arial"/>
        </w:rPr>
        <w:instrText xml:space="preserve"> ADDIN EN.CITE </w:instrText>
      </w:r>
      <w:r w:rsidR="001D1BEB" w:rsidRPr="00F45B9F">
        <w:rPr>
          <w:rFonts w:ascii="Book Antiqua" w:hAnsi="Book Antiqua" w:cs="Arial"/>
        </w:rPr>
        <w:fldChar w:fldCharType="begin">
          <w:fldData xml:space="preserve">PEVuZE5vdGU+PENpdGU+PEF1dGhvcj5LbGVpbWFuPC9BdXRob3I+PFllYXI+MjAxNDwvWWVhcj48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</w:fldData>
        </w:fldChar>
      </w:r>
      <w:r w:rsidR="001D1BEB" w:rsidRPr="00F45B9F">
        <w:rPr>
          <w:rFonts w:ascii="Book Antiqua" w:hAnsi="Book Antiqua" w:cs="Arial"/>
        </w:rPr>
        <w:instrText xml:space="preserve"> ADDIN EN.CITE.DATA </w:instrText>
      </w:r>
      <w:r w:rsidR="001D1BEB" w:rsidRPr="00F45B9F">
        <w:rPr>
          <w:rFonts w:ascii="Book Antiqua" w:hAnsi="Book Antiqua" w:cs="Arial"/>
        </w:rPr>
      </w:r>
      <w:r w:rsidR="001D1BEB" w:rsidRPr="00F45B9F">
        <w:rPr>
          <w:rFonts w:ascii="Book Antiqua" w:hAnsi="Book Antiqua" w:cs="Arial"/>
        </w:rPr>
        <w:fldChar w:fldCharType="end"/>
      </w:r>
      <w:r w:rsidR="001D1BEB" w:rsidRPr="00F45B9F">
        <w:rPr>
          <w:rFonts w:ascii="Book Antiqua" w:hAnsi="Book Antiqua" w:cs="Arial"/>
        </w:rPr>
      </w:r>
      <w:r w:rsidR="001D1BEB" w:rsidRPr="00F45B9F">
        <w:rPr>
          <w:rFonts w:ascii="Book Antiqua" w:hAnsi="Book Antiqua" w:cs="Arial"/>
        </w:rPr>
        <w:fldChar w:fldCharType="separate"/>
      </w:r>
      <w:r w:rsidR="001D1BEB" w:rsidRPr="00F45B9F">
        <w:rPr>
          <w:rFonts w:ascii="Book Antiqua" w:hAnsi="Book Antiqua" w:cs="Arial"/>
          <w:noProof/>
          <w:vertAlign w:val="superscript"/>
        </w:rPr>
        <w:t>[</w:t>
      </w:r>
      <w:hyperlink w:anchor="_ENREF_5" w:tooltip="Kleiman, 2014 #19" w:history="1">
        <w:r w:rsidR="001D1BEB" w:rsidRPr="00F45B9F">
          <w:rPr>
            <w:rFonts w:ascii="Book Antiqua" w:hAnsi="Book Antiqua" w:cs="Arial"/>
            <w:noProof/>
            <w:vertAlign w:val="superscript"/>
          </w:rPr>
          <w:t>5</w:t>
        </w:r>
      </w:hyperlink>
      <w:r w:rsidR="001D1BEB" w:rsidRPr="00F45B9F">
        <w:rPr>
          <w:rFonts w:ascii="Book Antiqua" w:hAnsi="Book Antiqua" w:cs="Arial"/>
          <w:noProof/>
          <w:vertAlign w:val="superscript"/>
        </w:rPr>
        <w:t>]</w:t>
      </w:r>
      <w:r w:rsidR="001D1BEB" w:rsidRPr="00F45B9F">
        <w:rPr>
          <w:rFonts w:ascii="Book Antiqua" w:hAnsi="Book Antiqua" w:cs="Arial"/>
        </w:rPr>
        <w:fldChar w:fldCharType="end"/>
      </w:r>
      <w:r w:rsidR="00D051C2" w:rsidRPr="00F45B9F">
        <w:rPr>
          <w:rFonts w:ascii="Book Antiqua" w:hAnsi="Book Antiqua" w:cs="Arial"/>
        </w:rPr>
        <w:t xml:space="preserve">. </w:t>
      </w:r>
      <w:r w:rsidRPr="00F45B9F">
        <w:rPr>
          <w:rFonts w:ascii="Book Antiqua" w:hAnsi="Book Antiqua" w:cs="Arial"/>
        </w:rPr>
        <w:t>It is necessary that the patient discontinue his/her acid suppression medication for</w:t>
      </w:r>
      <w:r w:rsidR="00AB0585" w:rsidRPr="00F45B9F">
        <w:rPr>
          <w:rFonts w:ascii="Book Antiqua" w:hAnsi="Book Antiqua" w:cs="Arial"/>
        </w:rPr>
        <w:t xml:space="preserve"> a </w:t>
      </w:r>
      <w:r w:rsidR="001D1BEB" w:rsidRPr="00F45B9F">
        <w:rPr>
          <w:rFonts w:ascii="Book Antiqua" w:hAnsi="Book Antiqua" w:cs="Arial"/>
        </w:rPr>
        <w:t>minimum of 1 w</w:t>
      </w:r>
      <w:r w:rsidR="00AB0585" w:rsidRPr="00F45B9F">
        <w:rPr>
          <w:rFonts w:ascii="Book Antiqua" w:hAnsi="Book Antiqua" w:cs="Arial"/>
        </w:rPr>
        <w:t>k for</w:t>
      </w:r>
      <w:r w:rsidRPr="00F45B9F">
        <w:rPr>
          <w:rFonts w:ascii="Book Antiqua" w:hAnsi="Book Antiqua" w:cs="Arial"/>
        </w:rPr>
        <w:t xml:space="preserve"> the pH monitoring to be accurate. If the patient is unable to stop the medication, referral for an impedance test should be done</w:t>
      </w:r>
      <w:r w:rsidR="001D1BEB" w:rsidRPr="00F45B9F">
        <w:rPr>
          <w:rFonts w:ascii="Book Antiqua" w:hAnsi="Book Antiqua" w:cs="Arial"/>
        </w:rPr>
        <w:fldChar w:fldCharType="begin"/>
      </w:r>
      <w:r w:rsidR="001D1BEB" w:rsidRPr="00F45B9F">
        <w:rPr>
          <w:rFonts w:ascii="Book Antiqua" w:hAnsi="Book Antiqua" w:cs="Arial"/>
        </w:rPr>
        <w:instrText xml:space="preserve"> ADDIN EN.CITE &lt;EndNote&gt;&lt;Cite&gt;&lt;Author&gt;Sifrim&lt;/Author&gt;&lt;Year&gt;2004&lt;/Year&gt;&lt;RecNum&gt;20&lt;/RecNum&gt;&lt;DisplayText&gt;&lt;style face="superscript"&gt;[26]&lt;/style&gt;&lt;/DisplayText&gt;&lt;record&gt;&lt;rec-number&gt;20&lt;/rec-number&gt;&lt;foreign-keys&gt;&lt;key app="EN" db-id="wsztpx2pur9xsned9ac5vp0v5vatswsxafv2" timestamp="1437590306"&gt;20&lt;/key&gt;&lt;/foreign-keys&gt;&lt;ref-type name="Journal Article"&gt;17&lt;/ref-type&gt;&lt;contributors&gt;&lt;authors&gt;&lt;author&gt;Sifrim, D.&lt;/author&gt;&lt;author&gt;Castell, D.&lt;/author&gt;&lt;author&gt;Dent, J.&lt;/author&gt;&lt;author&gt;Kahrilas, P. J.&lt;/author&gt;&lt;/authors&gt;&lt;/contributors&gt;&lt;auth-address&gt;Centre for Gastroenterological Research, Faculty of Medicine, Catholic University of Leuven, Belgium. daniel.sifrim@med.kuleuven.ac.be&lt;/auth-address&gt;&lt;titles&gt;&lt;title&gt;Gastro-oesophageal reflux monitoring: review and consensus report on detection and definitions of acid, non-acid, and gas reflux&lt;/title&gt;&lt;secondary-title&gt;Gut&lt;/secondary-title&gt;&lt;/titles&gt;&lt;periodical&gt;&lt;full-title&gt;Gut&lt;/full-title&gt;&lt;/periodical&gt;&lt;pages&gt;1024-31&lt;/pages&gt;&lt;volume&gt;53&lt;/volume&gt;&lt;number&gt;7&lt;/number&gt;&lt;keywords&gt;&lt;keyword&gt;Adult&lt;/keyword&gt;&lt;keyword&gt;Bilirubin/metabolism&lt;/keyword&gt;&lt;keyword&gt;Biological Markers/analysis&lt;/keyword&gt;&lt;keyword&gt;Electrodiagnosis/methods&lt;/keyword&gt;&lt;keyword&gt;Gastroesophageal Reflux/classification/*diagnosis&lt;/keyword&gt;&lt;keyword&gt;Humans&lt;/keyword&gt;&lt;keyword&gt;Hydrogen-Ion Concentration&lt;/keyword&gt;&lt;keyword&gt;Infant&lt;/keyword&gt;&lt;keyword&gt;Infant, Newborn&lt;/keyword&gt;&lt;keyword&gt;Monitoring, Ambulatory/*methods&lt;/keyword&gt;&lt;keyword&gt;Sensitivity and Specificity&lt;/keyword&gt;&lt;/keywords&gt;&lt;dates&gt;&lt;year&gt;2004&lt;/year&gt;&lt;pub-dates&gt;&lt;date&gt;Jul&lt;/date&gt;&lt;/pub-dates&gt;&lt;/dates&gt;&lt;isbn&gt;0017-5749 (Print)&amp;#xD;0017-5749 (Linking)&lt;/isbn&gt;&lt;accession-num&gt;15194656&lt;/accession-num&gt;&lt;urls&gt;&lt;related-urls&gt;&lt;url&gt;http://www.ncbi.nlm.nih.gov/pubmed/15194656&lt;/url&gt;&lt;/related-urls&gt;&lt;/urls&gt;&lt;custom2&gt;1774114&lt;/custom2&gt;&lt;/record&gt;&lt;/Cite&gt;&lt;/EndNote&gt;</w:instrText>
      </w:r>
      <w:r w:rsidR="001D1BEB" w:rsidRPr="00F45B9F">
        <w:rPr>
          <w:rFonts w:ascii="Book Antiqua" w:hAnsi="Book Antiqua" w:cs="Arial"/>
        </w:rPr>
        <w:fldChar w:fldCharType="separate"/>
      </w:r>
      <w:r w:rsidR="001D1BEB" w:rsidRPr="00F45B9F">
        <w:rPr>
          <w:rFonts w:ascii="Book Antiqua" w:hAnsi="Book Antiqua" w:cs="Arial"/>
          <w:noProof/>
          <w:vertAlign w:val="superscript"/>
        </w:rPr>
        <w:t>[</w:t>
      </w:r>
      <w:hyperlink w:anchor="_ENREF_26" w:tooltip="Sifrim, 2004 #20" w:history="1">
        <w:r w:rsidR="001D1BEB" w:rsidRPr="00F45B9F">
          <w:rPr>
            <w:rFonts w:ascii="Book Antiqua" w:hAnsi="Book Antiqua" w:cs="Arial"/>
            <w:noProof/>
            <w:vertAlign w:val="superscript"/>
          </w:rPr>
          <w:t>26</w:t>
        </w:r>
      </w:hyperlink>
      <w:r w:rsidR="001D1BEB" w:rsidRPr="00F45B9F">
        <w:rPr>
          <w:rFonts w:ascii="Book Antiqua" w:hAnsi="Book Antiqua" w:cs="Arial"/>
          <w:noProof/>
          <w:vertAlign w:val="superscript"/>
        </w:rPr>
        <w:t>]</w:t>
      </w:r>
      <w:r w:rsidR="001D1BEB" w:rsidRPr="00F45B9F">
        <w:rPr>
          <w:rFonts w:ascii="Book Antiqua" w:hAnsi="Book Antiqua" w:cs="Arial"/>
        </w:rPr>
        <w:fldChar w:fldCharType="end"/>
      </w:r>
      <w:r w:rsidRPr="00F45B9F">
        <w:rPr>
          <w:rFonts w:ascii="Book Antiqua" w:hAnsi="Book Antiqua" w:cs="Arial"/>
        </w:rPr>
        <w:t>.</w:t>
      </w:r>
      <w:r w:rsidR="00475022" w:rsidRPr="00F45B9F">
        <w:rPr>
          <w:rFonts w:ascii="Book Antiqua" w:hAnsi="Book Antiqua" w:cs="Arial"/>
        </w:rPr>
        <w:t xml:space="preserve"> </w:t>
      </w:r>
      <w:r w:rsidR="0026531C" w:rsidRPr="00F45B9F">
        <w:rPr>
          <w:rFonts w:ascii="Book Antiqua" w:hAnsi="Book Antiqua" w:cs="Arial"/>
        </w:rPr>
        <w:t>Most studies have shown an elevated DeMeester score indicates pathological reflux.</w:t>
      </w:r>
      <w:r w:rsidR="0026531C" w:rsidRPr="00F45B9F">
        <w:rPr>
          <w:rFonts w:ascii="Book Antiqua" w:hAnsi="Book Antiqua" w:cs="Arial"/>
          <w:b/>
        </w:rPr>
        <w:t xml:space="preserve"> </w:t>
      </w:r>
      <w:r w:rsidRPr="00F45B9F">
        <w:rPr>
          <w:rFonts w:ascii="Book Antiqua" w:hAnsi="Book Antiqua" w:cs="Arial"/>
        </w:rPr>
        <w:t>Impedance testing can distinguish between acidic and nonacidic reflux.</w:t>
      </w:r>
      <w:r w:rsidR="008338A9" w:rsidRPr="00F45B9F">
        <w:rPr>
          <w:rFonts w:ascii="Book Antiqua" w:hAnsi="Book Antiqua" w:cs="Arial"/>
        </w:rPr>
        <w:t xml:space="preserve"> </w:t>
      </w:r>
      <w:r w:rsidR="00AB0585" w:rsidRPr="00F45B9F">
        <w:rPr>
          <w:rFonts w:ascii="Book Antiqua" w:hAnsi="Book Antiqua" w:cs="Arial"/>
        </w:rPr>
        <w:t>Impeden</w:t>
      </w:r>
      <w:r w:rsidR="00475022" w:rsidRPr="00F45B9F">
        <w:rPr>
          <w:rFonts w:ascii="Book Antiqua" w:hAnsi="Book Antiqua" w:cs="Arial"/>
        </w:rPr>
        <w:t>ce testing, however, is prone to interpretational</w:t>
      </w:r>
      <w:r w:rsidR="00AB0585" w:rsidRPr="00F45B9F">
        <w:rPr>
          <w:rFonts w:ascii="Book Antiqua" w:hAnsi="Book Antiqua" w:cs="Arial"/>
        </w:rPr>
        <w:t xml:space="preserve"> error so it is not optimal</w:t>
      </w:r>
      <w:r w:rsidR="001D1BEB" w:rsidRPr="00F45B9F">
        <w:rPr>
          <w:rFonts w:ascii="Book Antiqua" w:eastAsia="AppleGothic" w:hAnsi="Book Antiqua" w:cs="Arial"/>
        </w:rPr>
        <w:fldChar w:fldCharType="begin"/>
      </w:r>
      <w:r w:rsidR="001D1BEB" w:rsidRPr="00F45B9F">
        <w:rPr>
          <w:rFonts w:ascii="Book Antiqua" w:eastAsia="AppleGothic" w:hAnsi="Book Antiqua" w:cs="Arial"/>
        </w:rPr>
        <w:instrText xml:space="preserve"> ADDIN EN.CITE &lt;EndNote&gt;&lt;Cite&gt;&lt;Author&gt;Ciecierega&lt;/Author&gt;&lt;Year&gt;2015&lt;/Year&gt;&lt;RecNum&gt;73&lt;/RecNum&gt;&lt;DisplayText&gt;&lt;style face="superscript"&gt;[27]&lt;/style&gt;&lt;/DisplayText&gt;&lt;record&gt;&lt;rec-number&gt;73&lt;/rec-number&gt;&lt;foreign-keys&gt;&lt;key app="EN" db-id="wsztpx2pur9xsned9ac5vp0v5vatswsxafv2" timestamp="1438004690"&gt;73&lt;/key&gt;&lt;/foreign-keys&gt;&lt;ref-type name="Journal Article"&gt;17&lt;/ref-type&gt;&lt;contributors&gt;&lt;authors&gt;&lt;author&gt;Ciecierega, T.&lt;/author&gt;&lt;author&gt;Gordon, B. L.&lt;/author&gt;&lt;author&gt;Aronova, A.&lt;/author&gt;&lt;author&gt;Crawford, C. V.&lt;/author&gt;&lt;author&gt;Zarnegar, R.&lt;/author&gt;&lt;/authors&gt;&lt;/contributors&gt;&lt;auth-address&gt;Department of Pediatrics, Weill Cornell Medical College/New York Presbyterian Hospital, New York, NY, USA.&lt;/auth-address&gt;&lt;titles&gt;&lt;title&gt;More art than science: impedance analysis prone to interpretation error&lt;/title&gt;&lt;secondary-title&gt;J Gastrointest Surg&lt;/secondary-title&gt;&lt;/titles&gt;&lt;periodical&gt;&lt;full-title&gt;J Gastrointest Surg&lt;/full-title&gt;&lt;/periodical&gt;&lt;pages&gt;987-92&lt;/pages&gt;&lt;volume&gt;19&lt;/volume&gt;&lt;number&gt;6&lt;/number&gt;&lt;dates&gt;&lt;year&gt;2015&lt;/year&gt;&lt;pub-dates&gt;&lt;date&gt;Jun&lt;/date&gt;&lt;/pub-dates&gt;&lt;/dates&gt;&lt;isbn&gt;1873-4626 (Electronic)&amp;#xD;1091-255X (Linking)&lt;/isbn&gt;&lt;accession-num&gt;25876531&lt;/accession-num&gt;&lt;urls&gt;&lt;related-urls&gt;&lt;url&gt;http://www.ncbi.nlm.nih.gov/pubmed/25876531&lt;/url&gt;&lt;/related-urls&gt;&lt;/urls&gt;&lt;electronic-resource-num&gt;10.1007/s11605-015-2809-0&lt;/electronic-resource-num&gt;&lt;/record&gt;&lt;/Cite&gt;&lt;/EndNote&gt;</w:instrText>
      </w:r>
      <w:r w:rsidR="001D1BEB" w:rsidRPr="00F45B9F">
        <w:rPr>
          <w:rFonts w:ascii="Book Antiqua" w:eastAsia="AppleGothic" w:hAnsi="Book Antiqua" w:cs="Arial"/>
        </w:rPr>
        <w:fldChar w:fldCharType="separate"/>
      </w:r>
      <w:r w:rsidR="001D1BEB" w:rsidRPr="00F45B9F">
        <w:rPr>
          <w:rFonts w:ascii="Book Antiqua" w:eastAsia="AppleGothic" w:hAnsi="Book Antiqua" w:cs="Arial"/>
          <w:noProof/>
          <w:vertAlign w:val="superscript"/>
        </w:rPr>
        <w:t>[</w:t>
      </w:r>
      <w:hyperlink w:anchor="_ENREF_27" w:tooltip="Ciecierega, 2015 #73" w:history="1">
        <w:r w:rsidR="001D1BEB" w:rsidRPr="00F45B9F">
          <w:rPr>
            <w:rFonts w:ascii="Book Antiqua" w:eastAsia="AppleGothic" w:hAnsi="Book Antiqua" w:cs="Arial"/>
            <w:noProof/>
            <w:vertAlign w:val="superscript"/>
          </w:rPr>
          <w:t>27</w:t>
        </w:r>
      </w:hyperlink>
      <w:r w:rsidR="001D1BEB" w:rsidRPr="00F45B9F">
        <w:rPr>
          <w:rFonts w:ascii="Book Antiqua" w:eastAsia="AppleGothic" w:hAnsi="Book Antiqua" w:cs="Arial"/>
          <w:noProof/>
          <w:vertAlign w:val="superscript"/>
        </w:rPr>
        <w:t>]</w:t>
      </w:r>
      <w:r w:rsidR="001D1BEB" w:rsidRPr="00F45B9F">
        <w:rPr>
          <w:rFonts w:ascii="Book Antiqua" w:eastAsia="AppleGothic" w:hAnsi="Book Antiqua" w:cs="Arial"/>
        </w:rPr>
        <w:fldChar w:fldCharType="end"/>
      </w:r>
      <w:r w:rsidR="001D1BEB" w:rsidRPr="00F45B9F">
        <w:rPr>
          <w:rFonts w:ascii="Book Antiqua" w:eastAsia="宋体" w:hAnsi="Book Antiqua" w:cs="Arial" w:hint="eastAsia"/>
          <w:lang w:eastAsia="zh-CN"/>
        </w:rPr>
        <w:t xml:space="preserve">; (3) </w:t>
      </w:r>
      <w:r w:rsidRPr="00F45B9F">
        <w:rPr>
          <w:rFonts w:ascii="Book Antiqua" w:eastAsia="AppleGothic" w:hAnsi="Book Antiqua" w:cs="Arial"/>
        </w:rPr>
        <w:t>Esophageal Manometry</w:t>
      </w:r>
      <w:r w:rsidR="00B532DC" w:rsidRPr="00F45B9F">
        <w:rPr>
          <w:rFonts w:ascii="Book Antiqua" w:eastAsia="AppleGothic" w:hAnsi="Book Antiqua" w:cs="Arial"/>
        </w:rPr>
        <w:t xml:space="preserve"> is u</w:t>
      </w:r>
      <w:r w:rsidR="00AB0585" w:rsidRPr="00F45B9F">
        <w:rPr>
          <w:rFonts w:ascii="Book Antiqua" w:eastAsia="AppleGothic" w:hAnsi="Book Antiqua" w:cs="Arial"/>
        </w:rPr>
        <w:t xml:space="preserve">sed to identify dysmotility of the esophagus, for example, </w:t>
      </w:r>
      <w:r w:rsidR="00AB0585" w:rsidRPr="00F45B9F">
        <w:rPr>
          <w:rFonts w:ascii="Book Antiqua" w:eastAsia="AppleGothic" w:hAnsi="Book Antiqua" w:cs="Arial"/>
        </w:rPr>
        <w:lastRenderedPageBreak/>
        <w:t>achalasia.</w:t>
      </w:r>
      <w:r w:rsidR="00B21339" w:rsidRPr="00F45B9F">
        <w:rPr>
          <w:rFonts w:ascii="Book Antiqua" w:eastAsia="AppleGothic" w:hAnsi="Book Antiqua" w:cs="Arial"/>
        </w:rPr>
        <w:t xml:space="preserve"> Some surgeons will determine the type of surgery necessary for the patient based on their manometry results (Nissen </w:t>
      </w:r>
      <w:r w:rsidR="00B21339" w:rsidRPr="00F45B9F">
        <w:rPr>
          <w:rFonts w:ascii="Book Antiqua" w:eastAsia="AppleGothic" w:hAnsi="Book Antiqua" w:cs="Arial"/>
          <w:i/>
        </w:rPr>
        <w:t>vs</w:t>
      </w:r>
      <w:r w:rsidR="00B21339" w:rsidRPr="00F45B9F">
        <w:rPr>
          <w:rFonts w:ascii="Book Antiqua" w:eastAsia="AppleGothic" w:hAnsi="Book Antiqua" w:cs="Arial"/>
        </w:rPr>
        <w:t xml:space="preserve"> partial). However, there is overwhelming data showing even with poor motor function of the esophagus, a Nissen fundoplication provides the best results by effective blockade of reflux, which is most likely, the cause of poor dysmotility</w:t>
      </w:r>
      <w:r w:rsidR="001D1BEB" w:rsidRPr="00F45B9F">
        <w:rPr>
          <w:rFonts w:ascii="Book Antiqua" w:eastAsia="AppleGothic" w:hAnsi="Book Antiqua" w:cs="Arial"/>
        </w:rPr>
        <w:fldChar w:fldCharType="begin"/>
      </w:r>
      <w:r w:rsidR="001D1BEB" w:rsidRPr="00F45B9F">
        <w:rPr>
          <w:rFonts w:ascii="Book Antiqua" w:eastAsia="AppleGothic" w:hAnsi="Book Antiqua" w:cs="Arial"/>
        </w:rPr>
        <w:instrText xml:space="preserve"> ADDIN EN.CITE &lt;EndNote&gt;&lt;Cite&gt;&lt;Author&gt;Beckingham&lt;/Author&gt;&lt;Year&gt;1998&lt;/Year&gt;&lt;RecNum&gt;21&lt;/RecNum&gt;&lt;DisplayText&gt;&lt;style face="superscript"&gt;[28]&lt;/style&gt;&lt;/DisplayText&gt;&lt;record&gt;&lt;rec-number&gt;21&lt;/rec-number&gt;&lt;foreign-keys&gt;&lt;key app="EN" db-id="wsztpx2pur9xsned9ac5vp0v5vatswsxafv2" timestamp="1437590825"&gt;21&lt;/key&gt;&lt;/foreign-keys&gt;&lt;ref-type name="Journal Article"&gt;17&lt;/ref-type&gt;&lt;contributors&gt;&lt;authors&gt;&lt;author&gt;Beckingham, I. J.&lt;/author&gt;&lt;author&gt;Cariem, A. K.&lt;/author&gt;&lt;author&gt;Bornman, P. C.&lt;/author&gt;&lt;author&gt;Callanan, M. D.&lt;/author&gt;&lt;author&gt;Louw, J. A.&lt;/author&gt;&lt;/authors&gt;&lt;/contributors&gt;&lt;auth-address&gt;Department of Surgery, Queen&amp;apos;s Medical Centre, Nottingham, UK.&lt;/auth-address&gt;&lt;titles&gt;&lt;title&gt;Oesophageal dysmotility is not associated with poor outcome after laparoscopic Nissen fundoplication&lt;/title&gt;&lt;secondary-title&gt;Br J Surg&lt;/secondary-title&gt;&lt;/titles&gt;&lt;periodical&gt;&lt;full-title&gt;Br J Surg&lt;/full-title&gt;&lt;/periodical&gt;&lt;pages&gt;1290-3&lt;/pages&gt;&lt;volume&gt;85&lt;/volume&gt;&lt;number&gt;9&lt;/number&gt;&lt;keywords&gt;&lt;keyword&gt;Adolescent&lt;/keyword&gt;&lt;keyword&gt;Adult&lt;/keyword&gt;&lt;keyword&gt;Aged&lt;/keyword&gt;&lt;keyword&gt;Deglutition Disorders/etiology&lt;/keyword&gt;&lt;keyword&gt;Female&lt;/keyword&gt;&lt;keyword&gt;Fundoplication/*methods&lt;/keyword&gt;&lt;keyword&gt;Gastroesophageal Reflux/physiopathology/*surgery&lt;/keyword&gt;&lt;keyword&gt;Humans&lt;/keyword&gt;&lt;keyword&gt;Hydrogen-Ion Concentration&lt;/keyword&gt;&lt;keyword&gt;Laparoscopy/*methods&lt;/keyword&gt;&lt;keyword&gt;Male&lt;/keyword&gt;&lt;keyword&gt;Manometry&lt;/keyword&gt;&lt;keyword&gt;Middle Aged&lt;/keyword&gt;&lt;keyword&gt;Prospective Studies&lt;/keyword&gt;&lt;keyword&gt;Treatment Outcome&lt;/keyword&gt;&lt;/keywords&gt;&lt;dates&gt;&lt;year&gt;1998&lt;/year&gt;&lt;pub-dates&gt;&lt;date&gt;Sep&lt;/date&gt;&lt;/pub-dates&gt;&lt;/dates&gt;&lt;isbn&gt;0007-1323 (Print)&amp;#xD;0007-1323 (Linking)&lt;/isbn&gt;&lt;accession-num&gt;9752880&lt;/accession-num&gt;&lt;urls&gt;&lt;related-urls&gt;&lt;url&gt;http://www.ncbi.nlm.nih.gov/pubmed/9752880&lt;/url&gt;&lt;/related-urls&gt;&lt;/urls&gt;&lt;electronic-resource-num&gt;10.1046/j.1365-2168.1998.00832.x&lt;/electronic-resource-num&gt;&lt;/record&gt;&lt;/Cite&gt;&lt;/EndNote&gt;</w:instrText>
      </w:r>
      <w:r w:rsidR="001D1BEB" w:rsidRPr="00F45B9F">
        <w:rPr>
          <w:rFonts w:ascii="Book Antiqua" w:eastAsia="AppleGothic" w:hAnsi="Book Antiqua" w:cs="Arial"/>
        </w:rPr>
        <w:fldChar w:fldCharType="separate"/>
      </w:r>
      <w:r w:rsidR="001D1BEB" w:rsidRPr="00F45B9F">
        <w:rPr>
          <w:rFonts w:ascii="Book Antiqua" w:eastAsia="AppleGothic" w:hAnsi="Book Antiqua" w:cs="Arial"/>
          <w:noProof/>
          <w:vertAlign w:val="superscript"/>
        </w:rPr>
        <w:t>[</w:t>
      </w:r>
      <w:hyperlink w:anchor="_ENREF_28" w:tooltip="Beckingham, 1998 #21" w:history="1">
        <w:r w:rsidR="001D1BEB" w:rsidRPr="00F45B9F">
          <w:rPr>
            <w:rFonts w:ascii="Book Antiqua" w:eastAsia="AppleGothic" w:hAnsi="Book Antiqua" w:cs="Arial"/>
            <w:noProof/>
            <w:vertAlign w:val="superscript"/>
          </w:rPr>
          <w:t>28</w:t>
        </w:r>
      </w:hyperlink>
      <w:r w:rsidR="001D1BEB" w:rsidRPr="00F45B9F">
        <w:rPr>
          <w:rFonts w:ascii="Book Antiqua" w:eastAsia="宋体" w:hAnsi="Book Antiqua" w:cs="Arial" w:hint="eastAsia"/>
          <w:noProof/>
          <w:vertAlign w:val="superscript"/>
          <w:lang w:eastAsia="zh-CN"/>
        </w:rPr>
        <w:t>,29</w:t>
      </w:r>
      <w:r w:rsidR="001D1BEB" w:rsidRPr="00F45B9F">
        <w:rPr>
          <w:rFonts w:ascii="Book Antiqua" w:eastAsia="AppleGothic" w:hAnsi="Book Antiqua" w:cs="Arial"/>
          <w:noProof/>
          <w:vertAlign w:val="superscript"/>
        </w:rPr>
        <w:t>]</w:t>
      </w:r>
      <w:r w:rsidR="001D1BEB" w:rsidRPr="00F45B9F">
        <w:rPr>
          <w:rFonts w:ascii="Book Antiqua" w:eastAsia="AppleGothic" w:hAnsi="Book Antiqua" w:cs="Arial"/>
        </w:rPr>
        <w:fldChar w:fldCharType="end"/>
      </w:r>
      <w:r w:rsidR="006138DA" w:rsidRPr="00F45B9F">
        <w:rPr>
          <w:rFonts w:ascii="Book Antiqua" w:eastAsia="AppleGothic" w:hAnsi="Book Antiqua" w:cs="Arial"/>
        </w:rPr>
        <w:t xml:space="preserve">. </w:t>
      </w:r>
      <w:r w:rsidR="00B21339" w:rsidRPr="00F45B9F">
        <w:rPr>
          <w:rFonts w:ascii="Book Antiqua" w:eastAsia="AppleGothic" w:hAnsi="Book Antiqua" w:cs="Arial"/>
        </w:rPr>
        <w:t>Our group has shown that compared to patients with good motor function, patients with poor motor function tend to have longer short-term dysphagia, yet at the 3-mo follow-up period,</w:t>
      </w:r>
      <w:r w:rsidR="00AA2540" w:rsidRPr="00F45B9F">
        <w:rPr>
          <w:rFonts w:ascii="Book Antiqua" w:eastAsia="AppleGothic" w:hAnsi="Book Antiqua" w:cs="Arial"/>
        </w:rPr>
        <w:t xml:space="preserve"> both groups behaved similarly</w:t>
      </w:r>
      <w:r w:rsidR="001D1BEB" w:rsidRPr="00F45B9F">
        <w:rPr>
          <w:rFonts w:ascii="Book Antiqua" w:eastAsia="宋体" w:hAnsi="Book Antiqua" w:cs="Arial" w:hint="eastAsia"/>
          <w:lang w:eastAsia="zh-CN"/>
        </w:rPr>
        <w:t>; and (4)</w:t>
      </w:r>
      <w:r w:rsidR="008338A9" w:rsidRPr="00F45B9F">
        <w:rPr>
          <w:rFonts w:ascii="Book Antiqua" w:eastAsia="AppleGothic" w:hAnsi="Book Antiqua" w:cs="Arial"/>
        </w:rPr>
        <w:t xml:space="preserve"> </w:t>
      </w:r>
      <w:r w:rsidR="00741386" w:rsidRPr="00F45B9F">
        <w:rPr>
          <w:rFonts w:ascii="Book Antiqua" w:eastAsia="AppleGothic" w:hAnsi="Book Antiqua" w:cs="Arial"/>
        </w:rPr>
        <w:t xml:space="preserve">Barium </w:t>
      </w:r>
      <w:r w:rsidR="001D1BEB" w:rsidRPr="00F45B9F">
        <w:rPr>
          <w:rFonts w:ascii="Book Antiqua" w:eastAsia="AppleGothic" w:hAnsi="Book Antiqua" w:cs="Arial"/>
        </w:rPr>
        <w:t>sw</w:t>
      </w:r>
      <w:r w:rsidR="00741386" w:rsidRPr="00F45B9F">
        <w:rPr>
          <w:rFonts w:ascii="Book Antiqua" w:eastAsia="AppleGothic" w:hAnsi="Book Antiqua" w:cs="Arial"/>
        </w:rPr>
        <w:t xml:space="preserve">allow: </w:t>
      </w:r>
      <w:r w:rsidRPr="00F45B9F">
        <w:rPr>
          <w:rFonts w:ascii="Book Antiqua" w:eastAsia="AppleGothic" w:hAnsi="Book Antiqua" w:cs="Arial"/>
        </w:rPr>
        <w:t xml:space="preserve">Perhaps not useful to all surgeons, </w:t>
      </w:r>
      <w:r w:rsidR="00AA2540" w:rsidRPr="00F45B9F">
        <w:rPr>
          <w:rFonts w:ascii="Book Antiqua" w:eastAsia="AppleGothic" w:hAnsi="Book Antiqua" w:cs="Arial"/>
        </w:rPr>
        <w:t>a barium swallow</w:t>
      </w:r>
      <w:r w:rsidRPr="00F45B9F">
        <w:rPr>
          <w:rFonts w:ascii="Book Antiqua" w:eastAsia="AppleGothic" w:hAnsi="Book Antiqua" w:cs="Arial"/>
        </w:rPr>
        <w:t xml:space="preserve"> </w:t>
      </w:r>
      <w:r w:rsidR="00B532DC" w:rsidRPr="00F45B9F">
        <w:rPr>
          <w:rFonts w:ascii="Book Antiqua" w:eastAsia="AppleGothic" w:hAnsi="Book Antiqua" w:cs="Arial"/>
        </w:rPr>
        <w:t xml:space="preserve">can help </w:t>
      </w:r>
      <w:r w:rsidRPr="00F45B9F">
        <w:rPr>
          <w:rFonts w:ascii="Book Antiqua" w:eastAsia="AppleGothic" w:hAnsi="Book Antiqua" w:cs="Arial"/>
        </w:rPr>
        <w:t xml:space="preserve">to better understand </w:t>
      </w:r>
      <w:r w:rsidR="00B532DC" w:rsidRPr="00F45B9F">
        <w:rPr>
          <w:rFonts w:ascii="Book Antiqua" w:eastAsia="AppleGothic" w:hAnsi="Book Antiqua" w:cs="Arial"/>
        </w:rPr>
        <w:t xml:space="preserve">the </w:t>
      </w:r>
      <w:r w:rsidRPr="00F45B9F">
        <w:rPr>
          <w:rFonts w:ascii="Book Antiqua" w:eastAsia="AppleGothic" w:hAnsi="Book Antiqua" w:cs="Arial"/>
        </w:rPr>
        <w:t>anatomy of esophagus</w:t>
      </w:r>
      <w:r w:rsidR="00B532DC" w:rsidRPr="00F45B9F">
        <w:rPr>
          <w:rFonts w:ascii="Book Antiqua" w:eastAsia="AppleGothic" w:hAnsi="Book Antiqua" w:cs="Arial"/>
        </w:rPr>
        <w:t xml:space="preserve"> and stomach</w:t>
      </w:r>
      <w:r w:rsidRPr="00F45B9F">
        <w:rPr>
          <w:rFonts w:ascii="Book Antiqua" w:eastAsia="AppleGothic" w:hAnsi="Book Antiqua" w:cs="Arial"/>
        </w:rPr>
        <w:t>.</w:t>
      </w:r>
      <w:r w:rsidR="008338A9" w:rsidRPr="00F45B9F">
        <w:rPr>
          <w:rFonts w:ascii="Book Antiqua" w:eastAsia="AppleGothic" w:hAnsi="Book Antiqua" w:cs="Arial"/>
        </w:rPr>
        <w:t xml:space="preserve"> </w:t>
      </w:r>
      <w:r w:rsidR="00AA2540" w:rsidRPr="00F45B9F">
        <w:rPr>
          <w:rFonts w:ascii="Book Antiqua" w:eastAsia="AppleGothic" w:hAnsi="Book Antiqua" w:cs="Arial"/>
        </w:rPr>
        <w:t>A barium swallow</w:t>
      </w:r>
      <w:r w:rsidRPr="00F45B9F">
        <w:rPr>
          <w:rFonts w:ascii="Book Antiqua" w:eastAsia="AppleGothic" w:hAnsi="Book Antiqua" w:cs="Arial"/>
        </w:rPr>
        <w:t xml:space="preserve"> can prove valuable in patients with various anatomical abnormalities such as </w:t>
      </w:r>
      <w:r w:rsidR="00B532DC" w:rsidRPr="00F45B9F">
        <w:rPr>
          <w:rFonts w:ascii="Book Antiqua" w:eastAsia="AppleGothic" w:hAnsi="Book Antiqua" w:cs="Arial"/>
        </w:rPr>
        <w:t xml:space="preserve">a </w:t>
      </w:r>
      <w:r w:rsidRPr="00F45B9F">
        <w:rPr>
          <w:rFonts w:ascii="Book Antiqua" w:eastAsia="AppleGothic" w:hAnsi="Book Antiqua" w:cs="Arial"/>
        </w:rPr>
        <w:t>shortened esophagus or hiatal hernias.</w:t>
      </w:r>
      <w:r w:rsidR="008338A9" w:rsidRPr="00F45B9F">
        <w:rPr>
          <w:rFonts w:ascii="Book Antiqua" w:eastAsia="AppleGothic" w:hAnsi="Book Antiqua" w:cs="Arial"/>
        </w:rPr>
        <w:t xml:space="preserve"> </w:t>
      </w:r>
      <w:r w:rsidRPr="00F45B9F">
        <w:rPr>
          <w:rFonts w:ascii="Book Antiqua" w:eastAsia="AppleGothic" w:hAnsi="Book Antiqua" w:cs="Arial"/>
        </w:rPr>
        <w:t xml:space="preserve">Hiatal hernias affect the competence of the </w:t>
      </w:r>
      <w:r w:rsidR="00992465" w:rsidRPr="00F45B9F">
        <w:rPr>
          <w:rFonts w:ascii="Book Antiqua" w:eastAsia="AppleGothic" w:hAnsi="Book Antiqua" w:cs="Arial"/>
        </w:rPr>
        <w:t>LES</w:t>
      </w:r>
      <w:r w:rsidRPr="00F45B9F">
        <w:rPr>
          <w:rFonts w:ascii="Book Antiqua" w:eastAsia="AppleGothic" w:hAnsi="Book Antiqua" w:cs="Arial"/>
        </w:rPr>
        <w:t xml:space="preserve">, in turn, impeding the ability to clear </w:t>
      </w:r>
      <w:r w:rsidR="00B532DC" w:rsidRPr="00F45B9F">
        <w:rPr>
          <w:rFonts w:ascii="Book Antiqua" w:eastAsia="AppleGothic" w:hAnsi="Book Antiqua" w:cs="Arial"/>
        </w:rPr>
        <w:t xml:space="preserve">acid in the </w:t>
      </w:r>
      <w:r w:rsidRPr="00F45B9F">
        <w:rPr>
          <w:rFonts w:ascii="Book Antiqua" w:eastAsia="AppleGothic" w:hAnsi="Book Antiqua" w:cs="Arial"/>
        </w:rPr>
        <w:t>esophag</w:t>
      </w:r>
      <w:r w:rsidR="00B532DC" w:rsidRPr="00F45B9F">
        <w:rPr>
          <w:rFonts w:ascii="Book Antiqua" w:eastAsia="AppleGothic" w:hAnsi="Book Antiqua" w:cs="Arial"/>
        </w:rPr>
        <w:t>us</w:t>
      </w:r>
      <w:r w:rsidR="00FC3411" w:rsidRPr="00F45B9F">
        <w:rPr>
          <w:rFonts w:ascii="Book Antiqua" w:eastAsia="AppleGothic" w:hAnsi="Book Antiqua" w:cs="Arial"/>
        </w:rPr>
        <w:t xml:space="preserve">. </w:t>
      </w:r>
      <w:r w:rsidRPr="00F45B9F">
        <w:rPr>
          <w:rFonts w:ascii="Book Antiqua" w:eastAsia="AppleGothic" w:hAnsi="Book Antiqua" w:cs="Arial"/>
        </w:rPr>
        <w:t xml:space="preserve">It is prudent that the surgeon recognizes hiatal hernias preoperatively as it is necessary to repair </w:t>
      </w:r>
      <w:r w:rsidR="00B532DC" w:rsidRPr="00F45B9F">
        <w:rPr>
          <w:rFonts w:ascii="Book Antiqua" w:eastAsia="AppleGothic" w:hAnsi="Book Antiqua" w:cs="Arial"/>
        </w:rPr>
        <w:t xml:space="preserve">them </w:t>
      </w:r>
      <w:r w:rsidRPr="00F45B9F">
        <w:rPr>
          <w:rFonts w:ascii="Book Antiqua" w:eastAsia="AppleGothic" w:hAnsi="Book Antiqua" w:cs="Arial"/>
        </w:rPr>
        <w:t xml:space="preserve">during </w:t>
      </w:r>
      <w:r w:rsidR="00B532DC" w:rsidRPr="00F45B9F">
        <w:rPr>
          <w:rFonts w:ascii="Book Antiqua" w:eastAsia="AppleGothic" w:hAnsi="Book Antiqua" w:cs="Arial"/>
        </w:rPr>
        <w:t xml:space="preserve">any </w:t>
      </w:r>
      <w:r w:rsidRPr="00F45B9F">
        <w:rPr>
          <w:rFonts w:ascii="Book Antiqua" w:eastAsia="AppleGothic" w:hAnsi="Book Antiqua" w:cs="Arial"/>
        </w:rPr>
        <w:t xml:space="preserve">anti-reflux operation. </w:t>
      </w:r>
      <w:r w:rsidR="00FC3411" w:rsidRPr="00F45B9F">
        <w:rPr>
          <w:rFonts w:ascii="Book Antiqua" w:eastAsia="AppleGothic" w:hAnsi="Book Antiqua" w:cs="Arial"/>
        </w:rPr>
        <w:t>A barium swallow study can also determine if the patient has esophageal dysmolity. For example, the diagnosis of achalasia is supported by barium swallow findings including dilation of th</w:t>
      </w:r>
      <w:r w:rsidR="006B59D2" w:rsidRPr="00F45B9F">
        <w:rPr>
          <w:rFonts w:ascii="Book Antiqua" w:eastAsia="AppleGothic" w:hAnsi="Book Antiqua" w:cs="Arial"/>
        </w:rPr>
        <w:t>e esophagus, a narrow esophago</w:t>
      </w:r>
      <w:r w:rsidR="00FC3411" w:rsidRPr="00F45B9F">
        <w:rPr>
          <w:rFonts w:ascii="Book Antiqua" w:eastAsia="AppleGothic" w:hAnsi="Book Antiqua" w:cs="Arial"/>
        </w:rPr>
        <w:t>-gastric junction with “bird- beak” appearance, aperistalsis, and poor emptying of barium</w:t>
      </w:r>
      <w:r w:rsidR="001D1BEB" w:rsidRPr="00F45B9F">
        <w:rPr>
          <w:rFonts w:ascii="Book Antiqua" w:eastAsia="AppleGothic" w:hAnsi="Book Antiqua" w:cs="Arial"/>
        </w:rPr>
        <w:fldChar w:fldCharType="begin"/>
      </w:r>
      <w:r w:rsidR="001D1BEB" w:rsidRPr="00F45B9F">
        <w:rPr>
          <w:rFonts w:ascii="Book Antiqua" w:eastAsia="AppleGothic" w:hAnsi="Book Antiqua" w:cs="Arial"/>
        </w:rPr>
        <w:instrText xml:space="preserve"> ADDIN EN.CITE &lt;EndNote&gt;&lt;Cite&gt;&lt;Author&gt;Vaezi&lt;/Author&gt;&lt;Year&gt;2013&lt;/Year&gt;&lt;RecNum&gt;22&lt;/RecNum&gt;&lt;DisplayText&gt;&lt;style face="superscript"&gt;[30]&lt;/style&gt;&lt;/DisplayText&gt;&lt;record&gt;&lt;rec-number&gt;22&lt;/rec-number&gt;&lt;foreign-keys&gt;&lt;key app="EN" db-id="wsztpx2pur9xsned9ac5vp0v5vatswsxafv2" timestamp="1437592044"&gt;22&lt;/key&gt;&lt;/foreign-keys&gt;&lt;ref-type name="Journal Article"&gt;17&lt;/ref-type&gt;&lt;contributors&gt;&lt;authors&gt;&lt;author&gt;Vaezi, M. F.&lt;/author&gt;&lt;author&gt;Pandolfino, J. E.&lt;/author&gt;&lt;author&gt;Vela, M. F.&lt;/author&gt;&lt;/authors&gt;&lt;/contributors&gt;&lt;auth-address&gt;Division of Gastroenterology, Hepatology and Nutrition, Vanderbilt University Medical Center, Nashville, TN 37232-5280, USA. Michael.vaezi@vanderbilt.edu&lt;/auth-address&gt;&lt;titles&gt;&lt;title&gt;ACG clinical guideline: diagnosis and management of achalasia&lt;/title&gt;&lt;secondary-title&gt;Am J Gastroenterol&lt;/secondary-title&gt;&lt;/titles&gt;&lt;periodical&gt;&lt;full-title&gt;Am J Gastroenterol&lt;/full-title&gt;&lt;/periodical&gt;&lt;pages&gt;1238-49; quiz 1250&lt;/pages&gt;&lt;volume&gt;108&lt;/volume&gt;&lt;number&gt;8&lt;/number&gt;&lt;keywords&gt;&lt;keyword&gt;Diagnosis, Differential&lt;/keyword&gt;&lt;keyword&gt;Diagnostic Imaging&lt;/keyword&gt;&lt;keyword&gt;Esophageal Achalasia/*diagnosis/physiopathology/*therapy&lt;/keyword&gt;&lt;keyword&gt;Esophagoscopy&lt;/keyword&gt;&lt;keyword&gt;Evidence-Based Medicine&lt;/keyword&gt;&lt;keyword&gt;Humans&lt;/keyword&gt;&lt;keyword&gt;Manometry&lt;/keyword&gt;&lt;keyword&gt;Patient Selection&lt;/keyword&gt;&lt;/keywords&gt;&lt;dates&gt;&lt;year&gt;2013&lt;/year&gt;&lt;pub-dates&gt;&lt;date&gt;Aug&lt;/date&gt;&lt;/pub-dates&gt;&lt;/dates&gt;&lt;isbn&gt;1572-0241 (Electronic)&amp;#xD;0002-9270 (Linking)&lt;/isbn&gt;&lt;accession-num&gt;23877351&lt;/accession-num&gt;&lt;urls&gt;&lt;related-urls&gt;&lt;url&gt;http://www.ncbi.nlm.nih.gov/pubmed/23877351&lt;/url&gt;&lt;/related-urls&gt;&lt;/urls&gt;&lt;electronic-resource-num&gt;10.1038/ajg.2013.196&lt;/electronic-resource-num&gt;&lt;/record&gt;&lt;/Cite&gt;&lt;/EndNote&gt;</w:instrText>
      </w:r>
      <w:r w:rsidR="001D1BEB" w:rsidRPr="00F45B9F">
        <w:rPr>
          <w:rFonts w:ascii="Book Antiqua" w:eastAsia="AppleGothic" w:hAnsi="Book Antiqua" w:cs="Arial"/>
        </w:rPr>
        <w:fldChar w:fldCharType="separate"/>
      </w:r>
      <w:r w:rsidR="001D1BEB" w:rsidRPr="00F45B9F">
        <w:rPr>
          <w:rFonts w:ascii="Book Antiqua" w:eastAsia="AppleGothic" w:hAnsi="Book Antiqua" w:cs="Arial"/>
          <w:noProof/>
          <w:vertAlign w:val="superscript"/>
        </w:rPr>
        <w:t>[</w:t>
      </w:r>
      <w:hyperlink w:anchor="_ENREF_30" w:tooltip="Vaezi, 2013 #22" w:history="1">
        <w:r w:rsidR="001D1BEB" w:rsidRPr="00F45B9F">
          <w:rPr>
            <w:rFonts w:ascii="Book Antiqua" w:eastAsia="AppleGothic" w:hAnsi="Book Antiqua" w:cs="Arial"/>
            <w:noProof/>
            <w:vertAlign w:val="superscript"/>
          </w:rPr>
          <w:t>30</w:t>
        </w:r>
      </w:hyperlink>
      <w:r w:rsidR="001D1BEB" w:rsidRPr="00F45B9F">
        <w:rPr>
          <w:rFonts w:ascii="Book Antiqua" w:eastAsia="AppleGothic" w:hAnsi="Book Antiqua" w:cs="Arial"/>
          <w:noProof/>
          <w:vertAlign w:val="superscript"/>
        </w:rPr>
        <w:t>]</w:t>
      </w:r>
      <w:r w:rsidR="001D1BEB" w:rsidRPr="00F45B9F">
        <w:rPr>
          <w:rFonts w:ascii="Book Antiqua" w:eastAsia="AppleGothic" w:hAnsi="Book Antiqua" w:cs="Arial"/>
        </w:rPr>
        <w:fldChar w:fldCharType="end"/>
      </w:r>
      <w:r w:rsidR="00FC3411" w:rsidRPr="00F45B9F">
        <w:rPr>
          <w:rFonts w:ascii="Book Antiqua" w:eastAsia="AppleGothic" w:hAnsi="Book Antiqua" w:cs="Arial"/>
        </w:rPr>
        <w:t xml:space="preserve">. </w:t>
      </w:r>
    </w:p>
    <w:p w14:paraId="42C82A97" w14:textId="77777777" w:rsidR="00AA2540" w:rsidRPr="00F45B9F" w:rsidRDefault="00AA2540" w:rsidP="00A12A21">
      <w:pPr>
        <w:spacing w:line="360" w:lineRule="auto"/>
        <w:jc w:val="both"/>
        <w:rPr>
          <w:rFonts w:ascii="Book Antiqua" w:eastAsia="宋体" w:hAnsi="Book Antiqua" w:cs="Arial"/>
          <w:b/>
          <w:lang w:eastAsia="zh-CN"/>
        </w:rPr>
      </w:pPr>
    </w:p>
    <w:p w14:paraId="4C37789E" w14:textId="3A892E25" w:rsidR="00715AF2" w:rsidRPr="00F45B9F" w:rsidRDefault="001D1BEB" w:rsidP="00A12A21">
      <w:pPr>
        <w:spacing w:line="360" w:lineRule="auto"/>
        <w:jc w:val="both"/>
        <w:rPr>
          <w:rFonts w:ascii="Book Antiqua" w:eastAsia="AppleGothic" w:hAnsi="Book Antiqua" w:cs="Arial"/>
          <w:b/>
        </w:rPr>
      </w:pPr>
      <w:r w:rsidRPr="00F45B9F">
        <w:rPr>
          <w:rFonts w:ascii="Book Antiqua" w:eastAsia="AppleGothic" w:hAnsi="Book Antiqua" w:cs="Arial"/>
          <w:b/>
        </w:rPr>
        <w:t>SURGICAL TECHNIQUES USED TO TREAT GERD</w:t>
      </w:r>
    </w:p>
    <w:p w14:paraId="071B24F0" w14:textId="0A560600" w:rsidR="00715AF2" w:rsidRPr="00F45B9F" w:rsidRDefault="001D1BEB" w:rsidP="00A12A21">
      <w:pPr>
        <w:spacing w:line="360" w:lineRule="auto"/>
        <w:jc w:val="both"/>
        <w:rPr>
          <w:rFonts w:ascii="Book Antiqua" w:eastAsia="AppleGothic" w:hAnsi="Book Antiqua" w:cs="Arial"/>
          <w:b/>
          <w:i/>
        </w:rPr>
      </w:pPr>
      <w:r w:rsidRPr="00F45B9F">
        <w:rPr>
          <w:rFonts w:ascii="Book Antiqua" w:eastAsia="AppleGothic" w:hAnsi="Book Antiqua" w:cs="Arial"/>
          <w:b/>
          <w:i/>
        </w:rPr>
        <w:t>Laparoscopic vs</w:t>
      </w:r>
      <w:r w:rsidR="00715AF2" w:rsidRPr="00F45B9F">
        <w:rPr>
          <w:rFonts w:ascii="Book Antiqua" w:eastAsia="AppleGothic" w:hAnsi="Book Antiqua" w:cs="Arial"/>
          <w:b/>
          <w:i/>
        </w:rPr>
        <w:t xml:space="preserve"> </w:t>
      </w:r>
      <w:r w:rsidRPr="00F45B9F">
        <w:rPr>
          <w:rFonts w:ascii="Book Antiqua" w:eastAsia="AppleGothic" w:hAnsi="Book Antiqua" w:cs="Arial"/>
          <w:b/>
          <w:i/>
        </w:rPr>
        <w:t>open te</w:t>
      </w:r>
      <w:r w:rsidR="00715AF2" w:rsidRPr="00F45B9F">
        <w:rPr>
          <w:rFonts w:ascii="Book Antiqua" w:eastAsia="AppleGothic" w:hAnsi="Book Antiqua" w:cs="Arial"/>
          <w:b/>
          <w:i/>
        </w:rPr>
        <w:t>chnique for GERD</w:t>
      </w:r>
    </w:p>
    <w:p w14:paraId="67704166" w14:textId="2B6F22DE" w:rsidR="009102C9" w:rsidRPr="00F45B9F" w:rsidRDefault="00715AF2" w:rsidP="00A12A21">
      <w:pPr>
        <w:spacing w:line="360" w:lineRule="auto"/>
        <w:jc w:val="both"/>
        <w:rPr>
          <w:rFonts w:ascii="Book Antiqua" w:eastAsia="AppleGothic" w:hAnsi="Book Antiqua" w:cs="Arial"/>
        </w:rPr>
      </w:pPr>
      <w:r w:rsidRPr="00F45B9F">
        <w:rPr>
          <w:rFonts w:ascii="Book Antiqua" w:eastAsia="AppleGothic" w:hAnsi="Book Antiqua" w:cs="Arial"/>
        </w:rPr>
        <w:t>A laparoscopic, transa</w:t>
      </w:r>
      <w:r w:rsidR="009D00D3" w:rsidRPr="00F45B9F">
        <w:rPr>
          <w:rFonts w:ascii="Book Antiqua" w:eastAsia="AppleGothic" w:hAnsi="Book Antiqua" w:cs="Arial"/>
        </w:rPr>
        <w:t xml:space="preserve">bdominal approach is preferred </w:t>
      </w:r>
      <w:r w:rsidRPr="00F45B9F">
        <w:rPr>
          <w:rFonts w:ascii="Book Antiqua" w:eastAsia="AppleGothic" w:hAnsi="Book Antiqua" w:cs="Arial"/>
        </w:rPr>
        <w:t xml:space="preserve">for the vast majority of patients undergoing anti-reflux surgery. </w:t>
      </w:r>
      <w:r w:rsidR="00741386" w:rsidRPr="00F45B9F">
        <w:rPr>
          <w:rFonts w:ascii="Book Antiqua" w:eastAsia="AppleGothic" w:hAnsi="Book Antiqua" w:cs="Arial"/>
        </w:rPr>
        <w:t>Rarely</w:t>
      </w:r>
      <w:r w:rsidRPr="00F45B9F">
        <w:rPr>
          <w:rFonts w:ascii="Book Antiqua" w:eastAsia="AppleGothic" w:hAnsi="Book Antiqua" w:cs="Arial"/>
        </w:rPr>
        <w:t>, transthoracic and open ab</w:t>
      </w:r>
      <w:r w:rsidR="00AA2540" w:rsidRPr="00F45B9F">
        <w:rPr>
          <w:rFonts w:ascii="Book Antiqua" w:eastAsia="AppleGothic" w:hAnsi="Book Antiqua" w:cs="Arial"/>
        </w:rPr>
        <w:t xml:space="preserve">dominal approaches are required and may be considered </w:t>
      </w:r>
      <w:r w:rsidRPr="00F45B9F">
        <w:rPr>
          <w:rFonts w:ascii="Book Antiqua" w:eastAsia="AppleGothic" w:hAnsi="Book Antiqua" w:cs="Arial"/>
        </w:rPr>
        <w:t>for patients undergoing revision of their former anti-reflux operations</w:t>
      </w:r>
      <w:r w:rsidR="00AF57F3" w:rsidRPr="00F45B9F">
        <w:rPr>
          <w:rFonts w:ascii="Book Antiqua" w:eastAsia="AppleGothic" w:hAnsi="Book Antiqua" w:cs="Arial"/>
        </w:rPr>
        <w:fldChar w:fldCharType="begin">
          <w:fldData xml:space="preserve">PEVuZE5vdGU+PENpdGU+PEF1dGhvcj5JcWJhbDwvQXV0aG9yPjxZZWFyPjIwMDY8L1llYXI+PFJl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</w:fldData>
        </w:fldChar>
      </w:r>
      <w:r w:rsidR="00AF57F3" w:rsidRPr="00F45B9F">
        <w:rPr>
          <w:rFonts w:ascii="Book Antiqua" w:eastAsia="AppleGothic" w:hAnsi="Book Antiqua" w:cs="Arial"/>
        </w:rPr>
        <w:instrText xml:space="preserve"> ADDIN EN.CITE </w:instrText>
      </w:r>
      <w:r w:rsidR="00AF57F3" w:rsidRPr="00F45B9F">
        <w:rPr>
          <w:rFonts w:ascii="Book Antiqua" w:eastAsia="AppleGothic" w:hAnsi="Book Antiqua" w:cs="Arial"/>
        </w:rPr>
        <w:fldChar w:fldCharType="begin">
          <w:fldData xml:space="preserve">PEVuZE5vdGU+PENpdGU+PEF1dGhvcj5JcWJhbDwvQXV0aG9yPjxZZWFyPjIwMDY8L1llYXI+PFJl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</w:fldData>
        </w:fldChar>
      </w:r>
      <w:r w:rsidR="00AF57F3" w:rsidRPr="00F45B9F">
        <w:rPr>
          <w:rFonts w:ascii="Book Antiqua" w:eastAsia="AppleGothic" w:hAnsi="Book Antiqua" w:cs="Arial"/>
        </w:rPr>
        <w:instrText xml:space="preserve"> ADDIN EN.CITE.DATA </w:instrText>
      </w:r>
      <w:r w:rsidR="00AF57F3" w:rsidRPr="00F45B9F">
        <w:rPr>
          <w:rFonts w:ascii="Book Antiqua" w:eastAsia="AppleGothic" w:hAnsi="Book Antiqua" w:cs="Arial"/>
        </w:rPr>
      </w:r>
      <w:r w:rsidR="00AF57F3" w:rsidRPr="00F45B9F">
        <w:rPr>
          <w:rFonts w:ascii="Book Antiqua" w:eastAsia="AppleGothic" w:hAnsi="Book Antiqua" w:cs="Arial"/>
        </w:rPr>
        <w:fldChar w:fldCharType="end"/>
      </w:r>
      <w:r w:rsidR="00AF57F3" w:rsidRPr="00F45B9F">
        <w:rPr>
          <w:rFonts w:ascii="Book Antiqua" w:eastAsia="AppleGothic" w:hAnsi="Book Antiqua" w:cs="Arial"/>
        </w:rPr>
      </w:r>
      <w:r w:rsidR="00AF57F3" w:rsidRPr="00F45B9F">
        <w:rPr>
          <w:rFonts w:ascii="Book Antiqua" w:eastAsia="AppleGothic" w:hAnsi="Book Antiqua" w:cs="Arial"/>
        </w:rPr>
        <w:fldChar w:fldCharType="separate"/>
      </w:r>
      <w:r w:rsidR="00AF57F3" w:rsidRPr="00F45B9F">
        <w:rPr>
          <w:rFonts w:ascii="Book Antiqua" w:eastAsia="AppleGothic" w:hAnsi="Book Antiqua" w:cs="Arial"/>
          <w:noProof/>
          <w:vertAlign w:val="superscript"/>
        </w:rPr>
        <w:t>[</w:t>
      </w:r>
      <w:hyperlink w:anchor="_ENREF_31" w:tooltip="Iqbal, 2006 #24" w:history="1">
        <w:r w:rsidR="00AF57F3" w:rsidRPr="00F45B9F">
          <w:rPr>
            <w:rFonts w:ascii="Book Antiqua" w:eastAsia="AppleGothic" w:hAnsi="Book Antiqua" w:cs="Arial"/>
            <w:noProof/>
            <w:vertAlign w:val="superscript"/>
          </w:rPr>
          <w:t>31</w:t>
        </w:r>
      </w:hyperlink>
      <w:r w:rsidR="00AF57F3" w:rsidRPr="00F45B9F">
        <w:rPr>
          <w:rFonts w:ascii="Book Antiqua" w:eastAsia="AppleGothic" w:hAnsi="Book Antiqua" w:cs="Arial"/>
          <w:noProof/>
          <w:vertAlign w:val="superscript"/>
        </w:rPr>
        <w:t>]</w:t>
      </w:r>
      <w:r w:rsidR="00AF57F3" w:rsidRPr="00F45B9F">
        <w:rPr>
          <w:rFonts w:ascii="Book Antiqua" w:eastAsia="AppleGothic" w:hAnsi="Book Antiqua" w:cs="Arial"/>
        </w:rPr>
        <w:fldChar w:fldCharType="end"/>
      </w:r>
      <w:r w:rsidRPr="00F45B9F">
        <w:rPr>
          <w:rFonts w:ascii="Book Antiqua" w:eastAsia="AppleGothic" w:hAnsi="Book Antiqua" w:cs="Arial"/>
        </w:rPr>
        <w:t>.</w:t>
      </w:r>
      <w:r w:rsidR="00A87F84" w:rsidRPr="00F45B9F">
        <w:rPr>
          <w:rFonts w:ascii="Book Antiqua" w:eastAsia="AppleGothic" w:hAnsi="Book Antiqua" w:cs="Arial"/>
        </w:rPr>
        <w:t xml:space="preserve"> </w:t>
      </w:r>
      <w:r w:rsidR="00AA2540" w:rsidRPr="00F45B9F">
        <w:rPr>
          <w:rFonts w:ascii="Book Antiqua" w:eastAsia="AppleGothic" w:hAnsi="Book Antiqua" w:cs="Arial"/>
        </w:rPr>
        <w:t xml:space="preserve">However, reoperation surgery typically can be performed laparoscopically. </w:t>
      </w:r>
      <w:r w:rsidRPr="00F45B9F">
        <w:rPr>
          <w:rFonts w:ascii="Book Antiqua" w:eastAsia="AppleGothic" w:hAnsi="Book Antiqua" w:cs="Arial"/>
        </w:rPr>
        <w:t>Perioperative morbidity was found to be significantly lower (65%) after laparoscopic compared with open fundoplication</w:t>
      </w:r>
      <w:r w:rsidR="001D1BEB" w:rsidRPr="00F45B9F">
        <w:rPr>
          <w:rFonts w:ascii="Book Antiqua" w:eastAsia="AppleGothic" w:hAnsi="Book Antiqua" w:cs="Arial"/>
        </w:rPr>
        <w:fldChar w:fldCharType="begin"/>
      </w:r>
      <w:r w:rsidR="001D1BEB" w:rsidRPr="00F45B9F">
        <w:rPr>
          <w:rFonts w:ascii="Book Antiqua" w:eastAsia="AppleGothic" w:hAnsi="Book Antiqua" w:cs="Arial"/>
        </w:rPr>
        <w:instrText xml:space="preserve"> ADDIN EN.CITE &lt;EndNote&gt;&lt;Cite&gt;&lt;Author&gt;Peters&lt;/Author&gt;&lt;Year&gt;2009&lt;/Year&gt;&lt;RecNum&gt;23&lt;/RecNum&gt;&lt;DisplayText&gt;&lt;style face="superscript"&gt;[32]&lt;/style&gt;&lt;/DisplayText&gt;&lt;record&gt;&lt;rec-number&gt;23&lt;/rec-number&gt;&lt;foreign-keys&gt;&lt;key app="EN" db-id="wsztpx2pur9xsned9ac5vp0v5vatswsxafv2" timestamp="1437592827"&gt;23&lt;/key&gt;&lt;/foreign-keys&gt;&lt;ref-type name="Journal Article"&gt;17&lt;/ref-type&gt;&lt;contributors&gt;&lt;authors&gt;&lt;author&gt;Peters, M. J.&lt;/author&gt;&lt;author&gt;Mukhtar, A.&lt;/author&gt;&lt;author&gt;Yunus, R. M.&lt;/author&gt;&lt;author&gt;Khan, S.&lt;/author&gt;&lt;author&gt;Pappalardo, J.&lt;/author&gt;&lt;author&gt;Memon, B.&lt;/author&gt;&lt;author&gt;Memon, M. A.&lt;/author&gt;&lt;/authors&gt;&lt;/contributors&gt;&lt;auth-address&gt;Department of Surgery, Ipswich Hospital, Ipswich, Queensland, Australia.&lt;/auth-address&gt;&lt;titles&gt;&lt;title&gt;Meta-analysis of randomized clinical trials comparing open and laparoscopic anti-reflux surgery&lt;/title&gt;&lt;secondary-title&gt;Am J Gastroenterol&lt;/secondary-title&gt;&lt;/titles&gt;&lt;periodical&gt;&lt;full-title&gt;Am J Gastroenterol&lt;/full-title&gt;&lt;/periodical&gt;&lt;pages&gt;1548-61; quiz 1547, 1562&lt;/pages&gt;&lt;volume&gt;104&lt;/volume&gt;&lt;number&gt;6&lt;/number&gt;&lt;keywords&gt;&lt;keyword&gt;Fundoplication/*methods&lt;/keyword&gt;&lt;keyword&gt;Gastroesophageal Reflux/*surgery&lt;/keyword&gt;&lt;keyword&gt;Humans&lt;/keyword&gt;&lt;keyword&gt;Laparoscopy/*methods&lt;/keyword&gt;&lt;keyword&gt;Laparotomy/*methods&lt;/keyword&gt;&lt;keyword&gt;*Randomized Controlled Trials as Topic&lt;/keyword&gt;&lt;keyword&gt;Treatment Outcome&lt;/keyword&gt;&lt;/keywords&gt;&lt;dates&gt;&lt;year&gt;2009&lt;/year&gt;&lt;pub-dates&gt;&lt;date&gt;Jun&lt;/date&gt;&lt;/pub-dates&gt;&lt;/dates&gt;&lt;isbn&gt;1572-0241 (Electronic)&amp;#xD;0002-9270 (Linking)&lt;/isbn&gt;&lt;accession-num&gt;19491872&lt;/accession-num&gt;&lt;urls&gt;&lt;related-urls&gt;&lt;url&gt;http://www.ncbi.nlm.nih.gov/pubmed/19491872&lt;/url&gt;&lt;/related-urls&gt;&lt;/urls&gt;&lt;electronic-resource-num&gt;10.1038/ajg.2009.176&lt;/electronic-resource-num&gt;&lt;/record&gt;&lt;/Cite&gt;&lt;/EndNote&gt;</w:instrText>
      </w:r>
      <w:r w:rsidR="001D1BEB" w:rsidRPr="00F45B9F">
        <w:rPr>
          <w:rFonts w:ascii="Book Antiqua" w:eastAsia="AppleGothic" w:hAnsi="Book Antiqua" w:cs="Arial"/>
        </w:rPr>
        <w:fldChar w:fldCharType="separate"/>
      </w:r>
      <w:r w:rsidR="001D1BEB" w:rsidRPr="00F45B9F">
        <w:rPr>
          <w:rFonts w:ascii="Book Antiqua" w:eastAsia="AppleGothic" w:hAnsi="Book Antiqua" w:cs="Arial"/>
          <w:noProof/>
          <w:vertAlign w:val="superscript"/>
        </w:rPr>
        <w:t>[</w:t>
      </w:r>
      <w:hyperlink w:anchor="_ENREF_32" w:tooltip="Peters, 2009 #23" w:history="1">
        <w:r w:rsidR="001D1BEB" w:rsidRPr="00F45B9F">
          <w:rPr>
            <w:rFonts w:ascii="Book Antiqua" w:eastAsia="AppleGothic" w:hAnsi="Book Antiqua" w:cs="Arial"/>
            <w:noProof/>
            <w:vertAlign w:val="superscript"/>
          </w:rPr>
          <w:t>32</w:t>
        </w:r>
      </w:hyperlink>
      <w:r w:rsidR="001D1BEB" w:rsidRPr="00F45B9F">
        <w:rPr>
          <w:rFonts w:ascii="Book Antiqua" w:eastAsia="AppleGothic" w:hAnsi="Book Antiqua" w:cs="Arial"/>
          <w:noProof/>
          <w:vertAlign w:val="superscript"/>
        </w:rPr>
        <w:t>]</w:t>
      </w:r>
      <w:r w:rsidR="001D1BEB" w:rsidRPr="00F45B9F">
        <w:rPr>
          <w:rFonts w:ascii="Book Antiqua" w:eastAsia="AppleGothic" w:hAnsi="Book Antiqua" w:cs="Arial"/>
        </w:rPr>
        <w:fldChar w:fldCharType="end"/>
      </w:r>
      <w:r w:rsidR="00A87F84" w:rsidRPr="00F45B9F">
        <w:rPr>
          <w:rFonts w:ascii="Book Antiqua" w:eastAsia="AppleGothic" w:hAnsi="Book Antiqua" w:cs="Arial"/>
        </w:rPr>
        <w:t xml:space="preserve">. </w:t>
      </w:r>
      <w:r w:rsidRPr="00F45B9F">
        <w:rPr>
          <w:rFonts w:ascii="Book Antiqua" w:eastAsia="AppleGothic" w:hAnsi="Book Antiqua" w:cs="Arial"/>
        </w:rPr>
        <w:t>Laparoscopic fundoplication is associated with longer operative times but shorter hospital stays</w:t>
      </w:r>
      <w:r w:rsidR="001D1BEB" w:rsidRPr="00F45B9F">
        <w:rPr>
          <w:rFonts w:ascii="Book Antiqua" w:eastAsia="AppleGothic" w:hAnsi="Book Antiqua" w:cs="Arial"/>
        </w:rPr>
        <w:fldChar w:fldCharType="begin"/>
      </w:r>
      <w:r w:rsidR="001D1BEB" w:rsidRPr="00F45B9F">
        <w:rPr>
          <w:rFonts w:ascii="Book Antiqua" w:eastAsia="AppleGothic" w:hAnsi="Book Antiqua" w:cs="Arial"/>
        </w:rPr>
        <w:instrText xml:space="preserve"> ADDIN EN.CITE &lt;EndNote&gt;&lt;Cite&gt;&lt;Author&gt;Qu&lt;/Author&gt;&lt;Year&gt;2014&lt;/Year&gt;&lt;RecNum&gt;6&lt;/RecNum&gt;&lt;DisplayText&gt;&lt;style face="superscript"&gt;[17]&lt;/style&gt;&lt;/DisplayText&gt;&lt;record&gt;&lt;rec-number&gt;6&lt;/rec-number&gt;&lt;foreign-keys&gt;&lt;key app="EN" db-id="wsztpx2pur9xsned9ac5vp0v5vatswsxafv2" timestamp="1437421000"&gt;6&lt;/key&gt;&lt;/foreign-keys&gt;&lt;ref-type name="Journal Article"&gt;17&lt;/ref-type&gt;&lt;contributors&gt;&lt;authors&gt;&lt;author&gt;Qu, H.&lt;/author&gt;&lt;author&gt;Liu, Y.&lt;/author&gt;&lt;author&gt;He, Q. S.&lt;/author&gt;&lt;/authors&gt;&lt;/contributors&gt;&lt;auth-address&gt;Department of General Surgery, Shandong University Qilu Hospital, No.107 of the west cultural road, Jinan, 250012, Shandong, China.&lt;/auth-address&gt;&lt;titles&gt;&lt;title&gt;Short- and long-term results of laparoscopic versus open anti-reflux surgery: a systematic review and meta-analysis of randomized controlled trials&lt;/title&gt;&lt;secondary-title&gt;J Gastrointest Surg&lt;/secondary-title&gt;&lt;/titles&gt;&lt;periodical&gt;&lt;full-title&gt;J Gastrointest Surg&lt;/full-title&gt;&lt;/periodical&gt;&lt;pages&gt;1077-86&lt;/pages&gt;&lt;volume&gt;18&lt;/volume&gt;&lt;number&gt;6&lt;/number&gt;&lt;keywords&gt;&lt;keyword&gt;Gastroesophageal Reflux/complications/physiopathology/*surgery&lt;/keyword&gt;&lt;keyword&gt;Heartburn/etiology&lt;/keyword&gt;&lt;keyword&gt;Humans&lt;/keyword&gt;&lt;keyword&gt;*Laparoscopy/adverse effects&lt;/keyword&gt;&lt;keyword&gt;Laryngopharyngeal Reflux/etiology&lt;/keyword&gt;&lt;keyword&gt;Length of Stay&lt;/keyword&gt;&lt;keyword&gt;Operative Time&lt;/keyword&gt;&lt;keyword&gt;Patient Satisfaction&lt;/keyword&gt;&lt;keyword&gt;Randomized Controlled Trials as Topic&lt;/keyword&gt;&lt;keyword&gt;Reoperation&lt;/keyword&gt;&lt;keyword&gt;Time Factors&lt;/keyword&gt;&lt;keyword&gt;Treatment Outcome&lt;/keyword&gt;&lt;/keywords&gt;&lt;dates&gt;&lt;year&gt;2014&lt;/year&gt;&lt;pub-dates&gt;&lt;date&gt;Jun&lt;/date&gt;&lt;/pub-dates&gt;&lt;/dates&gt;&lt;isbn&gt;1873-4626 (Electronic)&amp;#xD;1091-255X (Linking)&lt;/isbn&gt;&lt;accession-num&gt;24627259&lt;/accession-num&gt;&lt;urls&gt;&lt;related-urls&gt;&lt;url&gt;http://www.ncbi.nlm.nih.gov/pubmed/24627259&lt;/url&gt;&lt;/related-urls&gt;&lt;/urls&gt;&lt;electronic-resource-num&gt;10.1007/s11605-014-2492-6&lt;/electronic-resource-num&gt;&lt;/record&gt;&lt;/Cite&gt;&lt;/EndNote&gt;</w:instrText>
      </w:r>
      <w:r w:rsidR="001D1BEB" w:rsidRPr="00F45B9F">
        <w:rPr>
          <w:rFonts w:ascii="Book Antiqua" w:eastAsia="AppleGothic" w:hAnsi="Book Antiqua" w:cs="Arial"/>
        </w:rPr>
        <w:fldChar w:fldCharType="separate"/>
      </w:r>
      <w:r w:rsidR="001D1BEB" w:rsidRPr="00F45B9F">
        <w:rPr>
          <w:rFonts w:ascii="Book Antiqua" w:eastAsia="AppleGothic" w:hAnsi="Book Antiqua" w:cs="Arial"/>
          <w:noProof/>
          <w:vertAlign w:val="superscript"/>
        </w:rPr>
        <w:t>[</w:t>
      </w:r>
      <w:hyperlink w:anchor="_ENREF_17" w:tooltip="Qu, 2014 #46" w:history="1">
        <w:r w:rsidR="001D1BEB" w:rsidRPr="00F45B9F">
          <w:rPr>
            <w:rFonts w:ascii="Book Antiqua" w:eastAsia="AppleGothic" w:hAnsi="Book Antiqua" w:cs="Arial"/>
            <w:noProof/>
            <w:vertAlign w:val="superscript"/>
          </w:rPr>
          <w:t>17</w:t>
        </w:r>
      </w:hyperlink>
      <w:r w:rsidR="001D1BEB" w:rsidRPr="00F45B9F">
        <w:rPr>
          <w:rFonts w:ascii="Book Antiqua" w:eastAsia="AppleGothic" w:hAnsi="Book Antiqua" w:cs="Arial"/>
          <w:noProof/>
          <w:vertAlign w:val="superscript"/>
        </w:rPr>
        <w:t>]</w:t>
      </w:r>
      <w:r w:rsidR="001D1BEB" w:rsidRPr="00F45B9F">
        <w:rPr>
          <w:rFonts w:ascii="Book Antiqua" w:eastAsia="AppleGothic" w:hAnsi="Book Antiqua" w:cs="Arial"/>
        </w:rPr>
        <w:fldChar w:fldCharType="end"/>
      </w:r>
      <w:r w:rsidR="00A87F84" w:rsidRPr="00F45B9F">
        <w:rPr>
          <w:rFonts w:ascii="Book Antiqua" w:eastAsia="AppleGothic" w:hAnsi="Book Antiqua" w:cs="Arial"/>
        </w:rPr>
        <w:t xml:space="preserve">. </w:t>
      </w:r>
      <w:r w:rsidRPr="00F45B9F">
        <w:rPr>
          <w:rFonts w:ascii="Book Antiqua" w:eastAsia="AppleGothic" w:hAnsi="Book Antiqua" w:cs="Arial"/>
        </w:rPr>
        <w:t xml:space="preserve">In turn, conversion rates to </w:t>
      </w:r>
      <w:r w:rsidRPr="00F45B9F">
        <w:rPr>
          <w:rFonts w:ascii="Book Antiqua" w:eastAsia="AppleGothic" w:hAnsi="Book Antiqua" w:cs="Arial"/>
        </w:rPr>
        <w:lastRenderedPageBreak/>
        <w:t>open surgery were less than 5%</w:t>
      </w:r>
      <w:r w:rsidR="00BD2C3D" w:rsidRPr="00F45B9F">
        <w:rPr>
          <w:rFonts w:ascii="Book Antiqua" w:eastAsia="AppleGothic" w:hAnsi="Book Antiqua" w:cs="Arial"/>
        </w:rPr>
        <w:fldChar w:fldCharType="begin"/>
      </w:r>
      <w:r w:rsidR="00BD2C3D" w:rsidRPr="00F45B9F">
        <w:rPr>
          <w:rFonts w:ascii="Book Antiqua" w:eastAsia="AppleGothic" w:hAnsi="Book Antiqua" w:cs="Arial"/>
        </w:rPr>
        <w:instrText xml:space="preserve"> ADDIN EN.CITE &lt;EndNote&gt;&lt;Cite&gt;&lt;Author&gt;Qu&lt;/Author&gt;&lt;Year&gt;2014&lt;/Year&gt;&lt;RecNum&gt;6&lt;/RecNum&gt;&lt;DisplayText&gt;&lt;style face="superscript"&gt;[17]&lt;/style&gt;&lt;/DisplayText&gt;&lt;record&gt;&lt;rec-number&gt;6&lt;/rec-number&gt;&lt;foreign-keys&gt;&lt;key app="EN" db-id="wsztpx2pur9xsned9ac5vp0v5vatswsxafv2" timestamp="1437421000"&gt;6&lt;/key&gt;&lt;/foreign-keys&gt;&lt;ref-type name="Journal Article"&gt;17&lt;/ref-type&gt;&lt;contributors&gt;&lt;authors&gt;&lt;author&gt;Qu, H.&lt;/author&gt;&lt;author&gt;Liu, Y.&lt;/author&gt;&lt;author&gt;He, Q. S.&lt;/author&gt;&lt;/authors&gt;&lt;/contributors&gt;&lt;auth-address&gt;Department of General Surgery, Shandong University Qilu Hospital, No.107 of the west cultural road, Jinan, 250012, Shandong, China.&lt;/auth-address&gt;&lt;titles&gt;&lt;title&gt;Short- and long-term results of laparoscopic versus open anti-reflux surgery: a systematic review and meta-analysis of randomized controlled trials&lt;/title&gt;&lt;secondary-title&gt;J Gastrointest Surg&lt;/secondary-title&gt;&lt;/titles&gt;&lt;periodical&gt;&lt;full-title&gt;J Gastrointest Surg&lt;/full-title&gt;&lt;/periodical&gt;&lt;pages&gt;1077-86&lt;/pages&gt;&lt;volume&gt;18&lt;/volume&gt;&lt;number&gt;6&lt;/number&gt;&lt;keywords&gt;&lt;keyword&gt;Gastroesophageal Reflux/complications/physiopathology/*surgery&lt;/keyword&gt;&lt;keyword&gt;Heartburn/etiology&lt;/keyword&gt;&lt;keyword&gt;Humans&lt;/keyword&gt;&lt;keyword&gt;*Laparoscopy/adverse effects&lt;/keyword&gt;&lt;keyword&gt;Laryngopharyngeal Reflux/etiology&lt;/keyword&gt;&lt;keyword&gt;Length of Stay&lt;/keyword&gt;&lt;keyword&gt;Operative Time&lt;/keyword&gt;&lt;keyword&gt;Patient Satisfaction&lt;/keyword&gt;&lt;keyword&gt;Randomized Controlled Trials as Topic&lt;/keyword&gt;&lt;keyword&gt;Reoperation&lt;/keyword&gt;&lt;keyword&gt;Time Factors&lt;/keyword&gt;&lt;keyword&gt;Treatment Outcome&lt;/keyword&gt;&lt;/keywords&gt;&lt;dates&gt;&lt;year&gt;2014&lt;/year&gt;&lt;pub-dates&gt;&lt;date&gt;Jun&lt;/date&gt;&lt;/pub-dates&gt;&lt;/dates&gt;&lt;isbn&gt;1873-4626 (Electronic)&amp;#xD;1091-255X (Linking)&lt;/isbn&gt;&lt;accession-num&gt;24627259&lt;/accession-num&gt;&lt;urls&gt;&lt;related-urls&gt;&lt;url&gt;http://www.ncbi.nlm.nih.gov/pubmed/24627259&lt;/url&gt;&lt;/related-urls&gt;&lt;/urls&gt;&lt;electronic-resource-num&gt;10.1007/s11605-014-2492-6&lt;/electronic-resource-num&gt;&lt;/record&gt;&lt;/Cite&gt;&lt;/EndNote&gt;</w:instrText>
      </w:r>
      <w:r w:rsidR="00BD2C3D" w:rsidRPr="00F45B9F">
        <w:rPr>
          <w:rFonts w:ascii="Book Antiqua" w:eastAsia="AppleGothic" w:hAnsi="Book Antiqua" w:cs="Arial"/>
        </w:rPr>
        <w:fldChar w:fldCharType="separate"/>
      </w:r>
      <w:r w:rsidR="00BD2C3D" w:rsidRPr="00F45B9F">
        <w:rPr>
          <w:rFonts w:ascii="Book Antiqua" w:eastAsia="AppleGothic" w:hAnsi="Book Antiqua" w:cs="Arial"/>
          <w:noProof/>
          <w:vertAlign w:val="superscript"/>
        </w:rPr>
        <w:t>[</w:t>
      </w:r>
      <w:hyperlink w:anchor="_ENREF_17" w:tooltip="Qu, 2014 #46" w:history="1">
        <w:r w:rsidR="00BD2C3D" w:rsidRPr="00F45B9F">
          <w:rPr>
            <w:rFonts w:ascii="Book Antiqua" w:eastAsia="AppleGothic" w:hAnsi="Book Antiqua" w:cs="Arial"/>
            <w:noProof/>
            <w:vertAlign w:val="superscript"/>
          </w:rPr>
          <w:t>17</w:t>
        </w:r>
      </w:hyperlink>
      <w:r w:rsidR="00BD2C3D" w:rsidRPr="00F45B9F">
        <w:rPr>
          <w:rFonts w:ascii="Book Antiqua" w:eastAsia="AppleGothic" w:hAnsi="Book Antiqua" w:cs="Arial"/>
          <w:noProof/>
          <w:vertAlign w:val="superscript"/>
        </w:rPr>
        <w:t>]</w:t>
      </w:r>
      <w:r w:rsidR="00BD2C3D" w:rsidRPr="00F45B9F">
        <w:rPr>
          <w:rFonts w:ascii="Book Antiqua" w:eastAsia="AppleGothic" w:hAnsi="Book Antiqua" w:cs="Arial"/>
        </w:rPr>
        <w:fldChar w:fldCharType="end"/>
      </w:r>
      <w:r w:rsidRPr="00F45B9F">
        <w:rPr>
          <w:rFonts w:ascii="Book Antiqua" w:eastAsia="AppleGothic" w:hAnsi="Book Antiqua" w:cs="Arial"/>
        </w:rPr>
        <w:t xml:space="preserve">. Laparoscopic fundoplication </w:t>
      </w:r>
      <w:r w:rsidR="00B532DC" w:rsidRPr="00F45B9F">
        <w:rPr>
          <w:rFonts w:ascii="Book Antiqua" w:eastAsia="AppleGothic" w:hAnsi="Book Antiqua" w:cs="Arial"/>
        </w:rPr>
        <w:t>is</w:t>
      </w:r>
      <w:r w:rsidRPr="00F45B9F">
        <w:rPr>
          <w:rFonts w:ascii="Book Antiqua" w:eastAsia="AppleGothic" w:hAnsi="Book Antiqua" w:cs="Arial"/>
        </w:rPr>
        <w:t xml:space="preserve"> preferred over open surgery because it is associated with shorter hospital stay, decreased pain, </w:t>
      </w:r>
      <w:r w:rsidR="00B532DC" w:rsidRPr="00F45B9F">
        <w:rPr>
          <w:rFonts w:ascii="Book Antiqua" w:eastAsia="AppleGothic" w:hAnsi="Book Antiqua" w:cs="Arial"/>
        </w:rPr>
        <w:t xml:space="preserve">postoperative wound infections </w:t>
      </w:r>
      <w:r w:rsidR="002D78EA" w:rsidRPr="00F45B9F">
        <w:rPr>
          <w:rFonts w:ascii="Book Antiqua" w:eastAsia="AppleGothic" w:hAnsi="Book Antiqua" w:cs="Arial"/>
        </w:rPr>
        <w:t>and abdominal</w:t>
      </w:r>
      <w:r w:rsidR="00B532DC" w:rsidRPr="00F45B9F">
        <w:rPr>
          <w:rFonts w:ascii="Book Antiqua" w:eastAsia="AppleGothic" w:hAnsi="Book Antiqua" w:cs="Arial"/>
        </w:rPr>
        <w:t xml:space="preserve"> wall</w:t>
      </w:r>
      <w:r w:rsidRPr="00F45B9F">
        <w:rPr>
          <w:rFonts w:ascii="Book Antiqua" w:eastAsia="AppleGothic" w:hAnsi="Book Antiqua" w:cs="Arial"/>
        </w:rPr>
        <w:t xml:space="preserve"> hernia formation</w:t>
      </w:r>
      <w:r w:rsidR="007042B6" w:rsidRPr="00F45B9F">
        <w:rPr>
          <w:rFonts w:ascii="Book Antiqua" w:eastAsia="AppleGothic" w:hAnsi="Book Antiqua" w:cs="Arial"/>
        </w:rPr>
        <w:fldChar w:fldCharType="begin"/>
      </w:r>
      <w:r w:rsidR="007042B6" w:rsidRPr="00F45B9F">
        <w:rPr>
          <w:rFonts w:ascii="Book Antiqua" w:eastAsia="AppleGothic" w:hAnsi="Book Antiqua" w:cs="Arial"/>
        </w:rPr>
        <w:instrText xml:space="preserve"> ADDIN EN.CITE &lt;EndNote&gt;&lt;Cite&gt;&lt;Author&gt;Qu&lt;/Author&gt;&lt;Year&gt;2014&lt;/Year&gt;&lt;RecNum&gt;6&lt;/RecNum&gt;&lt;DisplayText&gt;&lt;style face="superscript"&gt;[17]&lt;/style&gt;&lt;/DisplayText&gt;&lt;record&gt;&lt;rec-number&gt;6&lt;/rec-number&gt;&lt;foreign-keys&gt;&lt;key app="EN" db-id="wsztpx2pur9xsned9ac5vp0v5vatswsxafv2" timestamp="1437421000"&gt;6&lt;/key&gt;&lt;/foreign-keys&gt;&lt;ref-type name="Journal Article"&gt;17&lt;/ref-type&gt;&lt;contributors&gt;&lt;authors&gt;&lt;author&gt;Qu, H.&lt;/author&gt;&lt;author&gt;Liu, Y.&lt;/author&gt;&lt;author&gt;He, Q. S.&lt;/author&gt;&lt;/authors&gt;&lt;/contributors&gt;&lt;auth-address&gt;Department of General Surgery, Shandong University Qilu Hospital, No.107 of the west cultural road, Jinan, 250012, Shandong, China.&lt;/auth-address&gt;&lt;titles&gt;&lt;title&gt;Short- and long-term results of laparoscopic versus open anti-reflux surgery: a systematic review and meta-analysis of randomized controlled trials&lt;/title&gt;&lt;secondary-title&gt;J Gastrointest Surg&lt;/secondary-title&gt;&lt;/titles&gt;&lt;periodical&gt;&lt;full-title&gt;J Gastrointest Surg&lt;/full-title&gt;&lt;/periodical&gt;&lt;pages&gt;1077-86&lt;/pages&gt;&lt;volume&gt;18&lt;/volume&gt;&lt;number&gt;6&lt;/number&gt;&lt;keywords&gt;&lt;keyword&gt;Gastroesophageal Reflux/complications/physiopathology/*surgery&lt;/keyword&gt;&lt;keyword&gt;Heartburn/etiology&lt;/keyword&gt;&lt;keyword&gt;Humans&lt;/keyword&gt;&lt;keyword&gt;*Laparoscopy/adverse effects&lt;/keyword&gt;&lt;keyword&gt;Laryngopharyngeal Reflux/etiology&lt;/keyword&gt;&lt;keyword&gt;Length of Stay&lt;/keyword&gt;&lt;keyword&gt;Operative Time&lt;/keyword&gt;&lt;keyword&gt;Patient Satisfaction&lt;/keyword&gt;&lt;keyword&gt;Randomized Controlled Trials as Topic&lt;/keyword&gt;&lt;keyword&gt;Reoperation&lt;/keyword&gt;&lt;keyword&gt;Time Factors&lt;/keyword&gt;&lt;keyword&gt;Treatment Outcome&lt;/keyword&gt;&lt;/keywords&gt;&lt;dates&gt;&lt;year&gt;2014&lt;/year&gt;&lt;pub-dates&gt;&lt;date&gt;Jun&lt;/date&gt;&lt;/pub-dates&gt;&lt;/dates&gt;&lt;isbn&gt;1873-4626 (Electronic)&amp;#xD;1091-255X (Linking)&lt;/isbn&gt;&lt;accession-num&gt;24627259&lt;/accession-num&gt;&lt;urls&gt;&lt;related-urls&gt;&lt;url&gt;http://www.ncbi.nlm.nih.gov/pubmed/24627259&lt;/url&gt;&lt;/related-urls&gt;&lt;/urls&gt;&lt;electronic-resource-num&gt;10.1007/s11605-014-2492-6&lt;/electronic-resource-num&gt;&lt;/record&gt;&lt;/Cite&gt;&lt;/EndNote&gt;</w:instrText>
      </w:r>
      <w:r w:rsidR="007042B6" w:rsidRPr="00F45B9F">
        <w:rPr>
          <w:rFonts w:ascii="Book Antiqua" w:eastAsia="AppleGothic" w:hAnsi="Book Antiqua" w:cs="Arial"/>
        </w:rPr>
        <w:fldChar w:fldCharType="separate"/>
      </w:r>
      <w:r w:rsidR="007042B6" w:rsidRPr="00F45B9F">
        <w:rPr>
          <w:rFonts w:ascii="Book Antiqua" w:eastAsia="AppleGothic" w:hAnsi="Book Antiqua" w:cs="Arial"/>
          <w:noProof/>
          <w:vertAlign w:val="superscript"/>
        </w:rPr>
        <w:t>[</w:t>
      </w:r>
      <w:hyperlink w:anchor="_ENREF_17" w:tooltip="Qu, 2014 #46" w:history="1">
        <w:r w:rsidR="007042B6" w:rsidRPr="00F45B9F">
          <w:rPr>
            <w:rFonts w:ascii="Book Antiqua" w:eastAsia="AppleGothic" w:hAnsi="Book Antiqua" w:cs="Arial"/>
            <w:noProof/>
            <w:vertAlign w:val="superscript"/>
          </w:rPr>
          <w:t>17</w:t>
        </w:r>
      </w:hyperlink>
      <w:r w:rsidR="007042B6" w:rsidRPr="00F45B9F">
        <w:rPr>
          <w:rFonts w:ascii="Book Antiqua" w:eastAsia="AppleGothic" w:hAnsi="Book Antiqua" w:cs="Arial"/>
          <w:noProof/>
          <w:vertAlign w:val="superscript"/>
        </w:rPr>
        <w:t>]</w:t>
      </w:r>
      <w:r w:rsidR="007042B6" w:rsidRPr="00F45B9F">
        <w:rPr>
          <w:rFonts w:ascii="Book Antiqua" w:eastAsia="AppleGothic" w:hAnsi="Book Antiqua" w:cs="Arial"/>
        </w:rPr>
        <w:fldChar w:fldCharType="end"/>
      </w:r>
      <w:r w:rsidR="00E64F54" w:rsidRPr="00F45B9F">
        <w:rPr>
          <w:rFonts w:ascii="Book Antiqua" w:eastAsia="AppleGothic" w:hAnsi="Book Antiqua" w:cs="Arial"/>
        </w:rPr>
        <w:t xml:space="preserve">. </w:t>
      </w:r>
      <w:r w:rsidRPr="00F45B9F">
        <w:rPr>
          <w:rFonts w:ascii="Book Antiqua" w:eastAsia="AppleGothic" w:hAnsi="Book Antiqua" w:cs="Arial"/>
        </w:rPr>
        <w:t>Additionally, using the laparoscopic approach, surgeons have the advantage of seeing all the hiatal structures</w:t>
      </w:r>
      <w:r w:rsidR="00B532DC" w:rsidRPr="00F45B9F">
        <w:rPr>
          <w:rFonts w:ascii="Book Antiqua" w:eastAsia="AppleGothic" w:hAnsi="Book Antiqua" w:cs="Arial"/>
        </w:rPr>
        <w:t xml:space="preserve"> in a magnified fashion</w:t>
      </w:r>
      <w:r w:rsidRPr="00F45B9F">
        <w:rPr>
          <w:rFonts w:ascii="Book Antiqua" w:eastAsia="AppleGothic" w:hAnsi="Book Antiqua" w:cs="Arial"/>
        </w:rPr>
        <w:t>.</w:t>
      </w:r>
      <w:r w:rsidR="008338A9" w:rsidRPr="00F45B9F">
        <w:rPr>
          <w:rFonts w:ascii="Book Antiqua" w:eastAsia="AppleGothic" w:hAnsi="Book Antiqua" w:cs="Arial"/>
        </w:rPr>
        <w:t xml:space="preserve"> </w:t>
      </w:r>
      <w:r w:rsidRPr="00F45B9F">
        <w:rPr>
          <w:rFonts w:ascii="Book Antiqua" w:eastAsia="AppleGothic" w:hAnsi="Book Antiqua" w:cs="Arial"/>
        </w:rPr>
        <w:t xml:space="preserve">In a ten-year randomized trial comparing </w:t>
      </w:r>
      <w:r w:rsidR="007042B6" w:rsidRPr="00F45B9F">
        <w:rPr>
          <w:rFonts w:ascii="Book Antiqua" w:eastAsia="AppleGothic" w:hAnsi="Book Antiqua" w:cs="Arial"/>
        </w:rPr>
        <w:t>LNF</w:t>
      </w:r>
      <w:r w:rsidRPr="00F45B9F">
        <w:rPr>
          <w:rFonts w:ascii="Book Antiqua" w:eastAsia="AppleGothic" w:hAnsi="Book Antiqua" w:cs="Arial"/>
        </w:rPr>
        <w:t xml:space="preserve"> to conventional Nissen fundoplication (CNF or open technique), it was </w:t>
      </w:r>
      <w:r w:rsidR="00B532DC" w:rsidRPr="00F45B9F">
        <w:rPr>
          <w:rFonts w:ascii="Book Antiqua" w:eastAsia="AppleGothic" w:hAnsi="Book Antiqua" w:cs="Arial"/>
        </w:rPr>
        <w:t>noted</w:t>
      </w:r>
      <w:r w:rsidRPr="00F45B9F">
        <w:rPr>
          <w:rFonts w:ascii="Book Antiqua" w:eastAsia="AppleGothic" w:hAnsi="Book Antiqua" w:cs="Arial"/>
        </w:rPr>
        <w:t xml:space="preserve"> that twice as many patients required reoperation after </w:t>
      </w:r>
      <w:r w:rsidR="007042B6" w:rsidRPr="00F45B9F">
        <w:rPr>
          <w:rFonts w:ascii="Book Antiqua" w:eastAsia="AppleGothic" w:hAnsi="Book Antiqua" w:cs="Arial"/>
        </w:rPr>
        <w:t>CNF</w:t>
      </w:r>
      <w:r w:rsidRPr="00F45B9F">
        <w:rPr>
          <w:rFonts w:ascii="Book Antiqua" w:eastAsia="AppleGothic" w:hAnsi="Book Antiqua" w:cs="Arial"/>
        </w:rPr>
        <w:t xml:space="preserve">, including </w:t>
      </w:r>
      <w:r w:rsidR="00B532DC" w:rsidRPr="00F45B9F">
        <w:rPr>
          <w:rFonts w:ascii="Book Antiqua" w:eastAsia="AppleGothic" w:hAnsi="Book Antiqua" w:cs="Arial"/>
        </w:rPr>
        <w:t xml:space="preserve">a much </w:t>
      </w:r>
      <w:r w:rsidRPr="00F45B9F">
        <w:rPr>
          <w:rFonts w:ascii="Book Antiqua" w:eastAsia="AppleGothic" w:hAnsi="Book Antiqua" w:cs="Arial"/>
        </w:rPr>
        <w:t>higher number of incisional hernia corrections. The 10-year effectiveness of LNF and CNF is comparable in terms of improvement of GERD symptoms, PPI use, quality of life, and objective reflux control seen on impendance studies. Thus, the long-term results from this trial lend level 1 support to the use of LNF as the surgical procedure of choice for GERD</w:t>
      </w:r>
      <w:r w:rsidR="007042B6" w:rsidRPr="00F45B9F">
        <w:rPr>
          <w:rFonts w:ascii="Book Antiqua" w:hAnsi="Book Antiqua" w:cs="Arial"/>
        </w:rPr>
        <w:fldChar w:fldCharType="begin"/>
      </w:r>
      <w:r w:rsidR="007042B6" w:rsidRPr="00F45B9F">
        <w:rPr>
          <w:rFonts w:ascii="Book Antiqua" w:hAnsi="Book Antiqua" w:cs="Arial"/>
        </w:rPr>
        <w:instrText xml:space="preserve"> ADDIN EN.CITE &lt;EndNote&gt;&lt;Cite&gt;&lt;Author&gt;Broeders&lt;/Author&gt;&lt;Year&gt;2009&lt;/Year&gt;&lt;RecNum&gt;7&lt;/RecNum&gt;&lt;DisplayText&gt;&lt;style face="superscript"&gt;[33]&lt;/style&gt;&lt;/DisplayText&gt;&lt;record&gt;&lt;rec-number&gt;7&lt;/rec-number&gt;&lt;foreign-keys&gt;&lt;key app="EN" db-id="wsztpx2pur9xsned9ac5vp0v5vatswsxafv2" timestamp="1437421313"&gt;7&lt;/key&gt;&lt;/foreign-keys&gt;&lt;ref-type name="Journal Article"&gt;17&lt;/ref-type&gt;&lt;contributors&gt;&lt;authors&gt;&lt;author&gt;Broeders, J. A.&lt;/author&gt;&lt;author&gt;Rijnhart-de Jong, H. G.&lt;/author&gt;&lt;author&gt;Draaisma, W. A.&lt;/author&gt;&lt;author&gt;Bredenoord, A. J.&lt;/author&gt;&lt;author&gt;Smout, A. J.&lt;/author&gt;&lt;author&gt;Gooszen, H. G.&lt;/author&gt;&lt;/authors&gt;&lt;/contributors&gt;&lt;auth-address&gt;Department of Surgery, Gastrointestinal Research Center of the University Medical Center Utrecht, Utrecht 3508 GA, The Netherlands.&lt;/auth-address&gt;&lt;titles&gt;&lt;title&gt;Ten-year outcome of laparoscopic and conventional nissen fundoplication: randomized clinical trial&lt;/title&gt;&lt;secondary-title&gt;Ann Surg&lt;/secondary-title&gt;&lt;/titles&gt;&lt;periodical&gt;&lt;full-title&gt;Ann Surg&lt;/full-title&gt;&lt;/periodical&gt;&lt;pages&gt;698-706&lt;/pages&gt;&lt;volume&gt;250&lt;/volume&gt;&lt;number&gt;5&lt;/number&gt;&lt;keywords&gt;&lt;keyword&gt;Adolescent&lt;/keyword&gt;&lt;keyword&gt;Adult&lt;/keyword&gt;&lt;keyword&gt;Aged&lt;/keyword&gt;&lt;keyword&gt;Esophageal pH Monitoring&lt;/keyword&gt;&lt;keyword&gt;Esophagus/physiopathology&lt;/keyword&gt;&lt;keyword&gt;Female&lt;/keyword&gt;&lt;keyword&gt;Follow-Up Studies&lt;/keyword&gt;&lt;keyword&gt;Fundoplication/*methods&lt;/keyword&gt;&lt;keyword&gt;Gastroesophageal Reflux/physiopathology/*surgery&lt;/keyword&gt;&lt;keyword&gt;Humans&lt;/keyword&gt;&lt;keyword&gt;*Laparoscopy&lt;/keyword&gt;&lt;keyword&gt;Male&lt;/keyword&gt;&lt;keyword&gt;Manometry&lt;/keyword&gt;&lt;keyword&gt;Middle Aged&lt;/keyword&gt;&lt;keyword&gt;Postoperative Complications&lt;/keyword&gt;&lt;keyword&gt;Reoperation&lt;/keyword&gt;&lt;keyword&gt;Young Adult&lt;/keyword&gt;&lt;/keywords&gt;&lt;dates&gt;&lt;year&gt;2009&lt;/year&gt;&lt;pub-dates&gt;&lt;date&gt;Nov&lt;/date&gt;&lt;/pub-dates&gt;&lt;/dates&gt;&lt;isbn&gt;1528-1140 (Electronic)&amp;#xD;0003-4932 (Linking)&lt;/isbn&gt;&lt;accession-num&gt;19801931&lt;/accession-num&gt;&lt;urls&gt;&lt;related-urls&gt;&lt;url&gt;http://www.ncbi.nlm.nih.gov/pubmed/19801931&lt;/url&gt;&lt;/related-urls&gt;&lt;/urls&gt;&lt;electronic-resource-num&gt;10.1097/SLA.0b013e3181bcdaa7&lt;/electronic-resource-num&gt;&lt;/record&gt;&lt;/Cite&gt;&lt;/EndNote&gt;</w:instrText>
      </w:r>
      <w:r w:rsidR="007042B6" w:rsidRPr="00F45B9F">
        <w:rPr>
          <w:rFonts w:ascii="Book Antiqua" w:hAnsi="Book Antiqua" w:cs="Arial"/>
        </w:rPr>
        <w:fldChar w:fldCharType="separate"/>
      </w:r>
      <w:r w:rsidR="007042B6" w:rsidRPr="00F45B9F">
        <w:rPr>
          <w:rFonts w:ascii="Book Antiqua" w:hAnsi="Book Antiqua" w:cs="Arial"/>
          <w:noProof/>
          <w:vertAlign w:val="superscript"/>
        </w:rPr>
        <w:t>[</w:t>
      </w:r>
      <w:hyperlink w:anchor="_ENREF_33" w:tooltip="Broeders, 2009 #7" w:history="1">
        <w:r w:rsidR="007042B6" w:rsidRPr="00F45B9F">
          <w:rPr>
            <w:rFonts w:ascii="Book Antiqua" w:hAnsi="Book Antiqua" w:cs="Arial"/>
            <w:noProof/>
            <w:vertAlign w:val="superscript"/>
          </w:rPr>
          <w:t>33</w:t>
        </w:r>
      </w:hyperlink>
      <w:r w:rsidR="007042B6" w:rsidRPr="00F45B9F">
        <w:rPr>
          <w:rFonts w:ascii="Book Antiqua" w:hAnsi="Book Antiqua" w:cs="Arial"/>
          <w:noProof/>
          <w:vertAlign w:val="superscript"/>
        </w:rPr>
        <w:t>]</w:t>
      </w:r>
      <w:r w:rsidR="007042B6" w:rsidRPr="00F45B9F">
        <w:rPr>
          <w:rFonts w:ascii="Book Antiqua" w:hAnsi="Book Antiqua" w:cs="Arial"/>
        </w:rPr>
        <w:fldChar w:fldCharType="end"/>
      </w:r>
      <w:r w:rsidR="00A87F84" w:rsidRPr="00F45B9F">
        <w:rPr>
          <w:rFonts w:ascii="Book Antiqua" w:eastAsia="AppleGothic" w:hAnsi="Book Antiqua" w:cs="Arial"/>
        </w:rPr>
        <w:t xml:space="preserve">. </w:t>
      </w:r>
      <w:r w:rsidRPr="00F45B9F">
        <w:rPr>
          <w:rFonts w:ascii="Book Antiqua" w:hAnsi="Book Antiqua" w:cs="Arial"/>
        </w:rPr>
        <w:t xml:space="preserve">Regardless of the type of fundoplication performed, the aim of the operation is the same: </w:t>
      </w:r>
      <w:r w:rsidR="007042B6" w:rsidRPr="00F45B9F">
        <w:rPr>
          <w:rFonts w:ascii="Book Antiqua" w:hAnsi="Book Antiqua" w:cs="Arial"/>
        </w:rPr>
        <w:t>R</w:t>
      </w:r>
      <w:r w:rsidRPr="00F45B9F">
        <w:rPr>
          <w:rFonts w:ascii="Book Antiqua" w:hAnsi="Book Antiqua" w:cs="Arial"/>
        </w:rPr>
        <w:t xml:space="preserve">e-create and restore the </w:t>
      </w:r>
      <w:r w:rsidR="00B532DC" w:rsidRPr="00F45B9F">
        <w:rPr>
          <w:rFonts w:ascii="Book Antiqua" w:hAnsi="Book Antiqua" w:cs="Arial"/>
        </w:rPr>
        <w:t xml:space="preserve">normal physiologic </w:t>
      </w:r>
      <w:r w:rsidRPr="00F45B9F">
        <w:rPr>
          <w:rFonts w:ascii="Book Antiqua" w:hAnsi="Book Antiqua" w:cs="Arial"/>
        </w:rPr>
        <w:t xml:space="preserve">functionality of the </w:t>
      </w:r>
      <w:r w:rsidR="00992465" w:rsidRPr="00F45B9F">
        <w:rPr>
          <w:rFonts w:ascii="Book Antiqua" w:eastAsia="AppleGothic" w:hAnsi="Book Antiqua" w:cs="Arial"/>
        </w:rPr>
        <w:t>LES</w:t>
      </w:r>
      <w:r w:rsidRPr="00F45B9F">
        <w:rPr>
          <w:rFonts w:ascii="Book Antiqua" w:hAnsi="Book Antiqua" w:cs="Arial"/>
        </w:rPr>
        <w:t xml:space="preserve">, reconstruction </w:t>
      </w:r>
      <w:r w:rsidR="003011C7" w:rsidRPr="00F45B9F">
        <w:rPr>
          <w:rFonts w:ascii="Book Antiqua" w:hAnsi="Book Antiqua" w:cs="Arial"/>
        </w:rPr>
        <w:t xml:space="preserve">of </w:t>
      </w:r>
      <w:r w:rsidR="002D78EA" w:rsidRPr="00F45B9F">
        <w:rPr>
          <w:rFonts w:ascii="Book Antiqua" w:hAnsi="Book Antiqua" w:cs="Arial"/>
        </w:rPr>
        <w:t>the</w:t>
      </w:r>
      <w:r w:rsidRPr="00F45B9F">
        <w:rPr>
          <w:rFonts w:ascii="Book Antiqua" w:hAnsi="Book Antiqua" w:cs="Arial"/>
        </w:rPr>
        <w:t xml:space="preserve"> hiatus </w:t>
      </w:r>
      <w:r w:rsidR="003011C7" w:rsidRPr="00F45B9F">
        <w:rPr>
          <w:rFonts w:ascii="Book Antiqua" w:hAnsi="Book Antiqua" w:cs="Arial"/>
        </w:rPr>
        <w:t xml:space="preserve">when necessary </w:t>
      </w:r>
      <w:r w:rsidRPr="00F45B9F">
        <w:rPr>
          <w:rFonts w:ascii="Book Antiqua" w:hAnsi="Book Antiqua" w:cs="Arial"/>
        </w:rPr>
        <w:t xml:space="preserve">and repair </w:t>
      </w:r>
      <w:r w:rsidR="003011C7" w:rsidRPr="00F45B9F">
        <w:rPr>
          <w:rFonts w:ascii="Book Antiqua" w:hAnsi="Book Antiqua" w:cs="Arial"/>
        </w:rPr>
        <w:t xml:space="preserve">of </w:t>
      </w:r>
      <w:r w:rsidRPr="00F45B9F">
        <w:rPr>
          <w:rFonts w:ascii="Book Antiqua" w:hAnsi="Book Antiqua" w:cs="Arial"/>
        </w:rPr>
        <w:t xml:space="preserve">any hiatal hernia if present. </w:t>
      </w:r>
    </w:p>
    <w:p w14:paraId="784319BD" w14:textId="77777777" w:rsidR="00056B66" w:rsidRPr="00F45B9F" w:rsidRDefault="00056B66" w:rsidP="00A12A21">
      <w:pPr>
        <w:spacing w:line="360" w:lineRule="auto"/>
        <w:jc w:val="both"/>
        <w:rPr>
          <w:rFonts w:ascii="Book Antiqua" w:eastAsia="宋体" w:hAnsi="Book Antiqua" w:cs="Arial"/>
          <w:b/>
          <w:i/>
          <w:lang w:eastAsia="zh-CN"/>
        </w:rPr>
      </w:pPr>
    </w:p>
    <w:p w14:paraId="400B4F34" w14:textId="1C1CB830" w:rsidR="00715AF2" w:rsidRPr="00F45B9F" w:rsidRDefault="00715AF2" w:rsidP="00A12A21">
      <w:pPr>
        <w:spacing w:line="360" w:lineRule="auto"/>
        <w:jc w:val="both"/>
        <w:rPr>
          <w:rFonts w:ascii="Book Antiqua" w:eastAsia="AppleGothic" w:hAnsi="Book Antiqua" w:cs="Arial"/>
          <w:b/>
          <w:i/>
        </w:rPr>
      </w:pPr>
      <w:r w:rsidRPr="00F45B9F">
        <w:rPr>
          <w:rFonts w:ascii="Book Antiqua" w:eastAsia="AppleGothic" w:hAnsi="Book Antiqua" w:cs="Arial"/>
          <w:b/>
          <w:i/>
        </w:rPr>
        <w:t>Partial vs total fundoplication</w:t>
      </w:r>
    </w:p>
    <w:p w14:paraId="0CEA4A8C" w14:textId="417CB30D" w:rsidR="00715AF2" w:rsidRPr="00F45B9F" w:rsidRDefault="00715AF2" w:rsidP="00A12A21">
      <w:pPr>
        <w:spacing w:line="360" w:lineRule="auto"/>
        <w:jc w:val="both"/>
        <w:rPr>
          <w:rFonts w:ascii="Book Antiqua" w:eastAsia="AppleGothic" w:hAnsi="Book Antiqua" w:cs="Arial"/>
          <w:vertAlign w:val="superscript"/>
        </w:rPr>
      </w:pPr>
      <w:r w:rsidRPr="00F45B9F">
        <w:rPr>
          <w:rFonts w:ascii="Book Antiqua" w:eastAsia="AppleGothic" w:hAnsi="Book Antiqua" w:cs="Arial"/>
        </w:rPr>
        <w:t xml:space="preserve">In the United States, in comparison to Europe, a 360-degree fundoplication is the most common anti-reflux operation performed. European surgeons, however, favor a partial fundoplication operation. Many </w:t>
      </w:r>
      <w:r w:rsidR="003011C7" w:rsidRPr="00F45B9F">
        <w:rPr>
          <w:rFonts w:ascii="Book Antiqua" w:eastAsia="AppleGothic" w:hAnsi="Book Antiqua" w:cs="Arial"/>
        </w:rPr>
        <w:t xml:space="preserve">prospective, </w:t>
      </w:r>
      <w:r w:rsidRPr="00F45B9F">
        <w:rPr>
          <w:rFonts w:ascii="Book Antiqua" w:eastAsia="AppleGothic" w:hAnsi="Book Antiqua" w:cs="Arial"/>
        </w:rPr>
        <w:t>randomized</w:t>
      </w:r>
      <w:r w:rsidR="003011C7" w:rsidRPr="00F45B9F">
        <w:rPr>
          <w:rFonts w:ascii="Book Antiqua" w:eastAsia="AppleGothic" w:hAnsi="Book Antiqua" w:cs="Arial"/>
        </w:rPr>
        <w:t>,</w:t>
      </w:r>
      <w:r w:rsidRPr="00F45B9F">
        <w:rPr>
          <w:rFonts w:ascii="Book Antiqua" w:eastAsia="AppleGothic" w:hAnsi="Book Antiqua" w:cs="Arial"/>
        </w:rPr>
        <w:t xml:space="preserve"> </w:t>
      </w:r>
      <w:r w:rsidR="003011C7" w:rsidRPr="00F45B9F">
        <w:rPr>
          <w:rFonts w:ascii="Book Antiqua" w:eastAsia="AppleGothic" w:hAnsi="Book Antiqua" w:cs="Arial"/>
        </w:rPr>
        <w:t xml:space="preserve">controlled </w:t>
      </w:r>
      <w:r w:rsidRPr="00F45B9F">
        <w:rPr>
          <w:rFonts w:ascii="Book Antiqua" w:eastAsia="AppleGothic" w:hAnsi="Book Antiqua" w:cs="Arial"/>
        </w:rPr>
        <w:t xml:space="preserve">studies have </w:t>
      </w:r>
      <w:r w:rsidR="003011C7" w:rsidRPr="00F45B9F">
        <w:rPr>
          <w:rFonts w:ascii="Book Antiqua" w:eastAsia="AppleGothic" w:hAnsi="Book Antiqua" w:cs="Arial"/>
        </w:rPr>
        <w:t>evaluated both</w:t>
      </w:r>
      <w:r w:rsidR="00D519E4" w:rsidRPr="00F45B9F">
        <w:rPr>
          <w:rFonts w:ascii="Book Antiqua" w:eastAsia="AppleGothic" w:hAnsi="Book Antiqua" w:cs="Arial"/>
        </w:rPr>
        <w:t xml:space="preserve"> 360- and 270-</w:t>
      </w:r>
      <w:r w:rsidRPr="00F45B9F">
        <w:rPr>
          <w:rFonts w:ascii="Book Antiqua" w:eastAsia="AppleGothic" w:hAnsi="Book Antiqua" w:cs="Arial"/>
        </w:rPr>
        <w:t xml:space="preserve">degree fundoplication </w:t>
      </w:r>
      <w:r w:rsidR="003011C7" w:rsidRPr="00F45B9F">
        <w:rPr>
          <w:rFonts w:ascii="Book Antiqua" w:eastAsia="AppleGothic" w:hAnsi="Book Antiqua" w:cs="Arial"/>
        </w:rPr>
        <w:t xml:space="preserve">procedures </w:t>
      </w:r>
      <w:r w:rsidRPr="00F45B9F">
        <w:rPr>
          <w:rFonts w:ascii="Book Antiqua" w:eastAsia="AppleGothic" w:hAnsi="Book Antiqua" w:cs="Arial"/>
        </w:rPr>
        <w:t>and have show</w:t>
      </w:r>
      <w:r w:rsidR="003011C7" w:rsidRPr="00F45B9F">
        <w:rPr>
          <w:rFonts w:ascii="Book Antiqua" w:eastAsia="AppleGothic" w:hAnsi="Book Antiqua" w:cs="Arial"/>
        </w:rPr>
        <w:t xml:space="preserve">n </w:t>
      </w:r>
      <w:r w:rsidRPr="00F45B9F">
        <w:rPr>
          <w:rFonts w:ascii="Book Antiqua" w:eastAsia="AppleGothic" w:hAnsi="Book Antiqua" w:cs="Arial"/>
        </w:rPr>
        <w:t xml:space="preserve">similar </w:t>
      </w:r>
      <w:r w:rsidR="003011C7" w:rsidRPr="00F45B9F">
        <w:rPr>
          <w:rFonts w:ascii="Book Antiqua" w:eastAsia="AppleGothic" w:hAnsi="Book Antiqua" w:cs="Arial"/>
        </w:rPr>
        <w:t xml:space="preserve">short and long-term </w:t>
      </w:r>
      <w:r w:rsidRPr="00F45B9F">
        <w:rPr>
          <w:rFonts w:ascii="Book Antiqua" w:eastAsia="AppleGothic" w:hAnsi="Book Antiqua" w:cs="Arial"/>
        </w:rPr>
        <w:t>efficacy</w:t>
      </w:r>
      <w:r w:rsidR="00D519E4" w:rsidRPr="00F45B9F">
        <w:rPr>
          <w:rFonts w:ascii="Book Antiqua" w:eastAsia="AppleGothic" w:hAnsi="Book Antiqua" w:cs="Arial"/>
        </w:rPr>
        <w:fldChar w:fldCharType="begin">
          <w:fldData xml:space="preserve">PEVuZE5vdGU+PENpdGU+PEF1dGhvcj5EYWxsZW1hZ25lPC9BdXRob3I+PFllYXI+MjAwNjwvWWVh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</w:fldData>
        </w:fldChar>
      </w:r>
      <w:r w:rsidR="00D519E4" w:rsidRPr="00F45B9F">
        <w:rPr>
          <w:rFonts w:ascii="Book Antiqua" w:eastAsia="AppleGothic" w:hAnsi="Book Antiqua" w:cs="Arial"/>
        </w:rPr>
        <w:instrText xml:space="preserve"> ADDIN EN.CITE </w:instrText>
      </w:r>
      <w:r w:rsidR="00D519E4" w:rsidRPr="00F45B9F">
        <w:rPr>
          <w:rFonts w:ascii="Book Antiqua" w:eastAsia="AppleGothic" w:hAnsi="Book Antiqua" w:cs="Arial"/>
        </w:rPr>
        <w:fldChar w:fldCharType="begin">
          <w:fldData xml:space="preserve">PEVuZE5vdGU+PENpdGU+PEF1dGhvcj5EYWxsZW1hZ25lPC9BdXRob3I+PFllYXI+MjAwNjwvWWVh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</w:fldData>
        </w:fldChar>
      </w:r>
      <w:r w:rsidR="00D519E4" w:rsidRPr="00F45B9F">
        <w:rPr>
          <w:rFonts w:ascii="Book Antiqua" w:eastAsia="AppleGothic" w:hAnsi="Book Antiqua" w:cs="Arial"/>
        </w:rPr>
        <w:instrText xml:space="preserve"> ADDIN EN.CITE.DATA </w:instrText>
      </w:r>
      <w:r w:rsidR="00D519E4" w:rsidRPr="00F45B9F">
        <w:rPr>
          <w:rFonts w:ascii="Book Antiqua" w:eastAsia="AppleGothic" w:hAnsi="Book Antiqua" w:cs="Arial"/>
        </w:rPr>
      </w:r>
      <w:r w:rsidR="00D519E4" w:rsidRPr="00F45B9F">
        <w:rPr>
          <w:rFonts w:ascii="Book Antiqua" w:eastAsia="AppleGothic" w:hAnsi="Book Antiqua" w:cs="Arial"/>
        </w:rPr>
        <w:fldChar w:fldCharType="end"/>
      </w:r>
      <w:r w:rsidR="00D519E4" w:rsidRPr="00F45B9F">
        <w:rPr>
          <w:rFonts w:ascii="Book Antiqua" w:eastAsia="AppleGothic" w:hAnsi="Book Antiqua" w:cs="Arial"/>
        </w:rPr>
      </w:r>
      <w:r w:rsidR="00D519E4" w:rsidRPr="00F45B9F">
        <w:rPr>
          <w:rFonts w:ascii="Book Antiqua" w:eastAsia="AppleGothic" w:hAnsi="Book Antiqua" w:cs="Arial"/>
        </w:rPr>
        <w:fldChar w:fldCharType="separate"/>
      </w:r>
      <w:r w:rsidR="00D519E4" w:rsidRPr="00F45B9F">
        <w:rPr>
          <w:rFonts w:ascii="Book Antiqua" w:eastAsia="AppleGothic" w:hAnsi="Book Antiqua" w:cs="Arial"/>
          <w:noProof/>
          <w:vertAlign w:val="superscript"/>
        </w:rPr>
        <w:t>[</w:t>
      </w:r>
      <w:hyperlink w:anchor="_ENREF_34" w:tooltip="Dallemagne, 2006 #25" w:history="1">
        <w:r w:rsidR="00D519E4" w:rsidRPr="00F45B9F">
          <w:rPr>
            <w:rFonts w:ascii="Book Antiqua" w:eastAsia="AppleGothic" w:hAnsi="Book Antiqua" w:cs="Arial"/>
            <w:noProof/>
            <w:vertAlign w:val="superscript"/>
          </w:rPr>
          <w:t>34</w:t>
        </w:r>
      </w:hyperlink>
      <w:r w:rsidR="00D519E4" w:rsidRPr="00F45B9F">
        <w:rPr>
          <w:rFonts w:ascii="Book Antiqua" w:eastAsia="AppleGothic" w:hAnsi="Book Antiqua" w:cs="Arial"/>
          <w:noProof/>
          <w:vertAlign w:val="superscript"/>
        </w:rPr>
        <w:t>,</w:t>
      </w:r>
      <w:hyperlink w:anchor="_ENREF_35" w:tooltip="Lundell, 1996 #27" w:history="1">
        <w:r w:rsidR="00D519E4" w:rsidRPr="00F45B9F">
          <w:rPr>
            <w:rFonts w:ascii="Book Antiqua" w:eastAsia="AppleGothic" w:hAnsi="Book Antiqua" w:cs="Arial"/>
            <w:noProof/>
            <w:vertAlign w:val="superscript"/>
          </w:rPr>
          <w:t>35</w:t>
        </w:r>
      </w:hyperlink>
      <w:r w:rsidR="00D519E4" w:rsidRPr="00F45B9F">
        <w:rPr>
          <w:rFonts w:ascii="Book Antiqua" w:eastAsia="AppleGothic" w:hAnsi="Book Antiqua" w:cs="Arial"/>
          <w:noProof/>
          <w:vertAlign w:val="superscript"/>
        </w:rPr>
        <w:t>]</w:t>
      </w:r>
      <w:r w:rsidR="00D519E4" w:rsidRPr="00F45B9F">
        <w:rPr>
          <w:rFonts w:ascii="Book Antiqua" w:eastAsia="AppleGothic" w:hAnsi="Book Antiqua" w:cs="Arial"/>
        </w:rPr>
        <w:fldChar w:fldCharType="end"/>
      </w:r>
      <w:r w:rsidRPr="00F45B9F">
        <w:rPr>
          <w:rFonts w:ascii="Book Antiqua" w:eastAsia="AppleGothic" w:hAnsi="Book Antiqua" w:cs="Arial"/>
        </w:rPr>
        <w:t>. Despite these findings, proponents of the Nissen fundoplication argue its superiority over the partial fundoplication. Advocates for the partial fundoplication argue that their patients have fewer symptoms of bloating and retain their ability to vomit.</w:t>
      </w:r>
      <w:r w:rsidR="008338A9" w:rsidRPr="00F45B9F">
        <w:rPr>
          <w:rFonts w:ascii="Book Antiqua" w:eastAsia="AppleGothic" w:hAnsi="Book Antiqua" w:cs="Arial"/>
        </w:rPr>
        <w:t xml:space="preserve"> </w:t>
      </w:r>
      <w:r w:rsidR="00237EA1" w:rsidRPr="00F45B9F">
        <w:rPr>
          <w:rFonts w:ascii="Book Antiqua" w:eastAsia="AppleGothic" w:hAnsi="Book Antiqua" w:cs="Arial"/>
        </w:rPr>
        <w:t>In one randomized control study, there were noted</w:t>
      </w:r>
      <w:r w:rsidR="003011C7" w:rsidRPr="00F45B9F">
        <w:rPr>
          <w:rFonts w:ascii="Book Antiqua" w:eastAsia="AppleGothic" w:hAnsi="Book Antiqua" w:cs="Arial"/>
        </w:rPr>
        <w:t xml:space="preserve"> be a</w:t>
      </w:r>
      <w:r w:rsidR="00237EA1" w:rsidRPr="00F45B9F">
        <w:rPr>
          <w:rFonts w:ascii="Book Antiqua" w:eastAsia="AppleGothic" w:hAnsi="Book Antiqua" w:cs="Arial"/>
        </w:rPr>
        <w:t xml:space="preserve"> </w:t>
      </w:r>
      <w:r w:rsidRPr="00F45B9F">
        <w:rPr>
          <w:rFonts w:ascii="Book Antiqua" w:eastAsia="AppleGothic" w:hAnsi="Book Antiqua" w:cs="Arial"/>
        </w:rPr>
        <w:t xml:space="preserve">higher rate of postoperative dysphagia, flatulence, </w:t>
      </w:r>
      <w:r w:rsidR="00130E04" w:rsidRPr="00F45B9F">
        <w:rPr>
          <w:rFonts w:ascii="Book Antiqua" w:eastAsia="AppleGothic" w:hAnsi="Book Antiqua" w:cs="Arial"/>
        </w:rPr>
        <w:t xml:space="preserve">and bloating </w:t>
      </w:r>
      <w:r w:rsidRPr="00F45B9F">
        <w:rPr>
          <w:rFonts w:ascii="Book Antiqua" w:eastAsia="AppleGothic" w:hAnsi="Book Antiqua" w:cs="Arial"/>
        </w:rPr>
        <w:t>in total fundoplication as compared to partial fundoplication</w:t>
      </w:r>
      <w:r w:rsidR="00BD2C3D" w:rsidRPr="00F45B9F">
        <w:rPr>
          <w:rFonts w:ascii="Book Antiqua" w:eastAsia="AppleGothic" w:hAnsi="Book Antiqua" w:cs="Arial"/>
        </w:rPr>
        <w:fldChar w:fldCharType="begin"/>
      </w:r>
      <w:r w:rsidR="00BD2C3D" w:rsidRPr="00F45B9F">
        <w:rPr>
          <w:rFonts w:ascii="Book Antiqua" w:eastAsia="AppleGothic" w:hAnsi="Book Antiqua" w:cs="Arial"/>
        </w:rPr>
        <w:instrText xml:space="preserve"> ADDIN EN.CITE &lt;EndNote&gt;&lt;Cite&gt;&lt;Author&gt;Baigrie&lt;/Author&gt;&lt;Year&gt;2005&lt;/Year&gt;&lt;RecNum&gt;8&lt;/RecNum&gt;&lt;DisplayText&gt;&lt;style face="superscript"&gt;[36]&lt;/style&gt;&lt;/DisplayText&gt;&lt;record&gt;&lt;rec-number&gt;8&lt;/rec-number&gt;&lt;foreign-keys&gt;&lt;key app="EN" db-id="wsztpx2pur9xsned9ac5vp0v5vatswsxafv2" timestamp="1437421412"&gt;8&lt;/key&gt;&lt;/foreign-keys&gt;&lt;ref-type name="Journal Article"&gt;17&lt;/ref-type&gt;&lt;contributors&gt;&lt;authors&gt;&lt;author&gt;Baigrie, R. J.&lt;/author&gt;&lt;author&gt;Cullis, S. N.&lt;/author&gt;&lt;author&gt;Ndhluni, A. J.&lt;/author&gt;&lt;author&gt;Cariem, A.&lt;/author&gt;&lt;/authors&gt;&lt;/contributors&gt;&lt;auth-address&gt;Gastrointestinal Units, Kingsbury Hospital, University of Cape Town, South Africa. robertb@surgcare.co.za&lt;/auth-address&gt;&lt;titles&gt;&lt;title&gt;Randomized double-blind trial of laparoscopic Nissen fundoplication versus anterior partial fundoplication&lt;/title&gt;&lt;secondary-title&gt;Br J Surg&lt;/secondary-title&gt;&lt;/titles&gt;&lt;periodical&gt;&lt;full-title&gt;Br J Surg&lt;/full-title&gt;&lt;/periodical&gt;&lt;pages&gt;819-23&lt;/pages&gt;&lt;volume&gt;92&lt;/volume&gt;&lt;number&gt;7&lt;/number&gt;&lt;keywords&gt;&lt;keyword&gt;Adult&lt;/keyword&gt;&lt;keyword&gt;Aged&lt;/keyword&gt;&lt;keyword&gt;Deglutition Disorders/etiology&lt;/keyword&gt;&lt;keyword&gt;Double-Blind Method&lt;/keyword&gt;&lt;keyword&gt;Follow-Up Studies&lt;/keyword&gt;&lt;keyword&gt;Fundoplication/*methods&lt;/keyword&gt;&lt;keyword&gt;Gastroesophageal Reflux/*surgery&lt;/keyword&gt;&lt;keyword&gt;Humans&lt;/keyword&gt;&lt;keyword&gt;Laparoscopy/*methods&lt;/keyword&gt;&lt;keyword&gt;Middle Aged&lt;/keyword&gt;&lt;keyword&gt;Patient Satisfaction&lt;/keyword&gt;&lt;keyword&gt;Recurrence&lt;/keyword&gt;&lt;keyword&gt;Reoperation/statistics &amp;amp; numerical data&lt;/keyword&gt;&lt;keyword&gt;Treatment Outcome&lt;/keyword&gt;&lt;/keywords&gt;&lt;dates&gt;&lt;year&gt;2005&lt;/year&gt;&lt;pub-dates&gt;&lt;date&gt;Jul&lt;/date&gt;&lt;/pub-dates&gt;&lt;/dates&gt;&lt;isbn&gt;0007-1323 (Print)&amp;#xD;0007-1323 (Linking)&lt;/isbn&gt;&lt;accession-num&gt;15898129&lt;/accession-num&gt;&lt;urls&gt;&lt;related-urls&gt;&lt;url&gt;http://www.ncbi.nlm.nih.gov/pubmed/15898129&lt;/url&gt;&lt;/related-urls&gt;&lt;/urls&gt;&lt;electronic-resource-num&gt;10.1002/bjs.4803&lt;/electronic-resource-num&gt;&lt;/record&gt;&lt;/Cite&gt;&lt;/EndNote&gt;</w:instrText>
      </w:r>
      <w:r w:rsidR="00BD2C3D" w:rsidRPr="00F45B9F">
        <w:rPr>
          <w:rFonts w:ascii="Book Antiqua" w:eastAsia="AppleGothic" w:hAnsi="Book Antiqua" w:cs="Arial"/>
        </w:rPr>
        <w:fldChar w:fldCharType="separate"/>
      </w:r>
      <w:r w:rsidR="00BD2C3D" w:rsidRPr="00F45B9F">
        <w:rPr>
          <w:rFonts w:ascii="Book Antiqua" w:eastAsia="AppleGothic" w:hAnsi="Book Antiqua" w:cs="Arial"/>
          <w:noProof/>
          <w:vertAlign w:val="superscript"/>
        </w:rPr>
        <w:t>[</w:t>
      </w:r>
      <w:hyperlink w:anchor="_ENREF_36" w:tooltip="Baigrie, 2005 #8" w:history="1">
        <w:r w:rsidR="00BD2C3D" w:rsidRPr="00F45B9F">
          <w:rPr>
            <w:rFonts w:ascii="Book Antiqua" w:eastAsia="AppleGothic" w:hAnsi="Book Antiqua" w:cs="Arial"/>
            <w:noProof/>
            <w:vertAlign w:val="superscript"/>
          </w:rPr>
          <w:t>36</w:t>
        </w:r>
      </w:hyperlink>
      <w:r w:rsidR="00BD2C3D" w:rsidRPr="00F45B9F">
        <w:rPr>
          <w:rFonts w:ascii="Book Antiqua" w:eastAsia="AppleGothic" w:hAnsi="Book Antiqua" w:cs="Arial"/>
          <w:noProof/>
          <w:vertAlign w:val="superscript"/>
        </w:rPr>
        <w:t>]</w:t>
      </w:r>
      <w:r w:rsidR="00BD2C3D" w:rsidRPr="00F45B9F">
        <w:rPr>
          <w:rFonts w:ascii="Book Antiqua" w:eastAsia="AppleGothic" w:hAnsi="Book Antiqua" w:cs="Arial"/>
        </w:rPr>
        <w:fldChar w:fldCharType="end"/>
      </w:r>
      <w:r w:rsidR="00AF05F5" w:rsidRPr="00F45B9F">
        <w:rPr>
          <w:rFonts w:ascii="Book Antiqua" w:eastAsia="AppleGothic" w:hAnsi="Book Antiqua" w:cs="Arial"/>
        </w:rPr>
        <w:t>.</w:t>
      </w:r>
      <w:r w:rsidR="008338A9" w:rsidRPr="00F45B9F">
        <w:rPr>
          <w:rFonts w:ascii="Book Antiqua" w:eastAsia="AppleGothic" w:hAnsi="Book Antiqua" w:cs="Arial"/>
        </w:rPr>
        <w:t xml:space="preserve"> </w:t>
      </w:r>
      <w:r w:rsidRPr="00F45B9F">
        <w:rPr>
          <w:rFonts w:ascii="Book Antiqua" w:eastAsia="AppleGothic" w:hAnsi="Book Antiqua" w:cs="Arial"/>
        </w:rPr>
        <w:t xml:space="preserve">There were not, however, significant differences between the two modalities in the </w:t>
      </w:r>
      <w:r w:rsidR="003011C7" w:rsidRPr="00F45B9F">
        <w:rPr>
          <w:rFonts w:ascii="Book Antiqua" w:eastAsia="AppleGothic" w:hAnsi="Book Antiqua" w:cs="Arial"/>
        </w:rPr>
        <w:t xml:space="preserve">continuing postoperative </w:t>
      </w:r>
      <w:r w:rsidRPr="00F45B9F">
        <w:rPr>
          <w:rFonts w:ascii="Book Antiqua" w:eastAsia="AppleGothic" w:hAnsi="Book Antiqua" w:cs="Arial"/>
        </w:rPr>
        <w:t xml:space="preserve">incidence </w:t>
      </w:r>
      <w:r w:rsidRPr="00F45B9F">
        <w:rPr>
          <w:rFonts w:ascii="Book Antiqua" w:eastAsia="AppleGothic" w:hAnsi="Book Antiqua" w:cs="Arial"/>
        </w:rPr>
        <w:lastRenderedPageBreak/>
        <w:t xml:space="preserve">of heartburn, esophagitis or persistent acid reflux. A </w:t>
      </w:r>
      <w:r w:rsidR="003011C7" w:rsidRPr="00F45B9F">
        <w:rPr>
          <w:rFonts w:ascii="Book Antiqua" w:eastAsia="AppleGothic" w:hAnsi="Book Antiqua" w:cs="Arial"/>
        </w:rPr>
        <w:t xml:space="preserve">similar </w:t>
      </w:r>
      <w:r w:rsidRPr="00F45B9F">
        <w:rPr>
          <w:rFonts w:ascii="Book Antiqua" w:eastAsia="AppleGothic" w:hAnsi="Book Antiqua" w:cs="Arial"/>
        </w:rPr>
        <w:t>proportion of patients experiencing excellent long-term outcomes were seen in both pa</w:t>
      </w:r>
      <w:r w:rsidR="009102C9" w:rsidRPr="00F45B9F">
        <w:rPr>
          <w:rFonts w:ascii="Book Antiqua" w:eastAsia="AppleGothic" w:hAnsi="Book Antiqua" w:cs="Arial"/>
        </w:rPr>
        <w:t xml:space="preserve">rtial and Nissen </w:t>
      </w:r>
      <w:r w:rsidRPr="00F45B9F">
        <w:rPr>
          <w:rFonts w:ascii="Book Antiqua" w:eastAsia="AppleGothic" w:hAnsi="Book Antiqua" w:cs="Arial"/>
        </w:rPr>
        <w:t>fundoplication</w:t>
      </w:r>
      <w:r w:rsidR="003D0535" w:rsidRPr="00F45B9F">
        <w:rPr>
          <w:rFonts w:ascii="Book Antiqua" w:eastAsia="AppleGothic" w:hAnsi="Book Antiqua" w:cs="Arial"/>
        </w:rPr>
        <w:fldChar w:fldCharType="begin">
          <w:fldData xml:space="preserve">PEVuZE5vdGU+PENpdGU+PEF1dGhvcj5CYWlncmllPC9BdXRob3I+PFllYXI+MjAwNTwvWWVhcj48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</w:fldData>
        </w:fldChar>
      </w:r>
      <w:r w:rsidR="00BD2C3D" w:rsidRPr="00F45B9F">
        <w:rPr>
          <w:rFonts w:ascii="Book Antiqua" w:eastAsia="AppleGothic" w:hAnsi="Book Antiqua" w:cs="Arial"/>
        </w:rPr>
        <w:instrText xml:space="preserve"> ADDIN EN.CITE </w:instrText>
      </w:r>
      <w:r w:rsidR="00BD2C3D" w:rsidRPr="00F45B9F">
        <w:rPr>
          <w:rFonts w:ascii="Book Antiqua" w:eastAsia="AppleGothic" w:hAnsi="Book Antiqua" w:cs="Arial"/>
        </w:rPr>
        <w:fldChar w:fldCharType="begin">
          <w:fldData xml:space="preserve">PEVuZE5vdGU+PENpdGU+PEF1dGhvcj5CYWlncmllPC9BdXRob3I+PFllYXI+MjAwNTwvWWVhcj48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</w:fldData>
        </w:fldChar>
      </w:r>
      <w:r w:rsidR="00BD2C3D" w:rsidRPr="00F45B9F">
        <w:rPr>
          <w:rFonts w:ascii="Book Antiqua" w:eastAsia="AppleGothic" w:hAnsi="Book Antiqua" w:cs="Arial"/>
        </w:rPr>
        <w:instrText xml:space="preserve"> ADDIN EN.CITE.DATA </w:instrText>
      </w:r>
      <w:r w:rsidR="00BD2C3D" w:rsidRPr="00F45B9F">
        <w:rPr>
          <w:rFonts w:ascii="Book Antiqua" w:eastAsia="AppleGothic" w:hAnsi="Book Antiqua" w:cs="Arial"/>
        </w:rPr>
      </w:r>
      <w:r w:rsidR="00BD2C3D" w:rsidRPr="00F45B9F">
        <w:rPr>
          <w:rFonts w:ascii="Book Antiqua" w:eastAsia="AppleGothic" w:hAnsi="Book Antiqua" w:cs="Arial"/>
        </w:rPr>
        <w:fldChar w:fldCharType="end"/>
      </w:r>
      <w:r w:rsidR="003D0535" w:rsidRPr="00F45B9F">
        <w:rPr>
          <w:rFonts w:ascii="Book Antiqua" w:eastAsia="AppleGothic" w:hAnsi="Book Antiqua" w:cs="Arial"/>
        </w:rPr>
      </w:r>
      <w:r w:rsidR="003D0535" w:rsidRPr="00F45B9F">
        <w:rPr>
          <w:rFonts w:ascii="Book Antiqua" w:eastAsia="AppleGothic" w:hAnsi="Book Antiqua" w:cs="Arial"/>
        </w:rPr>
        <w:fldChar w:fldCharType="separate"/>
      </w:r>
      <w:r w:rsidR="00BD2C3D" w:rsidRPr="00F45B9F">
        <w:rPr>
          <w:rFonts w:ascii="Book Antiqua" w:eastAsia="AppleGothic" w:hAnsi="Book Antiqua" w:cs="Arial"/>
          <w:noProof/>
          <w:vertAlign w:val="superscript"/>
        </w:rPr>
        <w:t>[</w:t>
      </w:r>
      <w:hyperlink w:anchor="_ENREF_34" w:tooltip="Dallemagne, 2006 #25" w:history="1">
        <w:r w:rsidR="00BD2C3D" w:rsidRPr="00F45B9F">
          <w:rPr>
            <w:rFonts w:ascii="Book Antiqua" w:eastAsia="AppleGothic" w:hAnsi="Book Antiqua" w:cs="Arial"/>
            <w:noProof/>
            <w:vertAlign w:val="superscript"/>
          </w:rPr>
          <w:t>34</w:t>
        </w:r>
      </w:hyperlink>
      <w:r w:rsidR="00D519E4" w:rsidRPr="00F45B9F">
        <w:rPr>
          <w:rFonts w:ascii="Book Antiqua" w:eastAsia="AppleGothic" w:hAnsi="Book Antiqua" w:cs="Arial"/>
          <w:noProof/>
          <w:vertAlign w:val="superscript"/>
        </w:rPr>
        <w:t>,</w:t>
      </w:r>
      <w:hyperlink w:anchor="_ENREF_36" w:tooltip="Baigrie, 2005 #8" w:history="1">
        <w:r w:rsidR="00BD2C3D" w:rsidRPr="00F45B9F">
          <w:rPr>
            <w:rFonts w:ascii="Book Antiqua" w:eastAsia="AppleGothic" w:hAnsi="Book Antiqua" w:cs="Arial"/>
            <w:noProof/>
            <w:vertAlign w:val="superscript"/>
          </w:rPr>
          <w:t>36</w:t>
        </w:r>
      </w:hyperlink>
      <w:r w:rsidR="00BD2C3D" w:rsidRPr="00F45B9F">
        <w:rPr>
          <w:rFonts w:ascii="Book Antiqua" w:eastAsia="AppleGothic" w:hAnsi="Book Antiqua" w:cs="Arial"/>
          <w:noProof/>
          <w:vertAlign w:val="superscript"/>
        </w:rPr>
        <w:t>]</w:t>
      </w:r>
      <w:r w:rsidR="003D0535" w:rsidRPr="00F45B9F">
        <w:rPr>
          <w:rFonts w:ascii="Book Antiqua" w:eastAsia="AppleGothic" w:hAnsi="Book Antiqua" w:cs="Arial"/>
        </w:rPr>
        <w:fldChar w:fldCharType="end"/>
      </w:r>
      <w:r w:rsidRPr="00F45B9F">
        <w:rPr>
          <w:rFonts w:ascii="Book Antiqua" w:eastAsia="AppleGothic" w:hAnsi="Book Antiqua" w:cs="Arial"/>
        </w:rPr>
        <w:t xml:space="preserve">. </w:t>
      </w:r>
      <w:r w:rsidR="00B22781" w:rsidRPr="00F45B9F">
        <w:rPr>
          <w:rFonts w:ascii="Book Antiqua" w:eastAsia="AppleGothic" w:hAnsi="Book Antiqua" w:cs="Arial"/>
        </w:rPr>
        <w:t>Another study reported a</w:t>
      </w:r>
      <w:r w:rsidR="00D46878" w:rsidRPr="00F45B9F">
        <w:rPr>
          <w:rFonts w:ascii="Book Antiqua" w:eastAsia="AppleGothic" w:hAnsi="Book Antiqua" w:cs="Arial"/>
        </w:rPr>
        <w:t>t 10 years, 89.5% patients</w:t>
      </w:r>
      <w:r w:rsidR="00DE5777" w:rsidRPr="00F45B9F">
        <w:rPr>
          <w:rFonts w:ascii="Book Antiqua" w:eastAsia="AppleGothic" w:hAnsi="Book Antiqua" w:cs="Arial"/>
        </w:rPr>
        <w:t xml:space="preserve"> who had</w:t>
      </w:r>
      <w:r w:rsidR="00D46878" w:rsidRPr="00F45B9F">
        <w:rPr>
          <w:rFonts w:ascii="Book Antiqua" w:eastAsia="AppleGothic" w:hAnsi="Book Antiqua" w:cs="Arial"/>
        </w:rPr>
        <w:t xml:space="preserve"> undergone laparoscopic fundoplication were free of significant reflux (93.3% after Nissen, 81.8% after Toupet). </w:t>
      </w:r>
      <w:r w:rsidR="00DE5777" w:rsidRPr="00F45B9F">
        <w:rPr>
          <w:rFonts w:ascii="Book Antiqua" w:eastAsia="AppleGothic" w:hAnsi="Book Antiqua" w:cs="Arial"/>
        </w:rPr>
        <w:t>Thus, Nissen patients did better than Toupet patients, although the difference was not statistically significant</w:t>
      </w:r>
      <w:r w:rsidR="00D519E4" w:rsidRPr="00F45B9F">
        <w:rPr>
          <w:rFonts w:ascii="Book Antiqua" w:eastAsia="AppleGothic" w:hAnsi="Book Antiqua" w:cs="Arial"/>
        </w:rPr>
        <w:fldChar w:fldCharType="begin">
          <w:fldData xml:space="preserve">PEVuZE5vdGU+PENpdGU+PEF1dGhvcj5EYWxsZW1hZ25lPC9BdXRob3I+PFllYXI+MjAwNjwvWWVh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</w:fldData>
        </w:fldChar>
      </w:r>
      <w:r w:rsidR="00D519E4" w:rsidRPr="00F45B9F">
        <w:rPr>
          <w:rFonts w:ascii="Book Antiqua" w:eastAsia="AppleGothic" w:hAnsi="Book Antiqua" w:cs="Arial"/>
        </w:rPr>
        <w:instrText xml:space="preserve"> ADDIN EN.CITE </w:instrText>
      </w:r>
      <w:r w:rsidR="00D519E4" w:rsidRPr="00F45B9F">
        <w:rPr>
          <w:rFonts w:ascii="Book Antiqua" w:eastAsia="AppleGothic" w:hAnsi="Book Antiqua" w:cs="Arial"/>
        </w:rPr>
        <w:fldChar w:fldCharType="begin">
          <w:fldData xml:space="preserve">PEVuZE5vdGU+PENpdGU+PEF1dGhvcj5EYWxsZW1hZ25lPC9BdXRob3I+PFllYXI+MjAwNjwvWWVh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</w:fldData>
        </w:fldChar>
      </w:r>
      <w:r w:rsidR="00D519E4" w:rsidRPr="00F45B9F">
        <w:rPr>
          <w:rFonts w:ascii="Book Antiqua" w:eastAsia="AppleGothic" w:hAnsi="Book Antiqua" w:cs="Arial"/>
        </w:rPr>
        <w:instrText xml:space="preserve"> ADDIN EN.CITE.DATA </w:instrText>
      </w:r>
      <w:r w:rsidR="00D519E4" w:rsidRPr="00F45B9F">
        <w:rPr>
          <w:rFonts w:ascii="Book Antiqua" w:eastAsia="AppleGothic" w:hAnsi="Book Antiqua" w:cs="Arial"/>
        </w:rPr>
      </w:r>
      <w:r w:rsidR="00D519E4" w:rsidRPr="00F45B9F">
        <w:rPr>
          <w:rFonts w:ascii="Book Antiqua" w:eastAsia="AppleGothic" w:hAnsi="Book Antiqua" w:cs="Arial"/>
        </w:rPr>
        <w:fldChar w:fldCharType="end"/>
      </w:r>
      <w:r w:rsidR="00D519E4" w:rsidRPr="00F45B9F">
        <w:rPr>
          <w:rFonts w:ascii="Book Antiqua" w:eastAsia="AppleGothic" w:hAnsi="Book Antiqua" w:cs="Arial"/>
        </w:rPr>
      </w:r>
      <w:r w:rsidR="00D519E4" w:rsidRPr="00F45B9F">
        <w:rPr>
          <w:rFonts w:ascii="Book Antiqua" w:eastAsia="AppleGothic" w:hAnsi="Book Antiqua" w:cs="Arial"/>
        </w:rPr>
        <w:fldChar w:fldCharType="separate"/>
      </w:r>
      <w:r w:rsidR="00D519E4" w:rsidRPr="00F45B9F">
        <w:rPr>
          <w:rFonts w:ascii="Book Antiqua" w:eastAsia="AppleGothic" w:hAnsi="Book Antiqua" w:cs="Arial"/>
          <w:noProof/>
          <w:vertAlign w:val="superscript"/>
        </w:rPr>
        <w:t>[</w:t>
      </w:r>
      <w:hyperlink w:anchor="_ENREF_34" w:tooltip="Dallemagne, 2006 #25" w:history="1">
        <w:r w:rsidR="00D519E4" w:rsidRPr="00F45B9F">
          <w:rPr>
            <w:rFonts w:ascii="Book Antiqua" w:eastAsia="AppleGothic" w:hAnsi="Book Antiqua" w:cs="Arial"/>
            <w:noProof/>
            <w:vertAlign w:val="superscript"/>
          </w:rPr>
          <w:t>34</w:t>
        </w:r>
      </w:hyperlink>
      <w:r w:rsidR="00D519E4" w:rsidRPr="00F45B9F">
        <w:rPr>
          <w:rFonts w:ascii="Book Antiqua" w:eastAsia="AppleGothic" w:hAnsi="Book Antiqua" w:cs="Arial"/>
          <w:noProof/>
          <w:vertAlign w:val="superscript"/>
        </w:rPr>
        <w:t>]</w:t>
      </w:r>
      <w:r w:rsidR="00D519E4" w:rsidRPr="00F45B9F">
        <w:rPr>
          <w:rFonts w:ascii="Book Antiqua" w:eastAsia="AppleGothic" w:hAnsi="Book Antiqua" w:cs="Arial"/>
        </w:rPr>
        <w:fldChar w:fldCharType="end"/>
      </w:r>
      <w:r w:rsidR="00DE5777" w:rsidRPr="00F45B9F">
        <w:rPr>
          <w:rFonts w:ascii="Book Antiqua" w:eastAsia="AppleGothic" w:hAnsi="Book Antiqua" w:cs="Arial"/>
        </w:rPr>
        <w:t xml:space="preserve">. </w:t>
      </w:r>
    </w:p>
    <w:p w14:paraId="133A895F" w14:textId="77777777" w:rsidR="00715AF2" w:rsidRPr="00F45B9F" w:rsidRDefault="00715AF2" w:rsidP="00A12A21">
      <w:pPr>
        <w:spacing w:line="360" w:lineRule="auto"/>
        <w:jc w:val="both"/>
        <w:rPr>
          <w:rFonts w:ascii="Book Antiqua" w:eastAsia="AppleGothic" w:hAnsi="Book Antiqua" w:cs="Arial"/>
        </w:rPr>
      </w:pPr>
    </w:p>
    <w:p w14:paraId="47B4B0F1" w14:textId="2778A867" w:rsidR="00715AF2" w:rsidRPr="00F45B9F" w:rsidRDefault="00715AF2" w:rsidP="00A12A21">
      <w:pPr>
        <w:spacing w:line="360" w:lineRule="auto"/>
        <w:jc w:val="both"/>
        <w:rPr>
          <w:rFonts w:ascii="Book Antiqua" w:eastAsia="AppleGothic" w:hAnsi="Book Antiqua" w:cs="Arial"/>
          <w:b/>
          <w:i/>
        </w:rPr>
      </w:pPr>
      <w:r w:rsidRPr="00F45B9F">
        <w:rPr>
          <w:rFonts w:ascii="Book Antiqua" w:eastAsia="AppleGothic" w:hAnsi="Book Antiqua" w:cs="Arial"/>
          <w:b/>
          <w:i/>
        </w:rPr>
        <w:t>Anterior</w:t>
      </w:r>
      <w:r w:rsidR="0026531C" w:rsidRPr="00F45B9F">
        <w:rPr>
          <w:rFonts w:ascii="Book Antiqua" w:eastAsia="AppleGothic" w:hAnsi="Book Antiqua" w:cs="Arial"/>
          <w:b/>
          <w:i/>
        </w:rPr>
        <w:t xml:space="preserve"> (Dor)</w:t>
      </w:r>
      <w:r w:rsidRPr="00F45B9F">
        <w:rPr>
          <w:rFonts w:ascii="Book Antiqua" w:eastAsia="AppleGothic" w:hAnsi="Book Antiqua" w:cs="Arial"/>
          <w:b/>
          <w:i/>
        </w:rPr>
        <w:t xml:space="preserve"> vus Nissen fundoplication</w:t>
      </w:r>
    </w:p>
    <w:p w14:paraId="21310417" w14:textId="13D9F750" w:rsidR="005170FC" w:rsidRPr="00F45B9F" w:rsidRDefault="00715AF2" w:rsidP="00A12A21">
      <w:pPr>
        <w:spacing w:line="360" w:lineRule="auto"/>
        <w:jc w:val="both"/>
        <w:rPr>
          <w:rFonts w:ascii="Book Antiqua" w:eastAsia="宋体" w:hAnsi="Book Antiqua" w:cs="Arial"/>
          <w:lang w:eastAsia="zh-CN"/>
        </w:rPr>
      </w:pPr>
      <w:r w:rsidRPr="00F45B9F">
        <w:rPr>
          <w:rFonts w:ascii="Book Antiqua" w:eastAsia="AppleGothic" w:hAnsi="Book Antiqua" w:cs="Arial"/>
        </w:rPr>
        <w:t xml:space="preserve"> </w:t>
      </w:r>
      <w:r w:rsidR="009E1554" w:rsidRPr="00F45B9F">
        <w:rPr>
          <w:rFonts w:ascii="Book Antiqua" w:eastAsia="AppleGothic" w:hAnsi="Book Antiqua" w:cs="Arial"/>
        </w:rPr>
        <w:t>Prospective, r</w:t>
      </w:r>
      <w:r w:rsidRPr="00F45B9F">
        <w:rPr>
          <w:rFonts w:ascii="Book Antiqua" w:eastAsia="AppleGothic" w:hAnsi="Book Antiqua" w:cs="Arial"/>
        </w:rPr>
        <w:t>andomized control</w:t>
      </w:r>
      <w:r w:rsidR="009E1554" w:rsidRPr="00F45B9F">
        <w:rPr>
          <w:rFonts w:ascii="Book Antiqua" w:eastAsia="AppleGothic" w:hAnsi="Book Antiqua" w:cs="Arial"/>
        </w:rPr>
        <w:t>led</w:t>
      </w:r>
      <w:r w:rsidRPr="00F45B9F">
        <w:rPr>
          <w:rFonts w:ascii="Book Antiqua" w:eastAsia="AppleGothic" w:hAnsi="Book Antiqua" w:cs="Arial"/>
        </w:rPr>
        <w:t xml:space="preserve"> studies comparing 120-degree anterior fundoplication </w:t>
      </w:r>
      <w:r w:rsidR="00E36312" w:rsidRPr="00F45B9F">
        <w:rPr>
          <w:rFonts w:ascii="Book Antiqua" w:eastAsia="AppleGothic" w:hAnsi="Book Antiqua" w:cs="Arial"/>
          <w:i/>
        </w:rPr>
        <w:t>vs</w:t>
      </w:r>
      <w:r w:rsidRPr="00F45B9F">
        <w:rPr>
          <w:rFonts w:ascii="Book Antiqua" w:eastAsia="AppleGothic" w:hAnsi="Book Antiqua" w:cs="Arial"/>
        </w:rPr>
        <w:t xml:space="preserve"> Nissen fundoplication showed anterior fundoplication to be associated with less postoperative dysphagia</w:t>
      </w:r>
      <w:r w:rsidR="005170FC" w:rsidRPr="00F45B9F">
        <w:rPr>
          <w:rFonts w:ascii="Book Antiqua" w:eastAsia="AppleGothic" w:hAnsi="Book Antiqua" w:cs="Arial"/>
        </w:rPr>
        <w:t xml:space="preserve">, </w:t>
      </w:r>
      <w:r w:rsidR="00B00DC9" w:rsidRPr="00F45B9F">
        <w:rPr>
          <w:rFonts w:ascii="Book Antiqua" w:eastAsia="AppleGothic" w:hAnsi="Book Antiqua" w:cs="Arial"/>
        </w:rPr>
        <w:t>74% in the Nissen group and 95% in the anterior fundoplication group after 24 mo follow up</w:t>
      </w:r>
      <w:r w:rsidR="00BD2C3D" w:rsidRPr="00F45B9F">
        <w:rPr>
          <w:rFonts w:ascii="Book Antiqua" w:eastAsia="AppleGothic" w:hAnsi="Book Antiqua" w:cs="Arial"/>
        </w:rPr>
        <w:fldChar w:fldCharType="begin"/>
      </w:r>
      <w:r w:rsidR="00BD2C3D" w:rsidRPr="00F45B9F">
        <w:rPr>
          <w:rFonts w:ascii="Book Antiqua" w:eastAsia="AppleGothic" w:hAnsi="Book Antiqua" w:cs="Arial"/>
        </w:rPr>
        <w:instrText xml:space="preserve"> ADDIN EN.CITE &lt;EndNote&gt;&lt;Cite&gt;&lt;Author&gt;Baigrie&lt;/Author&gt;&lt;Year&gt;2005&lt;/Year&gt;&lt;RecNum&gt;8&lt;/RecNum&gt;&lt;DisplayText&gt;&lt;style face="superscript"&gt;[36]&lt;/style&gt;&lt;/DisplayText&gt;&lt;record&gt;&lt;rec-number&gt;8&lt;/rec-number&gt;&lt;foreign-keys&gt;&lt;key app="EN" db-id="wsztpx2pur9xsned9ac5vp0v5vatswsxafv2" timestamp="1437421412"&gt;8&lt;/key&gt;&lt;/foreign-keys&gt;&lt;ref-type name="Journal Article"&gt;17&lt;/ref-type&gt;&lt;contributors&gt;&lt;authors&gt;&lt;author&gt;Baigrie, R. J.&lt;/author&gt;&lt;author&gt;Cullis, S. N.&lt;/author&gt;&lt;author&gt;Ndhluni, A. J.&lt;/author&gt;&lt;author&gt;Cariem, A.&lt;/author&gt;&lt;/authors&gt;&lt;/contributors&gt;&lt;auth-address&gt;Gastrointestinal Units, Kingsbury Hospital, University of Cape Town, South Africa. robertb@surgcare.co.za&lt;/auth-address&gt;&lt;titles&gt;&lt;title&gt;Randomized double-blind trial of laparoscopic Nissen fundoplication versus anterior partial fundoplication&lt;/title&gt;&lt;secondary-title&gt;Br J Surg&lt;/secondary-title&gt;&lt;/titles&gt;&lt;periodical&gt;&lt;full-title&gt;Br J Surg&lt;/full-title&gt;&lt;/periodical&gt;&lt;pages&gt;819-23&lt;/pages&gt;&lt;volume&gt;92&lt;/volume&gt;&lt;number&gt;7&lt;/number&gt;&lt;keywords&gt;&lt;keyword&gt;Adult&lt;/keyword&gt;&lt;keyword&gt;Aged&lt;/keyword&gt;&lt;keyword&gt;Deglutition Disorders/etiology&lt;/keyword&gt;&lt;keyword&gt;Double-Blind Method&lt;/keyword&gt;&lt;keyword&gt;Follow-Up Studies&lt;/keyword&gt;&lt;keyword&gt;Fundoplication/*methods&lt;/keyword&gt;&lt;keyword&gt;Gastroesophageal Reflux/*surgery&lt;/keyword&gt;&lt;keyword&gt;Humans&lt;/keyword&gt;&lt;keyword&gt;Laparoscopy/*methods&lt;/keyword&gt;&lt;keyword&gt;Middle Aged&lt;/keyword&gt;&lt;keyword&gt;Patient Satisfaction&lt;/keyword&gt;&lt;keyword&gt;Recurrence&lt;/keyword&gt;&lt;keyword&gt;Reoperation/statistics &amp;amp; numerical data&lt;/keyword&gt;&lt;keyword&gt;Treatment Outcome&lt;/keyword&gt;&lt;/keywords&gt;&lt;dates&gt;&lt;year&gt;2005&lt;/year&gt;&lt;pub-dates&gt;&lt;date&gt;Jul&lt;/date&gt;&lt;/pub-dates&gt;&lt;/dates&gt;&lt;isbn&gt;0007-1323 (Print)&amp;#xD;0007-1323 (Linking)&lt;/isbn&gt;&lt;accession-num&gt;15898129&lt;/accession-num&gt;&lt;urls&gt;&lt;related-urls&gt;&lt;url&gt;http://www.ncbi.nlm.nih.gov/pubmed/15898129&lt;/url&gt;&lt;/related-urls&gt;&lt;/urls&gt;&lt;electronic-resource-num&gt;10.1002/bjs.4803&lt;/electronic-resource-num&gt;&lt;/record&gt;&lt;/Cite&gt;&lt;/EndNote&gt;</w:instrText>
      </w:r>
      <w:r w:rsidR="00BD2C3D" w:rsidRPr="00F45B9F">
        <w:rPr>
          <w:rFonts w:ascii="Book Antiqua" w:eastAsia="AppleGothic" w:hAnsi="Book Antiqua" w:cs="Arial"/>
        </w:rPr>
        <w:fldChar w:fldCharType="separate"/>
      </w:r>
      <w:r w:rsidR="00BD2C3D" w:rsidRPr="00F45B9F">
        <w:rPr>
          <w:rFonts w:ascii="Book Antiqua" w:eastAsia="AppleGothic" w:hAnsi="Book Antiqua" w:cs="Arial"/>
          <w:noProof/>
          <w:vertAlign w:val="superscript"/>
        </w:rPr>
        <w:t>[</w:t>
      </w:r>
      <w:hyperlink w:anchor="_ENREF_36" w:tooltip="Baigrie, 2005 #8" w:history="1">
        <w:r w:rsidR="00BD2C3D" w:rsidRPr="00F45B9F">
          <w:rPr>
            <w:rFonts w:ascii="Book Antiqua" w:eastAsia="AppleGothic" w:hAnsi="Book Antiqua" w:cs="Arial"/>
            <w:noProof/>
            <w:vertAlign w:val="superscript"/>
          </w:rPr>
          <w:t>36</w:t>
        </w:r>
      </w:hyperlink>
      <w:r w:rsidR="00BD2C3D" w:rsidRPr="00F45B9F">
        <w:rPr>
          <w:rFonts w:ascii="Book Antiqua" w:eastAsia="AppleGothic" w:hAnsi="Book Antiqua" w:cs="Arial"/>
          <w:noProof/>
          <w:vertAlign w:val="superscript"/>
        </w:rPr>
        <w:t>]</w:t>
      </w:r>
      <w:r w:rsidR="00BD2C3D" w:rsidRPr="00F45B9F">
        <w:rPr>
          <w:rFonts w:ascii="Book Antiqua" w:eastAsia="AppleGothic" w:hAnsi="Book Antiqua" w:cs="Arial"/>
        </w:rPr>
        <w:fldChar w:fldCharType="end"/>
      </w:r>
      <w:r w:rsidR="00B00DC9" w:rsidRPr="00F45B9F">
        <w:rPr>
          <w:rFonts w:ascii="Book Antiqua" w:eastAsia="AppleGothic" w:hAnsi="Book Antiqua" w:cs="Arial"/>
        </w:rPr>
        <w:t xml:space="preserve">. </w:t>
      </w:r>
      <w:r w:rsidR="009E1554" w:rsidRPr="00F45B9F">
        <w:rPr>
          <w:rFonts w:ascii="Book Antiqua" w:eastAsia="AppleGothic" w:hAnsi="Book Antiqua" w:cs="Arial"/>
        </w:rPr>
        <w:t>H</w:t>
      </w:r>
      <w:r w:rsidRPr="00F45B9F">
        <w:rPr>
          <w:rFonts w:ascii="Book Antiqua" w:eastAsia="AppleGothic" w:hAnsi="Book Antiqua" w:cs="Arial"/>
        </w:rPr>
        <w:t>owever</w:t>
      </w:r>
      <w:r w:rsidR="00AF05F5" w:rsidRPr="00F45B9F">
        <w:rPr>
          <w:rFonts w:ascii="Book Antiqua" w:eastAsia="AppleGothic" w:hAnsi="Book Antiqua" w:cs="Arial"/>
        </w:rPr>
        <w:t>, th</w:t>
      </w:r>
      <w:r w:rsidR="009E1554" w:rsidRPr="00F45B9F">
        <w:rPr>
          <w:rFonts w:ascii="Book Antiqua" w:eastAsia="AppleGothic" w:hAnsi="Book Antiqua" w:cs="Arial"/>
        </w:rPr>
        <w:t>is technique</w:t>
      </w:r>
      <w:r w:rsidRPr="00F45B9F">
        <w:rPr>
          <w:rFonts w:ascii="Book Antiqua" w:eastAsia="AppleGothic" w:hAnsi="Book Antiqua" w:cs="Arial"/>
        </w:rPr>
        <w:t xml:space="preserve"> was shown to be less effective for controlling reflux</w:t>
      </w:r>
      <w:r w:rsidR="00741386" w:rsidRPr="00F45B9F">
        <w:rPr>
          <w:rFonts w:ascii="Book Antiqua" w:eastAsia="AppleGothic" w:hAnsi="Book Antiqua" w:cs="Arial"/>
        </w:rPr>
        <w:t xml:space="preserve"> over time</w:t>
      </w:r>
      <w:r w:rsidRPr="00F45B9F">
        <w:rPr>
          <w:rFonts w:ascii="Book Antiqua" w:eastAsia="AppleGothic" w:hAnsi="Book Antiqua" w:cs="Arial"/>
        </w:rPr>
        <w:t xml:space="preserve">. In </w:t>
      </w:r>
      <w:r w:rsidR="009E1554" w:rsidRPr="00F45B9F">
        <w:rPr>
          <w:rFonts w:ascii="Book Antiqua" w:eastAsia="AppleGothic" w:hAnsi="Book Antiqua" w:cs="Arial"/>
        </w:rPr>
        <w:t>addition</w:t>
      </w:r>
      <w:r w:rsidRPr="00F45B9F">
        <w:rPr>
          <w:rFonts w:ascii="Book Antiqua" w:eastAsia="AppleGothic" w:hAnsi="Book Antiqua" w:cs="Arial"/>
        </w:rPr>
        <w:t>, more patients require</w:t>
      </w:r>
      <w:r w:rsidR="009E1554" w:rsidRPr="00F45B9F">
        <w:rPr>
          <w:rFonts w:ascii="Book Antiqua" w:eastAsia="AppleGothic" w:hAnsi="Book Antiqua" w:cs="Arial"/>
        </w:rPr>
        <w:t xml:space="preserve">d </w:t>
      </w:r>
      <w:r w:rsidRPr="00F45B9F">
        <w:rPr>
          <w:rFonts w:ascii="Book Antiqua" w:eastAsia="AppleGothic" w:hAnsi="Book Antiqua" w:cs="Arial"/>
        </w:rPr>
        <w:t>reoperations for reflux control after anterior fundoplication</w:t>
      </w:r>
      <w:r w:rsidR="00D519E4" w:rsidRPr="00F45B9F">
        <w:rPr>
          <w:rFonts w:ascii="Book Antiqua" w:eastAsia="AppleGothic" w:hAnsi="Book Antiqua" w:cs="Arial"/>
        </w:rPr>
        <w:fldChar w:fldCharType="begin"/>
      </w:r>
      <w:r w:rsidR="00D519E4" w:rsidRPr="00F45B9F">
        <w:rPr>
          <w:rFonts w:ascii="Book Antiqua" w:eastAsia="AppleGothic" w:hAnsi="Book Antiqua" w:cs="Arial"/>
        </w:rPr>
        <w:instrText xml:space="preserve"> ADDIN EN.CITE &lt;EndNote&gt;&lt;Cite&gt;&lt;Author&gt;Cai&lt;/Author&gt;&lt;Year&gt;2008&lt;/Year&gt;&lt;RecNum&gt;9&lt;/RecNum&gt;&lt;DisplayText&gt;&lt;style face="superscript"&gt;[37]&lt;/style&gt;&lt;/DisplayText&gt;&lt;record&gt;&lt;rec-number&gt;9&lt;/rec-number&gt;&lt;foreign-keys&gt;&lt;key app="EN" db-id="wsztpx2pur9xsned9ac5vp0v5vatswsxafv2" timestamp="1437421875"&gt;9&lt;/key&gt;&lt;/foreign-keys&gt;&lt;ref-type name="Journal Article"&gt;17&lt;/ref-type&gt;&lt;contributors&gt;&lt;authors&gt;&lt;author&gt;Cai, W.&lt;/author&gt;&lt;author&gt;Watson, D. I.&lt;/author&gt;&lt;author&gt;Lally, C. J.&lt;/author&gt;&lt;author&gt;Devitt, P. G.&lt;/author&gt;&lt;author&gt;Game, P. A.&lt;/author&gt;&lt;author&gt;Jamieson, G. G.&lt;/author&gt;&lt;/authors&gt;&lt;/contributors&gt;&lt;auth-address&gt;Flinders University Department of Surgery, Flinders Medical Centre, Bedford Park, Australia.&lt;/auth-address&gt;&lt;titles&gt;&lt;title&gt;Ten-year clinical outcome of a prospective randomized clinical trial of laparoscopic Nissen versus anterior 180( degrees ) partial fundoplication&lt;/title&gt;&lt;secondary-title&gt;Br J Surg&lt;/secondary-title&gt;&lt;/titles&gt;&lt;periodical&gt;&lt;full-title&gt;Br J Surg&lt;/full-title&gt;&lt;/periodical&gt;&lt;pages&gt;1501-5&lt;/pages&gt;&lt;volume&gt;95&lt;/volume&gt;&lt;number&gt;12&lt;/number&gt;&lt;keywords&gt;&lt;keyword&gt;Deglutition Disorders/*etiology&lt;/keyword&gt;&lt;keyword&gt;Double-Blind Method&lt;/keyword&gt;&lt;keyword&gt;Fundoplication/*methods&lt;/keyword&gt;&lt;keyword&gt;Gastroesophageal Reflux/*surgery&lt;/keyword&gt;&lt;keyword&gt;Hernia, Hiatal/*etiology&lt;/keyword&gt;&lt;keyword&gt;Humans&lt;/keyword&gt;&lt;keyword&gt;Laparoscopy/*methods&lt;/keyword&gt;&lt;keyword&gt;Middle Aged&lt;/keyword&gt;&lt;keyword&gt;Patient Satisfaction&lt;/keyword&gt;&lt;keyword&gt;Postoperative Complications/*etiology&lt;/keyword&gt;&lt;keyword&gt;Prospective Studies&lt;/keyword&gt;&lt;keyword&gt;Recurrence&lt;/keyword&gt;&lt;keyword&gt;Treatment Outcome&lt;/keyword&gt;&lt;/keywords&gt;&lt;dates&gt;&lt;year&gt;2008&lt;/year&gt;&lt;pub-dates&gt;&lt;date&gt;Dec&lt;/date&gt;&lt;/pub-dates&gt;&lt;/dates&gt;&lt;isbn&gt;1365-2168 (Electronic)&amp;#xD;0007-1323 (Linking)&lt;/isbn&gt;&lt;accession-num&gt;18942055&lt;/accession-num&gt;&lt;urls&gt;&lt;related-urls&gt;&lt;url&gt;http://www.ncbi.nlm.nih.gov/pubmed/18942055&lt;/url&gt;&lt;/related-urls&gt;&lt;/urls&gt;&lt;electronic-resource-num&gt;10.1002/bjs.6318&lt;/electronic-resource-num&gt;&lt;/record&gt;&lt;/Cite&gt;&lt;/EndNote&gt;</w:instrText>
      </w:r>
      <w:r w:rsidR="00D519E4" w:rsidRPr="00F45B9F">
        <w:rPr>
          <w:rFonts w:ascii="Book Antiqua" w:eastAsia="AppleGothic" w:hAnsi="Book Antiqua" w:cs="Arial"/>
        </w:rPr>
        <w:fldChar w:fldCharType="separate"/>
      </w:r>
      <w:r w:rsidR="00D519E4" w:rsidRPr="00F45B9F">
        <w:rPr>
          <w:rFonts w:ascii="Book Antiqua" w:eastAsia="AppleGothic" w:hAnsi="Book Antiqua" w:cs="Arial"/>
          <w:noProof/>
          <w:vertAlign w:val="superscript"/>
        </w:rPr>
        <w:t>[</w:t>
      </w:r>
      <w:hyperlink w:anchor="_ENREF_37" w:tooltip="Cai, 2008 #9" w:history="1">
        <w:r w:rsidR="00D519E4" w:rsidRPr="00F45B9F">
          <w:rPr>
            <w:rFonts w:ascii="Book Antiqua" w:eastAsia="AppleGothic" w:hAnsi="Book Antiqua" w:cs="Arial"/>
            <w:noProof/>
            <w:vertAlign w:val="superscript"/>
          </w:rPr>
          <w:t>37</w:t>
        </w:r>
      </w:hyperlink>
      <w:r w:rsidR="00D519E4" w:rsidRPr="00F45B9F">
        <w:rPr>
          <w:rFonts w:ascii="Book Antiqua" w:eastAsia="AppleGothic" w:hAnsi="Book Antiqua" w:cs="Arial"/>
          <w:noProof/>
          <w:vertAlign w:val="superscript"/>
        </w:rPr>
        <w:t>]</w:t>
      </w:r>
      <w:r w:rsidR="00D519E4" w:rsidRPr="00F45B9F">
        <w:rPr>
          <w:rFonts w:ascii="Book Antiqua" w:eastAsia="AppleGothic" w:hAnsi="Book Antiqua" w:cs="Arial"/>
        </w:rPr>
        <w:fldChar w:fldCharType="end"/>
      </w:r>
      <w:r w:rsidRPr="00F45B9F">
        <w:rPr>
          <w:rFonts w:ascii="Book Antiqua" w:eastAsia="AppleGothic" w:hAnsi="Book Antiqua" w:cs="Arial"/>
        </w:rPr>
        <w:t xml:space="preserve">. </w:t>
      </w:r>
    </w:p>
    <w:p w14:paraId="666A9D08" w14:textId="77777777" w:rsidR="00D519E4" w:rsidRPr="00F45B9F" w:rsidRDefault="00D519E4" w:rsidP="00A12A21">
      <w:pPr>
        <w:spacing w:line="360" w:lineRule="auto"/>
        <w:jc w:val="both"/>
        <w:rPr>
          <w:rFonts w:ascii="Book Antiqua" w:eastAsia="宋体" w:hAnsi="Book Antiqua" w:cs="Arial"/>
          <w:lang w:eastAsia="zh-CN"/>
        </w:rPr>
      </w:pPr>
    </w:p>
    <w:p w14:paraId="408881AB" w14:textId="2FC1C127" w:rsidR="00715AF2" w:rsidRPr="00F45B9F" w:rsidRDefault="00715AF2" w:rsidP="00A12A21">
      <w:pPr>
        <w:spacing w:line="360" w:lineRule="auto"/>
        <w:jc w:val="both"/>
        <w:rPr>
          <w:rFonts w:ascii="Book Antiqua" w:eastAsia="AppleGothic" w:hAnsi="Book Antiqua" w:cs="Arial"/>
          <w:b/>
          <w:i/>
        </w:rPr>
      </w:pPr>
      <w:r w:rsidRPr="00F45B9F">
        <w:rPr>
          <w:rFonts w:ascii="Book Antiqua" w:eastAsia="AppleGothic" w:hAnsi="Book Antiqua" w:cs="Arial"/>
          <w:b/>
          <w:i/>
        </w:rPr>
        <w:t>Toupet vs</w:t>
      </w:r>
      <w:r w:rsidR="000C3EFF" w:rsidRPr="00F45B9F">
        <w:rPr>
          <w:rFonts w:ascii="Book Antiqua" w:eastAsia="AppleGothic" w:hAnsi="Book Antiqua" w:cs="Arial"/>
          <w:b/>
          <w:i/>
        </w:rPr>
        <w:t xml:space="preserve"> N</w:t>
      </w:r>
      <w:r w:rsidRPr="00F45B9F">
        <w:rPr>
          <w:rFonts w:ascii="Book Antiqua" w:eastAsia="AppleGothic" w:hAnsi="Book Antiqua" w:cs="Arial"/>
          <w:b/>
          <w:i/>
        </w:rPr>
        <w:t>issen fundoplication</w:t>
      </w:r>
    </w:p>
    <w:p w14:paraId="32CE69D2" w14:textId="0C8C83CF" w:rsidR="00C71C26" w:rsidRPr="00F45B9F" w:rsidRDefault="000C3EFF" w:rsidP="009A1B4E">
      <w:pPr>
        <w:spacing w:line="360" w:lineRule="auto"/>
        <w:jc w:val="both"/>
        <w:rPr>
          <w:rFonts w:ascii="Book Antiqua" w:eastAsia="宋体" w:hAnsi="Book Antiqua" w:cs="Arial"/>
          <w:lang w:eastAsia="zh-CN"/>
        </w:rPr>
      </w:pPr>
      <w:r w:rsidRPr="00F45B9F">
        <w:rPr>
          <w:rFonts w:ascii="Book Antiqua" w:eastAsia="AppleGothic" w:hAnsi="Book Antiqua" w:cs="Arial"/>
        </w:rPr>
        <w:t xml:space="preserve">There have been several randomized control studies comparing </w:t>
      </w:r>
      <w:r w:rsidR="005170FC" w:rsidRPr="00F45B9F">
        <w:rPr>
          <w:rFonts w:ascii="Book Antiqua" w:eastAsia="AppleGothic" w:hAnsi="Book Antiqua" w:cs="Arial"/>
        </w:rPr>
        <w:t xml:space="preserve">Toupet </w:t>
      </w:r>
      <w:r w:rsidR="00715AF2" w:rsidRPr="00F45B9F">
        <w:rPr>
          <w:rFonts w:ascii="Book Antiqua" w:eastAsia="AppleGothic" w:hAnsi="Book Antiqua" w:cs="Arial"/>
        </w:rPr>
        <w:t xml:space="preserve">fundoplication </w:t>
      </w:r>
      <w:r w:rsidRPr="00F45B9F">
        <w:rPr>
          <w:rFonts w:ascii="Book Antiqua" w:eastAsia="AppleGothic" w:hAnsi="Book Antiqua" w:cs="Arial"/>
        </w:rPr>
        <w:t>to Nissen fundoplication.</w:t>
      </w:r>
      <w:r w:rsidR="008338A9" w:rsidRPr="00F45B9F">
        <w:rPr>
          <w:rFonts w:ascii="Book Antiqua" w:eastAsia="AppleGothic" w:hAnsi="Book Antiqua" w:cs="Arial"/>
        </w:rPr>
        <w:t xml:space="preserve"> </w:t>
      </w:r>
      <w:r w:rsidR="00130E04" w:rsidRPr="00F45B9F">
        <w:rPr>
          <w:rFonts w:ascii="Book Antiqua" w:eastAsia="AppleGothic" w:hAnsi="Book Antiqua" w:cs="Arial"/>
        </w:rPr>
        <w:t>S</w:t>
      </w:r>
      <w:r w:rsidR="00D73652" w:rsidRPr="00F45B9F">
        <w:rPr>
          <w:rFonts w:ascii="Book Antiqua" w:eastAsia="AppleGothic" w:hAnsi="Book Antiqua" w:cs="Arial"/>
        </w:rPr>
        <w:t xml:space="preserve">tudies have shown lower rates of post-operative dysphagia after </w:t>
      </w:r>
      <w:r w:rsidR="009E1554" w:rsidRPr="00F45B9F">
        <w:rPr>
          <w:rFonts w:ascii="Book Antiqua" w:eastAsia="AppleGothic" w:hAnsi="Book Antiqua" w:cs="Arial"/>
        </w:rPr>
        <w:t xml:space="preserve">a </w:t>
      </w:r>
      <w:r w:rsidR="00D73652" w:rsidRPr="00F45B9F">
        <w:rPr>
          <w:rFonts w:ascii="Book Antiqua" w:eastAsia="AppleGothic" w:hAnsi="Book Antiqua" w:cs="Arial"/>
        </w:rPr>
        <w:t>Toupet fundoplication when compared to</w:t>
      </w:r>
      <w:r w:rsidR="009E1554" w:rsidRPr="00F45B9F">
        <w:rPr>
          <w:rFonts w:ascii="Book Antiqua" w:eastAsia="AppleGothic" w:hAnsi="Book Antiqua" w:cs="Arial"/>
        </w:rPr>
        <w:t xml:space="preserve"> results after a</w:t>
      </w:r>
      <w:r w:rsidR="00D73652" w:rsidRPr="00F45B9F">
        <w:rPr>
          <w:rFonts w:ascii="Book Antiqua" w:eastAsia="AppleGothic" w:hAnsi="Book Antiqua" w:cs="Arial"/>
        </w:rPr>
        <w:t xml:space="preserve"> Nissen fundoplication</w:t>
      </w:r>
      <w:r w:rsidR="00D519E4" w:rsidRPr="00F45B9F">
        <w:rPr>
          <w:rFonts w:ascii="Book Antiqua" w:eastAsia="宋体" w:hAnsi="Book Antiqua" w:cs="Arial" w:hint="eastAsia"/>
          <w:lang w:eastAsia="zh-CN"/>
        </w:rPr>
        <w:t xml:space="preserve"> - </w:t>
      </w:r>
      <w:r w:rsidR="00FE073B" w:rsidRPr="00F45B9F">
        <w:rPr>
          <w:rFonts w:ascii="Book Antiqua" w:eastAsia="AppleGothic" w:hAnsi="Book Antiqua" w:cs="Arial"/>
        </w:rPr>
        <w:t>around 8.5</w:t>
      </w:r>
      <w:r w:rsidR="00D519E4" w:rsidRPr="00F45B9F">
        <w:rPr>
          <w:rFonts w:ascii="Book Antiqua" w:eastAsia="宋体" w:hAnsi="Book Antiqua" w:cs="Arial" w:hint="eastAsia"/>
          <w:lang w:eastAsia="zh-CN"/>
        </w:rPr>
        <w:t>%</w:t>
      </w:r>
      <w:r w:rsidR="00FE073B" w:rsidRPr="00F45B9F">
        <w:rPr>
          <w:rFonts w:ascii="Book Antiqua" w:eastAsia="AppleGothic" w:hAnsi="Book Antiqua" w:cs="Arial"/>
        </w:rPr>
        <w:t xml:space="preserve"> </w:t>
      </w:r>
      <w:r w:rsidR="00FE073B" w:rsidRPr="00F45B9F">
        <w:rPr>
          <w:rFonts w:ascii="Book Antiqua" w:eastAsia="AppleGothic" w:hAnsi="Book Antiqua" w:cs="Arial"/>
          <w:i/>
        </w:rPr>
        <w:t>vs</w:t>
      </w:r>
      <w:r w:rsidR="00FE073B" w:rsidRPr="00F45B9F">
        <w:rPr>
          <w:rFonts w:ascii="Book Antiqua" w:eastAsia="AppleGothic" w:hAnsi="Book Antiqua" w:cs="Arial"/>
        </w:rPr>
        <w:t xml:space="preserve"> 13.5% respectively</w:t>
      </w:r>
      <w:r w:rsidR="00D519E4" w:rsidRPr="00F45B9F">
        <w:rPr>
          <w:rFonts w:ascii="Book Antiqua" w:eastAsia="AppleGothic" w:hAnsi="Book Antiqua" w:cs="Arial"/>
        </w:rPr>
        <w:fldChar w:fldCharType="begin"/>
      </w:r>
      <w:r w:rsidR="00D519E4" w:rsidRPr="00F45B9F">
        <w:rPr>
          <w:rFonts w:ascii="Book Antiqua" w:eastAsia="AppleGothic" w:hAnsi="Book Antiqua" w:cs="Arial"/>
        </w:rPr>
        <w:instrText xml:space="preserve"> ADDIN EN.CITE &lt;EndNote&gt;&lt;Cite&gt;&lt;Author&gt;Broeders&lt;/Author&gt;&lt;Year&gt;2010&lt;/Year&gt;&lt;RecNum&gt;31&lt;/RecNum&gt;&lt;DisplayText&gt;&lt;style face="superscript"&gt;[38]&lt;/style&gt;&lt;/DisplayText&gt;&lt;record&gt;&lt;rec-number&gt;31&lt;/rec-number&gt;&lt;foreign-keys&gt;&lt;key app="EN" db-id="wsztpx2pur9xsned9ac5vp0v5vatswsxafv2" timestamp="1437663642"&gt;31&lt;/key&gt;&lt;/foreign-keys&gt;&lt;ref-type name="Journal Article"&gt;17&lt;/ref-type&gt;&lt;contributors&gt;&lt;authors&gt;&lt;author&gt;Broeders, J. A.&lt;/author&gt;&lt;author&gt;Mauritz, F. A.&lt;/author&gt;&lt;author&gt;Ahmed Ali, U.&lt;/author&gt;&lt;author&gt;Draaisma, W. A.&lt;/author&gt;&lt;author&gt;Ruurda, J. P.&lt;/author&gt;&lt;author&gt;Gooszen, H. G.&lt;/author&gt;&lt;author&gt;Smout, A. J.&lt;/author&gt;&lt;author&gt;Broeders, I. A.&lt;/author&gt;&lt;author&gt;Hazebroek, E. J.&lt;/author&gt;&lt;/authors&gt;&lt;/contributors&gt;&lt;auth-address&gt;Department of Surgery, Gastrointestinal Research Unit of the University Medical Center Utrecht, Utrecht, The Netherlands.&lt;/auth-address&gt;&lt;titles&gt;&lt;title&gt;Systematic review and meta-analysis of laparoscopic Nissen (posterior total) versus Toupet (posterior partial) fundoplication for gastro-oesophageal reflux disease&lt;/title&gt;&lt;secondary-title&gt;Br J Surg&lt;/secondary-title&gt;&lt;/titles&gt;&lt;periodical&gt;&lt;full-title&gt;Br J Surg&lt;/full-title&gt;&lt;/periodical&gt;&lt;pages&gt;1318-30&lt;/pages&gt;&lt;volume&gt;97&lt;/volume&gt;&lt;number&gt;9&lt;/number&gt;&lt;keywords&gt;&lt;keyword&gt;Deglutition Disorders/etiology&lt;/keyword&gt;&lt;keyword&gt;Eructation/etiology&lt;/keyword&gt;&lt;keyword&gt;Fundoplication/*methods&lt;/keyword&gt;&lt;keyword&gt;Gastroesophageal Reflux/*surgery&lt;/keyword&gt;&lt;keyword&gt;Humans&lt;/keyword&gt;&lt;keyword&gt;Laparoscopy/*methods&lt;/keyword&gt;&lt;keyword&gt;Postoperative Complications/etiology&lt;/keyword&gt;&lt;keyword&gt;Randomized Controlled Trials as Topic&lt;/keyword&gt;&lt;keyword&gt;Recurrence&lt;/keyword&gt;&lt;keyword&gt;Reoperation/statistics &amp;amp; numerical data&lt;/keyword&gt;&lt;keyword&gt;Treatment Outcome&lt;/keyword&gt;&lt;/keywords&gt;&lt;dates&gt;&lt;year&gt;2010&lt;/year&gt;&lt;pub-dates&gt;&lt;date&gt;Sep&lt;/date&gt;&lt;/pub-dates&gt;&lt;/dates&gt;&lt;isbn&gt;1365-2168 (Electronic)&amp;#xD;0007-1323 (Linking)&lt;/isbn&gt;&lt;accession-num&gt;20641062&lt;/accession-num&gt;&lt;urls&gt;&lt;related-urls&gt;&lt;url&gt;http://www.ncbi.nlm.nih.gov/pubmed/20641062&lt;/url&gt;&lt;/related-urls&gt;&lt;/urls&gt;&lt;electronic-resource-num&gt;10.1002/bjs.7174&lt;/electronic-resource-num&gt;&lt;/record&gt;&lt;/Cite&gt;&lt;/EndNote&gt;</w:instrText>
      </w:r>
      <w:r w:rsidR="00D519E4" w:rsidRPr="00F45B9F">
        <w:rPr>
          <w:rFonts w:ascii="Book Antiqua" w:eastAsia="AppleGothic" w:hAnsi="Book Antiqua" w:cs="Arial"/>
        </w:rPr>
        <w:fldChar w:fldCharType="separate"/>
      </w:r>
      <w:r w:rsidR="00D519E4" w:rsidRPr="00F45B9F">
        <w:rPr>
          <w:rFonts w:ascii="Book Antiqua" w:eastAsia="AppleGothic" w:hAnsi="Book Antiqua" w:cs="Arial"/>
          <w:noProof/>
          <w:vertAlign w:val="superscript"/>
        </w:rPr>
        <w:t>[</w:t>
      </w:r>
      <w:hyperlink w:anchor="_ENREF_38" w:tooltip="Broeders, 2010 #31" w:history="1">
        <w:r w:rsidR="00D519E4" w:rsidRPr="00F45B9F">
          <w:rPr>
            <w:rFonts w:ascii="Book Antiqua" w:eastAsia="AppleGothic" w:hAnsi="Book Antiqua" w:cs="Arial"/>
            <w:noProof/>
            <w:vertAlign w:val="superscript"/>
          </w:rPr>
          <w:t>38</w:t>
        </w:r>
      </w:hyperlink>
      <w:r w:rsidR="00D519E4" w:rsidRPr="00F45B9F">
        <w:rPr>
          <w:rFonts w:ascii="Book Antiqua" w:eastAsia="AppleGothic" w:hAnsi="Book Antiqua" w:cs="Arial"/>
          <w:noProof/>
          <w:vertAlign w:val="superscript"/>
        </w:rPr>
        <w:t>]</w:t>
      </w:r>
      <w:r w:rsidR="00D519E4" w:rsidRPr="00F45B9F">
        <w:rPr>
          <w:rFonts w:ascii="Book Antiqua" w:eastAsia="AppleGothic" w:hAnsi="Book Antiqua" w:cs="Arial"/>
        </w:rPr>
        <w:fldChar w:fldCharType="end"/>
      </w:r>
      <w:r w:rsidR="00D73652" w:rsidRPr="00F45B9F">
        <w:rPr>
          <w:rFonts w:ascii="Book Antiqua" w:eastAsia="AppleGothic" w:hAnsi="Book Antiqua" w:cs="Arial"/>
        </w:rPr>
        <w:t>. There were no differences, however,</w:t>
      </w:r>
      <w:r w:rsidR="00715AF2" w:rsidRPr="00F45B9F">
        <w:rPr>
          <w:rFonts w:ascii="Book Antiqua" w:eastAsia="AppleGothic" w:hAnsi="Book Antiqua" w:cs="Arial"/>
        </w:rPr>
        <w:t xml:space="preserve"> in </w:t>
      </w:r>
      <w:r w:rsidR="009E1554" w:rsidRPr="00F45B9F">
        <w:rPr>
          <w:rFonts w:ascii="Book Antiqua" w:eastAsia="AppleGothic" w:hAnsi="Book Antiqua" w:cs="Arial"/>
        </w:rPr>
        <w:t xml:space="preserve">the percentage of patients affected by </w:t>
      </w:r>
      <w:r w:rsidR="00715AF2" w:rsidRPr="00F45B9F">
        <w:rPr>
          <w:rFonts w:ascii="Book Antiqua" w:eastAsia="AppleGothic" w:hAnsi="Book Antiqua" w:cs="Arial"/>
        </w:rPr>
        <w:t xml:space="preserve">heartburn </w:t>
      </w:r>
      <w:r w:rsidR="009E1554" w:rsidRPr="00F45B9F">
        <w:rPr>
          <w:rFonts w:ascii="Book Antiqua" w:eastAsia="AppleGothic" w:hAnsi="Book Antiqua" w:cs="Arial"/>
        </w:rPr>
        <w:t xml:space="preserve">comparing </w:t>
      </w:r>
      <w:r w:rsidR="00D73652" w:rsidRPr="00F45B9F">
        <w:rPr>
          <w:rFonts w:ascii="Book Antiqua" w:eastAsia="AppleGothic" w:hAnsi="Book Antiqua" w:cs="Arial"/>
        </w:rPr>
        <w:t>the two procedures</w:t>
      </w:r>
      <w:r w:rsidR="00453646" w:rsidRPr="00F45B9F">
        <w:rPr>
          <w:rFonts w:ascii="Book Antiqua" w:eastAsia="AppleGothic" w:hAnsi="Book Antiqua" w:cs="Arial"/>
        </w:rPr>
        <w:fldChar w:fldCharType="begin"/>
      </w:r>
      <w:r w:rsidR="00453646" w:rsidRPr="00F45B9F">
        <w:rPr>
          <w:rFonts w:ascii="Book Antiqua" w:eastAsia="AppleGothic" w:hAnsi="Book Antiqua" w:cs="Arial"/>
        </w:rPr>
        <w:instrText xml:space="preserve"> ADDIN EN.CITE &lt;EndNote&gt;&lt;Cite&gt;&lt;Author&gt;Broeders&lt;/Author&gt;&lt;Year&gt;2010&lt;/Year&gt;&lt;RecNum&gt;31&lt;/RecNum&gt;&lt;DisplayText&gt;&lt;style face="superscript"&gt;[38]&lt;/style&gt;&lt;/DisplayText&gt;&lt;record&gt;&lt;rec-number&gt;31&lt;/rec-number&gt;&lt;foreign-keys&gt;&lt;key app="EN" db-id="wsztpx2pur9xsned9ac5vp0v5vatswsxafv2" timestamp="1437663642"&gt;31&lt;/key&gt;&lt;/foreign-keys&gt;&lt;ref-type name="Journal Article"&gt;17&lt;/ref-type&gt;&lt;contributors&gt;&lt;authors&gt;&lt;author&gt;Broeders, J. A.&lt;/author&gt;&lt;author&gt;Mauritz, F. A.&lt;/author&gt;&lt;author&gt;Ahmed Ali, U.&lt;/author&gt;&lt;author&gt;Draaisma, W. A.&lt;/author&gt;&lt;author&gt;Ruurda, J. P.&lt;/author&gt;&lt;author&gt;Gooszen, H. G.&lt;/author&gt;&lt;author&gt;Smout, A. J.&lt;/author&gt;&lt;author&gt;Broeders, I. A.&lt;/author&gt;&lt;author&gt;Hazebroek, E. J.&lt;/author&gt;&lt;/authors&gt;&lt;/contributors&gt;&lt;auth-address&gt;Department of Surgery, Gastrointestinal Research Unit of the University Medical Center Utrecht, Utrecht, The Netherlands.&lt;/auth-address&gt;&lt;titles&gt;&lt;title&gt;Systematic review and meta-analysis of laparoscopic Nissen (posterior total) versus Toupet (posterior partial) fundoplication for gastro-oesophageal reflux disease&lt;/title&gt;&lt;secondary-title&gt;Br J Surg&lt;/secondary-title&gt;&lt;/titles&gt;&lt;periodical&gt;&lt;full-title&gt;Br J Surg&lt;/full-title&gt;&lt;/periodical&gt;&lt;pages&gt;1318-30&lt;/pages&gt;&lt;volume&gt;97&lt;/volume&gt;&lt;number&gt;9&lt;/number&gt;&lt;keywords&gt;&lt;keyword&gt;Deglutition Disorders/etiology&lt;/keyword&gt;&lt;keyword&gt;Eructation/etiology&lt;/keyword&gt;&lt;keyword&gt;Fundoplication/*methods&lt;/keyword&gt;&lt;keyword&gt;Gastroesophageal Reflux/*surgery&lt;/keyword&gt;&lt;keyword&gt;Humans&lt;/keyword&gt;&lt;keyword&gt;Laparoscopy/*methods&lt;/keyword&gt;&lt;keyword&gt;Postoperative Complications/etiology&lt;/keyword&gt;&lt;keyword&gt;Randomized Controlled Trials as Topic&lt;/keyword&gt;&lt;keyword&gt;Recurrence&lt;/keyword&gt;&lt;keyword&gt;Reoperation/statistics &amp;amp; numerical data&lt;/keyword&gt;&lt;keyword&gt;Treatment Outcome&lt;/keyword&gt;&lt;/keywords&gt;&lt;dates&gt;&lt;year&gt;2010&lt;/year&gt;&lt;pub-dates&gt;&lt;date&gt;Sep&lt;/date&gt;&lt;/pub-dates&gt;&lt;/dates&gt;&lt;isbn&gt;1365-2168 (Electronic)&amp;#xD;0007-1323 (Linking)&lt;/isbn&gt;&lt;accession-num&gt;20641062&lt;/accession-num&gt;&lt;urls&gt;&lt;related-urls&gt;&lt;url&gt;http://www.ncbi.nlm.nih.gov/pubmed/20641062&lt;/url&gt;&lt;/related-urls&gt;&lt;/urls&gt;&lt;electronic-resource-num&gt;10.1002/bjs.7174&lt;/electronic-resource-num&gt;&lt;/record&gt;&lt;/Cite&gt;&lt;/EndNote&gt;</w:instrText>
      </w:r>
      <w:r w:rsidR="00453646" w:rsidRPr="00F45B9F">
        <w:rPr>
          <w:rFonts w:ascii="Book Antiqua" w:eastAsia="AppleGothic" w:hAnsi="Book Antiqua" w:cs="Arial"/>
        </w:rPr>
        <w:fldChar w:fldCharType="separate"/>
      </w:r>
      <w:r w:rsidR="00453646" w:rsidRPr="00F45B9F">
        <w:rPr>
          <w:rFonts w:ascii="Book Antiqua" w:eastAsia="AppleGothic" w:hAnsi="Book Antiqua" w:cs="Arial"/>
          <w:noProof/>
          <w:vertAlign w:val="superscript"/>
        </w:rPr>
        <w:t>[</w:t>
      </w:r>
      <w:hyperlink w:anchor="_ENREF_38" w:tooltip="Broeders, 2010 #31" w:history="1">
        <w:r w:rsidR="00453646" w:rsidRPr="00F45B9F">
          <w:rPr>
            <w:rFonts w:ascii="Book Antiqua" w:eastAsia="AppleGothic" w:hAnsi="Book Antiqua" w:cs="Arial"/>
            <w:noProof/>
            <w:vertAlign w:val="superscript"/>
          </w:rPr>
          <w:t>38</w:t>
        </w:r>
      </w:hyperlink>
      <w:r w:rsidR="00453646" w:rsidRPr="00F45B9F">
        <w:rPr>
          <w:rFonts w:ascii="Book Antiqua" w:eastAsia="AppleGothic" w:hAnsi="Book Antiqua" w:cs="Arial"/>
          <w:noProof/>
          <w:vertAlign w:val="superscript"/>
        </w:rPr>
        <w:t>]</w:t>
      </w:r>
      <w:r w:rsidR="00453646" w:rsidRPr="00F45B9F">
        <w:rPr>
          <w:rFonts w:ascii="Book Antiqua" w:eastAsia="AppleGothic" w:hAnsi="Book Antiqua" w:cs="Arial"/>
        </w:rPr>
        <w:fldChar w:fldCharType="end"/>
      </w:r>
      <w:r w:rsidR="009E1554" w:rsidRPr="00F45B9F">
        <w:rPr>
          <w:rFonts w:ascii="Book Antiqua" w:eastAsia="AppleGothic" w:hAnsi="Book Antiqua" w:cs="Arial"/>
        </w:rPr>
        <w:t>.</w:t>
      </w:r>
      <w:r w:rsidR="00715AF2" w:rsidRPr="00F45B9F">
        <w:rPr>
          <w:rFonts w:ascii="Book Antiqua" w:eastAsia="AppleGothic" w:hAnsi="Book Antiqua" w:cs="Arial"/>
        </w:rPr>
        <w:t xml:space="preserve"> </w:t>
      </w:r>
      <w:r w:rsidR="009E1554" w:rsidRPr="00F45B9F">
        <w:rPr>
          <w:rFonts w:ascii="Book Antiqua" w:eastAsia="AppleGothic" w:hAnsi="Book Antiqua" w:cs="Arial"/>
        </w:rPr>
        <w:t xml:space="preserve">Regarding the </w:t>
      </w:r>
      <w:r w:rsidR="00D73652" w:rsidRPr="00F45B9F">
        <w:rPr>
          <w:rFonts w:ascii="Book Antiqua" w:eastAsia="AppleGothic" w:hAnsi="Book Antiqua" w:cs="Arial"/>
        </w:rPr>
        <w:t>operative technique, r</w:t>
      </w:r>
      <w:r w:rsidR="00715AF2" w:rsidRPr="00F45B9F">
        <w:rPr>
          <w:rFonts w:ascii="Book Antiqua" w:eastAsia="AppleGothic" w:hAnsi="Book Antiqua" w:cs="Arial"/>
        </w:rPr>
        <w:t xml:space="preserve">ecent findings </w:t>
      </w:r>
      <w:r w:rsidR="009E1554" w:rsidRPr="00F45B9F">
        <w:rPr>
          <w:rFonts w:ascii="Book Antiqua" w:eastAsia="AppleGothic" w:hAnsi="Book Antiqua" w:cs="Arial"/>
        </w:rPr>
        <w:t xml:space="preserve">have </w:t>
      </w:r>
      <w:r w:rsidR="00715AF2" w:rsidRPr="00F45B9F">
        <w:rPr>
          <w:rFonts w:ascii="Book Antiqua" w:eastAsia="AppleGothic" w:hAnsi="Book Antiqua" w:cs="Arial"/>
        </w:rPr>
        <w:t>show</w:t>
      </w:r>
      <w:r w:rsidR="009E1554" w:rsidRPr="00F45B9F">
        <w:rPr>
          <w:rFonts w:ascii="Book Antiqua" w:eastAsia="AppleGothic" w:hAnsi="Book Antiqua" w:cs="Arial"/>
        </w:rPr>
        <w:t>n</w:t>
      </w:r>
      <w:r w:rsidR="00715AF2" w:rsidRPr="00F45B9F">
        <w:rPr>
          <w:rFonts w:ascii="Book Antiqua" w:eastAsia="AppleGothic" w:hAnsi="Book Antiqua" w:cs="Arial"/>
        </w:rPr>
        <w:t xml:space="preserve"> that</w:t>
      </w:r>
      <w:r w:rsidR="00AB4DB1" w:rsidRPr="00F45B9F">
        <w:rPr>
          <w:rFonts w:ascii="Book Antiqua" w:eastAsia="AppleGothic" w:hAnsi="Book Antiqua" w:cs="Arial"/>
        </w:rPr>
        <w:t xml:space="preserve"> the length of the wrap is important when performing a Toupet fundoplication.</w:t>
      </w:r>
      <w:r w:rsidR="008338A9" w:rsidRPr="00F45B9F">
        <w:rPr>
          <w:rFonts w:ascii="Book Antiqua" w:eastAsia="AppleGothic" w:hAnsi="Book Antiqua" w:cs="Arial"/>
        </w:rPr>
        <w:t xml:space="preserve"> </w:t>
      </w:r>
      <w:r w:rsidR="00AB4DB1" w:rsidRPr="00F45B9F">
        <w:rPr>
          <w:rFonts w:ascii="Book Antiqua" w:eastAsia="AppleGothic" w:hAnsi="Book Antiqua" w:cs="Arial"/>
        </w:rPr>
        <w:t xml:space="preserve">For example, a </w:t>
      </w:r>
      <w:r w:rsidR="00715AF2" w:rsidRPr="00F45B9F">
        <w:rPr>
          <w:rFonts w:ascii="Book Antiqua" w:eastAsia="AppleGothic" w:hAnsi="Book Antiqua" w:cs="Arial"/>
        </w:rPr>
        <w:t>3</w:t>
      </w:r>
      <w:r w:rsidR="00AB4DB1" w:rsidRPr="00F45B9F">
        <w:rPr>
          <w:rFonts w:ascii="Book Antiqua" w:eastAsia="AppleGothic" w:hAnsi="Book Antiqua" w:cs="Arial"/>
        </w:rPr>
        <w:t>.0</w:t>
      </w:r>
      <w:r w:rsidR="00453646" w:rsidRPr="00F45B9F">
        <w:rPr>
          <w:rFonts w:ascii="Book Antiqua" w:eastAsia="宋体" w:hAnsi="Book Antiqua" w:cs="Arial" w:hint="eastAsia"/>
          <w:lang w:eastAsia="zh-CN"/>
        </w:rPr>
        <w:t xml:space="preserve"> </w:t>
      </w:r>
      <w:r w:rsidR="00453646" w:rsidRPr="00F45B9F">
        <w:rPr>
          <w:rFonts w:ascii="Book Antiqua" w:eastAsia="AppleGothic" w:hAnsi="Book Antiqua" w:cs="Arial"/>
        </w:rPr>
        <w:t xml:space="preserve">cm Toupet </w:t>
      </w:r>
      <w:r w:rsidR="00453646" w:rsidRPr="00F45B9F">
        <w:rPr>
          <w:rFonts w:ascii="Book Antiqua" w:eastAsia="AppleGothic" w:hAnsi="Book Antiqua" w:cs="Arial"/>
          <w:i/>
        </w:rPr>
        <w:t>vs</w:t>
      </w:r>
      <w:r w:rsidR="00AB4DB1" w:rsidRPr="00F45B9F">
        <w:rPr>
          <w:rFonts w:ascii="Book Antiqua" w:eastAsia="AppleGothic" w:hAnsi="Book Antiqua" w:cs="Arial"/>
        </w:rPr>
        <w:t xml:space="preserve"> 1.5</w:t>
      </w:r>
      <w:r w:rsidR="00453646" w:rsidRPr="00F45B9F">
        <w:rPr>
          <w:rFonts w:ascii="Book Antiqua" w:eastAsia="宋体" w:hAnsi="Book Antiqua" w:cs="Arial" w:hint="eastAsia"/>
          <w:lang w:eastAsia="zh-CN"/>
        </w:rPr>
        <w:t xml:space="preserve"> </w:t>
      </w:r>
      <w:r w:rsidR="00AB4DB1" w:rsidRPr="00F45B9F">
        <w:rPr>
          <w:rFonts w:ascii="Book Antiqua" w:eastAsia="AppleGothic" w:hAnsi="Book Antiqua" w:cs="Arial"/>
        </w:rPr>
        <w:t xml:space="preserve">cm Toupet proved to better control </w:t>
      </w:r>
      <w:r w:rsidR="00715AF2" w:rsidRPr="00F45B9F">
        <w:rPr>
          <w:rFonts w:ascii="Book Antiqua" w:eastAsia="AppleGothic" w:hAnsi="Book Antiqua" w:cs="Arial"/>
        </w:rPr>
        <w:t>reflux</w:t>
      </w:r>
      <w:r w:rsidR="00AB4DB1" w:rsidRPr="00F45B9F">
        <w:rPr>
          <w:rFonts w:ascii="Book Antiqua" w:eastAsia="AppleGothic" w:hAnsi="Book Antiqua" w:cs="Arial"/>
        </w:rPr>
        <w:t xml:space="preserve">. The </w:t>
      </w:r>
      <w:r w:rsidR="00715AF2" w:rsidRPr="00F45B9F">
        <w:rPr>
          <w:rFonts w:ascii="Book Antiqua" w:eastAsia="AppleGothic" w:hAnsi="Book Antiqua" w:cs="Arial"/>
        </w:rPr>
        <w:t>length</w:t>
      </w:r>
      <w:r w:rsidR="00AB4DB1" w:rsidRPr="00F45B9F">
        <w:rPr>
          <w:rFonts w:ascii="Book Antiqua" w:eastAsia="AppleGothic" w:hAnsi="Book Antiqua" w:cs="Arial"/>
        </w:rPr>
        <w:t xml:space="preserve"> of the wrap in a Nissen fundoplication, however,</w:t>
      </w:r>
      <w:r w:rsidR="00715AF2" w:rsidRPr="00F45B9F">
        <w:rPr>
          <w:rFonts w:ascii="Book Antiqua" w:eastAsia="AppleGothic" w:hAnsi="Book Antiqua" w:cs="Arial"/>
        </w:rPr>
        <w:t xml:space="preserve"> did n</w:t>
      </w:r>
      <w:r w:rsidR="00AB4DB1" w:rsidRPr="00F45B9F">
        <w:rPr>
          <w:rFonts w:ascii="Book Antiqua" w:eastAsia="AppleGothic" w:hAnsi="Book Antiqua" w:cs="Arial"/>
        </w:rPr>
        <w:t>ot influence reflux</w:t>
      </w:r>
      <w:r w:rsidR="0039333D" w:rsidRPr="00F45B9F">
        <w:rPr>
          <w:rFonts w:ascii="Book Antiqua" w:eastAsia="AppleGothic" w:hAnsi="Book Antiqua" w:cs="Arial"/>
        </w:rPr>
        <w:t xml:space="preserve"> control, </w:t>
      </w:r>
      <w:r w:rsidR="00AB4DB1" w:rsidRPr="00F45B9F">
        <w:rPr>
          <w:rFonts w:ascii="Book Antiqua" w:eastAsia="AppleGothic" w:hAnsi="Book Antiqua" w:cs="Arial"/>
        </w:rPr>
        <w:t xml:space="preserve">rather </w:t>
      </w:r>
      <w:r w:rsidR="0039333D" w:rsidRPr="00F45B9F">
        <w:rPr>
          <w:rFonts w:ascii="Book Antiqua" w:eastAsia="AppleGothic" w:hAnsi="Book Antiqua" w:cs="Arial"/>
        </w:rPr>
        <w:t xml:space="preserve">mild </w:t>
      </w:r>
      <w:r w:rsidR="00715AF2" w:rsidRPr="00F45B9F">
        <w:rPr>
          <w:rFonts w:ascii="Book Antiqua" w:eastAsia="AppleGothic" w:hAnsi="Book Antiqua" w:cs="Arial"/>
        </w:rPr>
        <w:t>dysphagia rates were higher for the 3.0</w:t>
      </w:r>
      <w:r w:rsidR="00453646" w:rsidRPr="00F45B9F">
        <w:rPr>
          <w:rFonts w:ascii="Book Antiqua" w:eastAsia="宋体" w:hAnsi="Book Antiqua" w:cs="Arial" w:hint="eastAsia"/>
          <w:lang w:eastAsia="zh-CN"/>
        </w:rPr>
        <w:t xml:space="preserve"> </w:t>
      </w:r>
      <w:r w:rsidR="00715AF2" w:rsidRPr="00F45B9F">
        <w:rPr>
          <w:rFonts w:ascii="Book Antiqua" w:eastAsia="AppleGothic" w:hAnsi="Book Antiqua" w:cs="Arial"/>
        </w:rPr>
        <w:t>cm wrap</w:t>
      </w:r>
      <w:r w:rsidR="008338A9" w:rsidRPr="00F45B9F">
        <w:rPr>
          <w:rFonts w:ascii="Book Antiqua" w:eastAsia="AppleGothic" w:hAnsi="Book Antiqua" w:cs="Arial"/>
        </w:rPr>
        <w:t xml:space="preserve"> </w:t>
      </w:r>
      <w:r w:rsidR="0039333D" w:rsidRPr="00F45B9F">
        <w:rPr>
          <w:rFonts w:ascii="Book Antiqua" w:eastAsia="AppleGothic" w:hAnsi="Book Antiqua" w:cs="Arial"/>
        </w:rPr>
        <w:t xml:space="preserve">(8.8%) </w:t>
      </w:r>
      <w:r w:rsidR="00715AF2" w:rsidRPr="00F45B9F">
        <w:rPr>
          <w:rFonts w:ascii="Book Antiqua" w:eastAsia="AppleGothic" w:hAnsi="Book Antiqua" w:cs="Arial"/>
        </w:rPr>
        <w:t>compa</w:t>
      </w:r>
      <w:r w:rsidR="00AB4DB1" w:rsidRPr="00F45B9F">
        <w:rPr>
          <w:rFonts w:ascii="Book Antiqua" w:eastAsia="AppleGothic" w:hAnsi="Book Antiqua" w:cs="Arial"/>
        </w:rPr>
        <w:t>red to the 1.5</w:t>
      </w:r>
      <w:r w:rsidR="00453646" w:rsidRPr="00F45B9F">
        <w:rPr>
          <w:rFonts w:ascii="Book Antiqua" w:eastAsia="宋体" w:hAnsi="Book Antiqua" w:cs="Arial" w:hint="eastAsia"/>
          <w:lang w:eastAsia="zh-CN"/>
        </w:rPr>
        <w:t xml:space="preserve"> </w:t>
      </w:r>
      <w:r w:rsidR="00AB4DB1" w:rsidRPr="00F45B9F">
        <w:rPr>
          <w:rFonts w:ascii="Book Antiqua" w:eastAsia="AppleGothic" w:hAnsi="Book Antiqua" w:cs="Arial"/>
        </w:rPr>
        <w:t>cm wrap</w:t>
      </w:r>
      <w:r w:rsidR="0039333D" w:rsidRPr="00F45B9F">
        <w:rPr>
          <w:rFonts w:ascii="Book Antiqua" w:eastAsia="AppleGothic" w:hAnsi="Book Antiqua" w:cs="Arial"/>
        </w:rPr>
        <w:t xml:space="preserve"> (21.2%)</w:t>
      </w:r>
      <w:r w:rsidR="00AB4DB1" w:rsidRPr="00F45B9F">
        <w:rPr>
          <w:rFonts w:ascii="Book Antiqua" w:eastAsia="AppleGothic" w:hAnsi="Book Antiqua" w:cs="Arial"/>
        </w:rPr>
        <w:t xml:space="preserve"> a</w:t>
      </w:r>
      <w:r w:rsidR="009E1554" w:rsidRPr="00F45B9F">
        <w:rPr>
          <w:rFonts w:ascii="Book Antiqua" w:eastAsia="AppleGothic" w:hAnsi="Book Antiqua" w:cs="Arial"/>
        </w:rPr>
        <w:t>t</w:t>
      </w:r>
      <w:r w:rsidR="00FE073B" w:rsidRPr="00F45B9F">
        <w:rPr>
          <w:rFonts w:ascii="Book Antiqua" w:eastAsia="AppleGothic" w:hAnsi="Book Antiqua" w:cs="Arial"/>
        </w:rPr>
        <w:t xml:space="preserve"> the 12-mo</w:t>
      </w:r>
      <w:r w:rsidR="00453646" w:rsidRPr="00F45B9F">
        <w:rPr>
          <w:rFonts w:ascii="Book Antiqua" w:eastAsia="宋体" w:hAnsi="Book Antiqua" w:cs="Arial" w:hint="eastAsia"/>
          <w:lang w:eastAsia="zh-CN"/>
        </w:rPr>
        <w:t xml:space="preserve"> </w:t>
      </w:r>
      <w:r w:rsidR="00FE073B" w:rsidRPr="00F45B9F">
        <w:rPr>
          <w:rFonts w:ascii="Book Antiqua" w:eastAsia="AppleGothic" w:hAnsi="Book Antiqua" w:cs="Arial"/>
        </w:rPr>
        <w:t>follow up</w:t>
      </w:r>
      <w:r w:rsidR="00453646" w:rsidRPr="00F45B9F">
        <w:rPr>
          <w:rFonts w:ascii="Book Antiqua" w:eastAsia="AppleGothic" w:hAnsi="Book Antiqua" w:cs="Arial"/>
        </w:rPr>
        <w:fldChar w:fldCharType="begin">
          <w:fldData xml:space="preserve">PEVuZE5vdGU+PENpdGU+PEF1dGhvcj5NaWNrZXZpY2l1czwvQXV0aG9yPjxZZWFyPjIwMTM8L1ll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</w:fldData>
        </w:fldChar>
      </w:r>
      <w:r w:rsidR="00453646" w:rsidRPr="00F45B9F">
        <w:rPr>
          <w:rFonts w:ascii="Book Antiqua" w:eastAsia="AppleGothic" w:hAnsi="Book Antiqua" w:cs="Arial"/>
        </w:rPr>
        <w:instrText xml:space="preserve"> ADDIN EN.CITE </w:instrText>
      </w:r>
      <w:r w:rsidR="00453646" w:rsidRPr="00F45B9F">
        <w:rPr>
          <w:rFonts w:ascii="Book Antiqua" w:eastAsia="AppleGothic" w:hAnsi="Book Antiqua" w:cs="Arial"/>
        </w:rPr>
        <w:fldChar w:fldCharType="begin">
          <w:fldData xml:space="preserve">PEVuZE5vdGU+PENpdGU+PEF1dGhvcj5NaWNrZXZpY2l1czwvQXV0aG9yPjxZZWFyPjIwMTM8L1ll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</w:fldData>
        </w:fldChar>
      </w:r>
      <w:r w:rsidR="00453646" w:rsidRPr="00F45B9F">
        <w:rPr>
          <w:rFonts w:ascii="Book Antiqua" w:eastAsia="AppleGothic" w:hAnsi="Book Antiqua" w:cs="Arial"/>
        </w:rPr>
        <w:instrText xml:space="preserve"> ADDIN EN.CITE.DATA </w:instrText>
      </w:r>
      <w:r w:rsidR="00453646" w:rsidRPr="00F45B9F">
        <w:rPr>
          <w:rFonts w:ascii="Book Antiqua" w:eastAsia="AppleGothic" w:hAnsi="Book Antiqua" w:cs="Arial"/>
        </w:rPr>
      </w:r>
      <w:r w:rsidR="00453646" w:rsidRPr="00F45B9F">
        <w:rPr>
          <w:rFonts w:ascii="Book Antiqua" w:eastAsia="AppleGothic" w:hAnsi="Book Antiqua" w:cs="Arial"/>
        </w:rPr>
        <w:fldChar w:fldCharType="end"/>
      </w:r>
      <w:r w:rsidR="00453646" w:rsidRPr="00F45B9F">
        <w:rPr>
          <w:rFonts w:ascii="Book Antiqua" w:eastAsia="AppleGothic" w:hAnsi="Book Antiqua" w:cs="Arial"/>
        </w:rPr>
      </w:r>
      <w:r w:rsidR="00453646" w:rsidRPr="00F45B9F">
        <w:rPr>
          <w:rFonts w:ascii="Book Antiqua" w:eastAsia="AppleGothic" w:hAnsi="Book Antiqua" w:cs="Arial"/>
        </w:rPr>
        <w:fldChar w:fldCharType="separate"/>
      </w:r>
      <w:r w:rsidR="00453646" w:rsidRPr="00F45B9F">
        <w:rPr>
          <w:rFonts w:ascii="Book Antiqua" w:eastAsia="AppleGothic" w:hAnsi="Book Antiqua" w:cs="Arial"/>
          <w:noProof/>
          <w:vertAlign w:val="superscript"/>
        </w:rPr>
        <w:t>[</w:t>
      </w:r>
      <w:hyperlink w:anchor="_ENREF_39" w:tooltip="Mickevicius, 2013 #32" w:history="1">
        <w:r w:rsidR="00453646" w:rsidRPr="00F45B9F">
          <w:rPr>
            <w:rFonts w:ascii="Book Antiqua" w:eastAsia="AppleGothic" w:hAnsi="Book Antiqua" w:cs="Arial"/>
            <w:noProof/>
            <w:vertAlign w:val="superscript"/>
          </w:rPr>
          <w:t>39</w:t>
        </w:r>
      </w:hyperlink>
      <w:r w:rsidR="00453646" w:rsidRPr="00F45B9F">
        <w:rPr>
          <w:rFonts w:ascii="Book Antiqua" w:eastAsia="AppleGothic" w:hAnsi="Book Antiqua" w:cs="Arial"/>
          <w:noProof/>
          <w:vertAlign w:val="superscript"/>
        </w:rPr>
        <w:t>]</w:t>
      </w:r>
      <w:r w:rsidR="00453646" w:rsidRPr="00F45B9F">
        <w:rPr>
          <w:rFonts w:ascii="Book Antiqua" w:eastAsia="AppleGothic" w:hAnsi="Book Antiqua" w:cs="Arial"/>
        </w:rPr>
        <w:fldChar w:fldCharType="end"/>
      </w:r>
      <w:r w:rsidR="00FE073B" w:rsidRPr="00F45B9F">
        <w:rPr>
          <w:rFonts w:ascii="Book Antiqua" w:eastAsia="AppleGothic" w:hAnsi="Book Antiqua" w:cs="Arial"/>
        </w:rPr>
        <w:t xml:space="preserve">. </w:t>
      </w:r>
      <w:r w:rsidR="00453646" w:rsidRPr="00F45B9F">
        <w:rPr>
          <w:rFonts w:ascii="Book Antiqua" w:eastAsia="宋体" w:hAnsi="Book Antiqua" w:cs="Arial" w:hint="eastAsia"/>
          <w:lang w:eastAsia="zh-CN"/>
        </w:rPr>
        <w:t>Five</w:t>
      </w:r>
      <w:r w:rsidR="0039333D" w:rsidRPr="00F45B9F">
        <w:rPr>
          <w:rFonts w:ascii="Book Antiqua" w:eastAsia="AppleGothic" w:hAnsi="Book Antiqua" w:cs="Arial"/>
        </w:rPr>
        <w:t xml:space="preserve"> year after the operation, mild dysphagia rates in the Nissen fundoplication groups were equivocal</w:t>
      </w:r>
      <w:r w:rsidR="00453646" w:rsidRPr="00F45B9F">
        <w:rPr>
          <w:rFonts w:ascii="Book Antiqua" w:eastAsia="AppleGothic" w:hAnsi="Book Antiqua" w:cs="Arial"/>
        </w:rPr>
        <w:t>, 9.7% in the 1.5 cm wrap and 7</w:t>
      </w:r>
      <w:r w:rsidR="0039333D" w:rsidRPr="00F45B9F">
        <w:rPr>
          <w:rFonts w:ascii="Book Antiqua" w:eastAsia="AppleGothic" w:hAnsi="Book Antiqua" w:cs="Arial"/>
        </w:rPr>
        <w:t xml:space="preserve">% in the 3.0 </w:t>
      </w:r>
      <w:r w:rsidR="0039333D" w:rsidRPr="00F45B9F">
        <w:rPr>
          <w:rFonts w:ascii="Book Antiqua" w:eastAsia="AppleGothic" w:hAnsi="Book Antiqua" w:cs="Arial"/>
        </w:rPr>
        <w:lastRenderedPageBreak/>
        <w:t>cm wrap</w:t>
      </w:r>
      <w:r w:rsidR="00453646" w:rsidRPr="00F45B9F">
        <w:rPr>
          <w:rFonts w:ascii="Book Antiqua" w:eastAsia="AppleGothic" w:hAnsi="Book Antiqua" w:cs="Arial"/>
        </w:rPr>
        <w:fldChar w:fldCharType="begin">
          <w:fldData xml:space="preserve">PEVuZE5vdGU+PENpdGU+PEF1dGhvcj5NaWNrZXZpY2l1czwvQXV0aG9yPjxZZWFyPjIwMTM8L1ll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</w:fldData>
        </w:fldChar>
      </w:r>
      <w:r w:rsidR="00453646" w:rsidRPr="00F45B9F">
        <w:rPr>
          <w:rFonts w:ascii="Book Antiqua" w:eastAsia="AppleGothic" w:hAnsi="Book Antiqua" w:cs="Arial"/>
        </w:rPr>
        <w:instrText xml:space="preserve"> ADDIN EN.CITE </w:instrText>
      </w:r>
      <w:r w:rsidR="00453646" w:rsidRPr="00F45B9F">
        <w:rPr>
          <w:rFonts w:ascii="Book Antiqua" w:eastAsia="AppleGothic" w:hAnsi="Book Antiqua" w:cs="Arial"/>
        </w:rPr>
        <w:fldChar w:fldCharType="begin">
          <w:fldData xml:space="preserve">PEVuZE5vdGU+PENpdGU+PEF1dGhvcj5NaWNrZXZpY2l1czwvQXV0aG9yPjxZZWFyPjIwMTM8L1ll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</w:fldData>
        </w:fldChar>
      </w:r>
      <w:r w:rsidR="00453646" w:rsidRPr="00F45B9F">
        <w:rPr>
          <w:rFonts w:ascii="Book Antiqua" w:eastAsia="AppleGothic" w:hAnsi="Book Antiqua" w:cs="Arial"/>
        </w:rPr>
        <w:instrText xml:space="preserve"> ADDIN EN.CITE.DATA </w:instrText>
      </w:r>
      <w:r w:rsidR="00453646" w:rsidRPr="00F45B9F">
        <w:rPr>
          <w:rFonts w:ascii="Book Antiqua" w:eastAsia="AppleGothic" w:hAnsi="Book Antiqua" w:cs="Arial"/>
        </w:rPr>
      </w:r>
      <w:r w:rsidR="00453646" w:rsidRPr="00F45B9F">
        <w:rPr>
          <w:rFonts w:ascii="Book Antiqua" w:eastAsia="AppleGothic" w:hAnsi="Book Antiqua" w:cs="Arial"/>
        </w:rPr>
        <w:fldChar w:fldCharType="end"/>
      </w:r>
      <w:r w:rsidR="00453646" w:rsidRPr="00F45B9F">
        <w:rPr>
          <w:rFonts w:ascii="Book Antiqua" w:eastAsia="AppleGothic" w:hAnsi="Book Antiqua" w:cs="Arial"/>
        </w:rPr>
      </w:r>
      <w:r w:rsidR="00453646" w:rsidRPr="00F45B9F">
        <w:rPr>
          <w:rFonts w:ascii="Book Antiqua" w:eastAsia="AppleGothic" w:hAnsi="Book Antiqua" w:cs="Arial"/>
        </w:rPr>
        <w:fldChar w:fldCharType="separate"/>
      </w:r>
      <w:r w:rsidR="00453646" w:rsidRPr="00F45B9F">
        <w:rPr>
          <w:rFonts w:ascii="Book Antiqua" w:eastAsia="AppleGothic" w:hAnsi="Book Antiqua" w:cs="Arial"/>
          <w:noProof/>
          <w:vertAlign w:val="superscript"/>
        </w:rPr>
        <w:t>[</w:t>
      </w:r>
      <w:hyperlink w:anchor="_ENREF_39" w:tooltip="Mickevicius, 2013 #32" w:history="1">
        <w:r w:rsidR="00453646" w:rsidRPr="00F45B9F">
          <w:rPr>
            <w:rFonts w:ascii="Book Antiqua" w:eastAsia="AppleGothic" w:hAnsi="Book Antiqua" w:cs="Arial"/>
            <w:noProof/>
            <w:vertAlign w:val="superscript"/>
          </w:rPr>
          <w:t>39</w:t>
        </w:r>
      </w:hyperlink>
      <w:r w:rsidR="00453646" w:rsidRPr="00F45B9F">
        <w:rPr>
          <w:rFonts w:ascii="Book Antiqua" w:eastAsia="AppleGothic" w:hAnsi="Book Antiqua" w:cs="Arial"/>
          <w:noProof/>
          <w:vertAlign w:val="superscript"/>
        </w:rPr>
        <w:t>]</w:t>
      </w:r>
      <w:r w:rsidR="00453646" w:rsidRPr="00F45B9F">
        <w:rPr>
          <w:rFonts w:ascii="Book Antiqua" w:eastAsia="AppleGothic" w:hAnsi="Book Antiqua" w:cs="Arial"/>
        </w:rPr>
        <w:fldChar w:fldCharType="end"/>
      </w:r>
      <w:r w:rsidR="0039333D" w:rsidRPr="00F45B9F">
        <w:rPr>
          <w:rFonts w:ascii="Book Antiqua" w:eastAsia="AppleGothic" w:hAnsi="Book Antiqua" w:cs="Arial"/>
        </w:rPr>
        <w:t xml:space="preserve">. More level 1 </w:t>
      </w:r>
      <w:r w:rsidR="00AB4DB1" w:rsidRPr="00F45B9F">
        <w:rPr>
          <w:rFonts w:ascii="Book Antiqua" w:eastAsia="AppleGothic" w:hAnsi="Book Antiqua" w:cs="Arial"/>
        </w:rPr>
        <w:t>evidence w</w:t>
      </w:r>
      <w:r w:rsidR="00743E0D" w:rsidRPr="00F45B9F">
        <w:rPr>
          <w:rFonts w:ascii="Book Antiqua" w:eastAsia="AppleGothic" w:hAnsi="Book Antiqua" w:cs="Arial"/>
        </w:rPr>
        <w:t>ith longer follow up periods is</w:t>
      </w:r>
      <w:r w:rsidR="00AB4DB1" w:rsidRPr="00F45B9F">
        <w:rPr>
          <w:rFonts w:ascii="Book Antiqua" w:eastAsia="AppleGothic" w:hAnsi="Book Antiqua" w:cs="Arial"/>
        </w:rPr>
        <w:t xml:space="preserve"> required to </w:t>
      </w:r>
      <w:r w:rsidR="009E1554" w:rsidRPr="00F45B9F">
        <w:rPr>
          <w:rFonts w:ascii="Book Antiqua" w:eastAsia="AppleGothic" w:hAnsi="Book Antiqua" w:cs="Arial"/>
        </w:rPr>
        <w:t xml:space="preserve">determine </w:t>
      </w:r>
      <w:r w:rsidR="00AB4DB1" w:rsidRPr="00F45B9F">
        <w:rPr>
          <w:rFonts w:ascii="Book Antiqua" w:eastAsia="AppleGothic" w:hAnsi="Book Antiqua" w:cs="Arial"/>
        </w:rPr>
        <w:t>whether Nissen fundoplication is superior to Toupet fundoplication</w:t>
      </w:r>
      <w:r w:rsidR="009E1554" w:rsidRPr="00F45B9F">
        <w:rPr>
          <w:rFonts w:ascii="Book Antiqua" w:eastAsia="AppleGothic" w:hAnsi="Book Antiqua" w:cs="Arial"/>
        </w:rPr>
        <w:t xml:space="preserve"> in terms of patient outcomes</w:t>
      </w:r>
      <w:r w:rsidR="008338A9" w:rsidRPr="00F45B9F">
        <w:rPr>
          <w:rFonts w:ascii="Book Antiqua" w:eastAsia="AppleGothic" w:hAnsi="Book Antiqua" w:cs="Arial"/>
        </w:rPr>
        <w:t xml:space="preserve"> </w:t>
      </w:r>
      <w:r w:rsidR="002741F7" w:rsidRPr="00F45B9F">
        <w:rPr>
          <w:rFonts w:ascii="Book Antiqua" w:eastAsia="AppleGothic" w:hAnsi="Book Antiqua" w:cs="Arial"/>
        </w:rPr>
        <w:t>(Table</w:t>
      </w:r>
      <w:r w:rsidR="00453955" w:rsidRPr="00F45B9F">
        <w:rPr>
          <w:rFonts w:ascii="Book Antiqua" w:eastAsia="AppleGothic" w:hAnsi="Book Antiqua" w:cs="Arial"/>
        </w:rPr>
        <w:t xml:space="preserve"> 1)</w:t>
      </w:r>
      <w:r w:rsidR="00453646" w:rsidRPr="00F45B9F">
        <w:rPr>
          <w:rFonts w:ascii="Book Antiqua" w:eastAsia="宋体" w:hAnsi="Book Antiqua" w:cs="Arial"/>
          <w:lang w:eastAsia="zh-CN"/>
        </w:rPr>
        <w:t>.</w:t>
      </w:r>
    </w:p>
    <w:p w14:paraId="55ED0744" w14:textId="77777777" w:rsidR="00453646" w:rsidRPr="00F45B9F" w:rsidRDefault="00453646" w:rsidP="009A1B4E">
      <w:pPr>
        <w:spacing w:line="360" w:lineRule="auto"/>
        <w:jc w:val="both"/>
        <w:rPr>
          <w:rFonts w:ascii="Book Antiqua" w:eastAsia="宋体" w:hAnsi="Book Antiqua" w:cs="Arial"/>
          <w:lang w:eastAsia="zh-CN"/>
        </w:rPr>
      </w:pPr>
    </w:p>
    <w:p w14:paraId="7ED3B480" w14:textId="4C81F017" w:rsidR="00B31B0E" w:rsidRPr="00F45B9F" w:rsidRDefault="00B31B0E" w:rsidP="009A1B4E">
      <w:pPr>
        <w:pStyle w:val="NoSpacing"/>
        <w:spacing w:line="360" w:lineRule="auto"/>
        <w:jc w:val="both"/>
        <w:rPr>
          <w:rFonts w:ascii="Book Antiqua" w:hAnsi="Book Antiqua"/>
          <w:b/>
          <w:i/>
          <w:sz w:val="24"/>
          <w:szCs w:val="24"/>
        </w:rPr>
      </w:pPr>
      <w:r w:rsidRPr="00F45B9F">
        <w:rPr>
          <w:rFonts w:ascii="Book Antiqua" w:hAnsi="Book Antiqua"/>
          <w:b/>
          <w:i/>
          <w:sz w:val="24"/>
          <w:szCs w:val="24"/>
        </w:rPr>
        <w:t xml:space="preserve">Use of </w:t>
      </w:r>
      <w:r w:rsidR="00453646" w:rsidRPr="00F45B9F">
        <w:rPr>
          <w:rFonts w:ascii="Book Antiqua" w:hAnsi="Book Antiqua"/>
          <w:b/>
          <w:i/>
          <w:sz w:val="24"/>
          <w:szCs w:val="24"/>
        </w:rPr>
        <w:t>r</w:t>
      </w:r>
      <w:r w:rsidRPr="00F45B9F">
        <w:rPr>
          <w:rFonts w:ascii="Book Antiqua" w:hAnsi="Book Antiqua"/>
          <w:b/>
          <w:i/>
          <w:sz w:val="24"/>
          <w:szCs w:val="24"/>
        </w:rPr>
        <w:t>obotic surgery in treating GERD</w:t>
      </w:r>
    </w:p>
    <w:p w14:paraId="7C5C5FCA" w14:textId="797CAEB4" w:rsidR="00B31B0E" w:rsidRPr="00F45B9F" w:rsidRDefault="00B31B0E" w:rsidP="009A1B4E">
      <w:pPr>
        <w:pStyle w:val="NoSpacing"/>
        <w:spacing w:line="360" w:lineRule="auto"/>
        <w:jc w:val="both"/>
        <w:rPr>
          <w:rFonts w:ascii="Book Antiqua" w:eastAsia="宋体" w:hAnsi="Book Antiqua"/>
          <w:b/>
          <w:sz w:val="24"/>
          <w:szCs w:val="24"/>
          <w:lang w:eastAsia="zh-CN"/>
        </w:rPr>
      </w:pPr>
      <w:r w:rsidRPr="00F45B9F">
        <w:rPr>
          <w:rFonts w:ascii="Book Antiqua" w:hAnsi="Book Antiqua"/>
          <w:sz w:val="24"/>
          <w:szCs w:val="24"/>
        </w:rPr>
        <w:t xml:space="preserve">The use of robotic surgery for managing GERD has been shown to be a viable and safe option, with similar outcomes when compared to laparoscopy after one year follow up. Robot-assisted </w:t>
      </w:r>
      <w:r w:rsidR="007042B6" w:rsidRPr="00F45B9F">
        <w:rPr>
          <w:rFonts w:ascii="Book Antiqua" w:hAnsi="Book Antiqua"/>
          <w:sz w:val="24"/>
          <w:szCs w:val="24"/>
        </w:rPr>
        <w:t>LNF</w:t>
      </w:r>
      <w:r w:rsidRPr="00F45B9F">
        <w:rPr>
          <w:rFonts w:ascii="Book Antiqua" w:hAnsi="Book Antiqua"/>
          <w:sz w:val="24"/>
          <w:szCs w:val="24"/>
        </w:rPr>
        <w:t xml:space="preserve"> is comparable to traditional laparoscopy in terms of complications, mortality and length of hospital stay. Robotic Nissen fundoplication is </w:t>
      </w:r>
      <w:r w:rsidR="000C4FE0" w:rsidRPr="00F45B9F">
        <w:rPr>
          <w:rFonts w:ascii="Book Antiqua" w:hAnsi="Book Antiqua"/>
          <w:sz w:val="24"/>
          <w:szCs w:val="24"/>
        </w:rPr>
        <w:t xml:space="preserve">advantageous </w:t>
      </w:r>
      <w:r w:rsidRPr="00F45B9F">
        <w:rPr>
          <w:rFonts w:ascii="Book Antiqua" w:hAnsi="Book Antiqua"/>
          <w:sz w:val="24"/>
          <w:szCs w:val="24"/>
        </w:rPr>
        <w:t xml:space="preserve">as the surgeon has improved </w:t>
      </w:r>
      <w:r w:rsidR="000C4FE0" w:rsidRPr="00F45B9F">
        <w:rPr>
          <w:rFonts w:ascii="Book Antiqua" w:hAnsi="Book Antiqua"/>
          <w:sz w:val="24"/>
          <w:szCs w:val="24"/>
        </w:rPr>
        <w:t>ergonomics</w:t>
      </w:r>
      <w:r w:rsidRPr="00F45B9F">
        <w:rPr>
          <w:rFonts w:ascii="Book Antiqua" w:hAnsi="Book Antiqua"/>
          <w:sz w:val="24"/>
          <w:szCs w:val="24"/>
        </w:rPr>
        <w:t xml:space="preserve">, visualization, </w:t>
      </w:r>
      <w:r w:rsidR="000C4FE0" w:rsidRPr="00F45B9F">
        <w:rPr>
          <w:rFonts w:ascii="Book Antiqua" w:hAnsi="Book Antiqua"/>
          <w:sz w:val="24"/>
          <w:szCs w:val="24"/>
        </w:rPr>
        <w:t xml:space="preserve">comfort, and autonomy. </w:t>
      </w:r>
      <w:r w:rsidRPr="00F45B9F">
        <w:rPr>
          <w:rFonts w:ascii="Book Antiqua" w:hAnsi="Book Antiqua"/>
          <w:sz w:val="24"/>
          <w:szCs w:val="24"/>
        </w:rPr>
        <w:t>The only disadvantages seen with robotic assisted surgeries were reported to have l</w:t>
      </w:r>
      <w:r w:rsidR="00453646" w:rsidRPr="00F45B9F">
        <w:rPr>
          <w:rFonts w:ascii="Book Antiqua" w:hAnsi="Book Antiqua"/>
          <w:sz w:val="24"/>
          <w:szCs w:val="24"/>
        </w:rPr>
        <w:t>onger surgical times (131.3 min</w:t>
      </w:r>
      <w:r w:rsidRPr="00F45B9F">
        <w:rPr>
          <w:rFonts w:ascii="Book Antiqua" w:hAnsi="Book Antiqua"/>
          <w:sz w:val="24"/>
          <w:szCs w:val="24"/>
        </w:rPr>
        <w:t xml:space="preserve"> </w:t>
      </w:r>
      <w:r w:rsidRPr="00F45B9F">
        <w:rPr>
          <w:rFonts w:ascii="Book Antiqua" w:hAnsi="Book Antiqua"/>
          <w:i/>
          <w:sz w:val="24"/>
          <w:szCs w:val="24"/>
        </w:rPr>
        <w:t>vs</w:t>
      </w:r>
      <w:r w:rsidR="00453646" w:rsidRPr="00F45B9F">
        <w:rPr>
          <w:rFonts w:ascii="Book Antiqua" w:hAnsi="Book Antiqua"/>
          <w:sz w:val="24"/>
          <w:szCs w:val="24"/>
        </w:rPr>
        <w:t xml:space="preserve"> 91.1 min</w:t>
      </w:r>
      <w:r w:rsidRPr="00F45B9F">
        <w:rPr>
          <w:rFonts w:ascii="Book Antiqua" w:hAnsi="Book Antiqua"/>
          <w:sz w:val="24"/>
          <w:szCs w:val="24"/>
        </w:rPr>
        <w:t xml:space="preserve"> lapaoscopically), and generally higher costs when compared to laparoscopic surgery</w:t>
      </w:r>
      <w:r w:rsidR="00453646" w:rsidRPr="00F45B9F">
        <w:rPr>
          <w:rFonts w:ascii="Book Antiqua" w:hAnsi="Book Antiqua"/>
          <w:sz w:val="24"/>
          <w:szCs w:val="24"/>
        </w:rPr>
        <w:fldChar w:fldCharType="begin"/>
      </w:r>
      <w:r w:rsidR="00453646" w:rsidRPr="00F45B9F">
        <w:rPr>
          <w:rFonts w:ascii="Book Antiqua" w:hAnsi="Book Antiqua"/>
          <w:sz w:val="24"/>
          <w:szCs w:val="24"/>
        </w:rPr>
        <w:instrText xml:space="preserve"> ADDIN EN.CITE &lt;EndNote&gt;&lt;Cite&gt;&lt;Author&gt;Morino&lt;/Author&gt;&lt;Year&gt;2006&lt;/Year&gt;&lt;RecNum&gt;33&lt;/RecNum&gt;&lt;DisplayText&gt;&lt;style face="superscript"&gt;[40]&lt;/style&gt;&lt;/DisplayText&gt;&lt;record&gt;&lt;rec-number&gt;33&lt;/rec-number&gt;&lt;foreign-keys&gt;&lt;key app="EN" db-id="wsztpx2pur9xsned9ac5vp0v5vatswsxafv2" timestamp="1437666488"&gt;33&lt;/key&gt;&lt;/foreign-keys&gt;&lt;ref-type name="Journal Article"&gt;17&lt;/ref-type&gt;&lt;contributors&gt;&lt;authors&gt;&lt;author&gt;Morino, M.&lt;/author&gt;&lt;author&gt;Pellegrino, L.&lt;/author&gt;&lt;author&gt;Giaccone, C.&lt;/author&gt;&lt;author&gt;Garrone, C.&lt;/author&gt;&lt;author&gt;Rebecchi, F.&lt;/author&gt;&lt;/authors&gt;&lt;/contributors&gt;&lt;auth-address&gt;Department of Surgery, Minimally Invasive Surgery Centre, University of Turin, Corso Achille Mario Dogliotti 14, 10126 Turin, Italy. mario.morino@unito.it&lt;/auth-address&gt;&lt;titles&gt;&lt;title&gt;Randomized clinical trial of robot-assisted versus laparoscopic Nissen fundoplication&lt;/title&gt;&lt;secondary-title&gt;Br J Surg&lt;/secondary-title&gt;&lt;/titles&gt;&lt;periodical&gt;&lt;full-title&gt;Br J Surg&lt;/full-title&gt;&lt;/periodical&gt;&lt;pages&gt;553-8&lt;/pages&gt;&lt;volume&gt;93&lt;/volume&gt;&lt;number&gt;5&lt;/number&gt;&lt;keywords&gt;&lt;keyword&gt;Adult&lt;/keyword&gt;&lt;keyword&gt;Aged&lt;/keyword&gt;&lt;keyword&gt;Female&lt;/keyword&gt;&lt;keyword&gt;Follow-Up Studies&lt;/keyword&gt;&lt;keyword&gt;Fundoplication/*methods&lt;/keyword&gt;&lt;keyword&gt;Gastroesophageal Reflux/*surgery&lt;/keyword&gt;&lt;keyword&gt;Humans&lt;/keyword&gt;&lt;keyword&gt;Hydrogen-Ion Concentration&lt;/keyword&gt;&lt;keyword&gt;Laparoscopy/*methods&lt;/keyword&gt;&lt;keyword&gt;Length of Stay&lt;/keyword&gt;&lt;keyword&gt;Male&lt;/keyword&gt;&lt;keyword&gt;Middle Aged&lt;/keyword&gt;&lt;keyword&gt;Quality of Life&lt;/keyword&gt;&lt;keyword&gt;*Robotics&lt;/keyword&gt;&lt;/keywords&gt;&lt;dates&gt;&lt;year&gt;2006&lt;/year&gt;&lt;pub-dates&gt;&lt;date&gt;May&lt;/date&gt;&lt;/pub-dates&gt;&lt;/dates&gt;&lt;isbn&gt;0007-1323 (Print)&amp;#xD;0007-1323 (Linking)&lt;/isbn&gt;&lt;accession-num&gt;16552744&lt;/accession-num&gt;&lt;urls&gt;&lt;related-urls&gt;&lt;url&gt;http://www.ncbi.nlm.nih.gov/pubmed/16552744&lt;/url&gt;&lt;/related-urls&gt;&lt;/urls&gt;&lt;electronic-resource-num&gt;10.1002/bjs.5325&lt;/electronic-resource-num&gt;&lt;/record&gt;&lt;/Cite&gt;&lt;/EndNote&gt;</w:instrText>
      </w:r>
      <w:r w:rsidR="00453646" w:rsidRPr="00F45B9F">
        <w:rPr>
          <w:rFonts w:ascii="Book Antiqua" w:hAnsi="Book Antiqua"/>
          <w:sz w:val="24"/>
          <w:szCs w:val="24"/>
        </w:rPr>
        <w:fldChar w:fldCharType="separate"/>
      </w:r>
      <w:r w:rsidR="00453646" w:rsidRPr="00F45B9F">
        <w:rPr>
          <w:rFonts w:ascii="Book Antiqua" w:hAnsi="Book Antiqua"/>
          <w:noProof/>
          <w:sz w:val="24"/>
          <w:szCs w:val="24"/>
          <w:vertAlign w:val="superscript"/>
        </w:rPr>
        <w:t>[</w:t>
      </w:r>
      <w:hyperlink w:anchor="_ENREF_40" w:tooltip="Morino, 2006 #33" w:history="1">
        <w:r w:rsidR="00453646" w:rsidRPr="00F45B9F">
          <w:rPr>
            <w:rFonts w:ascii="Book Antiqua" w:hAnsi="Book Antiqua"/>
            <w:noProof/>
            <w:sz w:val="24"/>
            <w:szCs w:val="24"/>
            <w:vertAlign w:val="superscript"/>
          </w:rPr>
          <w:t>40</w:t>
        </w:r>
      </w:hyperlink>
      <w:r w:rsidR="00453646" w:rsidRPr="00F45B9F">
        <w:rPr>
          <w:rFonts w:ascii="Book Antiqua" w:hAnsi="Book Antiqua"/>
          <w:noProof/>
          <w:sz w:val="24"/>
          <w:szCs w:val="24"/>
          <w:vertAlign w:val="superscript"/>
        </w:rPr>
        <w:t>]</w:t>
      </w:r>
      <w:r w:rsidR="00453646" w:rsidRPr="00F45B9F">
        <w:rPr>
          <w:rFonts w:ascii="Book Antiqua" w:hAnsi="Book Antiqua"/>
          <w:sz w:val="24"/>
          <w:szCs w:val="24"/>
        </w:rPr>
        <w:fldChar w:fldCharType="end"/>
      </w:r>
      <w:r w:rsidRPr="00F45B9F">
        <w:rPr>
          <w:rFonts w:ascii="Book Antiqua" w:hAnsi="Book Antiqua"/>
          <w:sz w:val="24"/>
          <w:szCs w:val="24"/>
        </w:rPr>
        <w:t>.</w:t>
      </w:r>
      <w:r w:rsidRPr="00F45B9F">
        <w:rPr>
          <w:rFonts w:ascii="Book Antiqua" w:hAnsi="Book Antiqua"/>
          <w:b/>
          <w:sz w:val="24"/>
          <w:szCs w:val="24"/>
        </w:rPr>
        <w:t xml:space="preserve"> </w:t>
      </w:r>
    </w:p>
    <w:p w14:paraId="2B075689" w14:textId="77777777" w:rsidR="009A1B4E" w:rsidRPr="00F45B9F" w:rsidRDefault="009A1B4E" w:rsidP="009A1B4E">
      <w:pPr>
        <w:pStyle w:val="NoSpacing"/>
        <w:spacing w:line="360" w:lineRule="auto"/>
        <w:jc w:val="both"/>
        <w:rPr>
          <w:rFonts w:ascii="Book Antiqua" w:eastAsia="宋体" w:hAnsi="Book Antiqua"/>
          <w:b/>
          <w:sz w:val="24"/>
          <w:szCs w:val="24"/>
          <w:lang w:eastAsia="zh-CN"/>
        </w:rPr>
      </w:pPr>
    </w:p>
    <w:p w14:paraId="45FEEEEA" w14:textId="640B565B" w:rsidR="00453646" w:rsidRPr="00F45B9F" w:rsidRDefault="00453646" w:rsidP="009A1B4E">
      <w:pPr>
        <w:adjustRightInd w:val="0"/>
        <w:snapToGrid w:val="0"/>
        <w:spacing w:line="360" w:lineRule="auto"/>
        <w:jc w:val="both"/>
        <w:rPr>
          <w:rFonts w:ascii="Book Antiqua" w:eastAsia="AppleGothic" w:hAnsi="Book Antiqua" w:cs="Arial"/>
          <w:b/>
        </w:rPr>
      </w:pPr>
      <w:r w:rsidRPr="00F45B9F">
        <w:rPr>
          <w:rFonts w:ascii="Book Antiqua" w:eastAsia="AppleGothic" w:hAnsi="Book Antiqua" w:cs="Arial"/>
          <w:b/>
        </w:rPr>
        <w:t>KEY OPERATIVE STEPS IN ROBOTIC NISSEN FUNDOPLICATION</w:t>
      </w:r>
    </w:p>
    <w:p w14:paraId="602050BC" w14:textId="77777777" w:rsidR="00453646" w:rsidRPr="00F45B9F" w:rsidRDefault="00453646" w:rsidP="009A1B4E">
      <w:pPr>
        <w:spacing w:line="360" w:lineRule="auto"/>
        <w:jc w:val="both"/>
        <w:rPr>
          <w:rFonts w:ascii="Book Antiqua" w:eastAsia="AppleGothic" w:hAnsi="Book Antiqua" w:cs="Arial"/>
          <w:b/>
          <w:i/>
        </w:rPr>
      </w:pPr>
      <w:r w:rsidRPr="00F45B9F">
        <w:rPr>
          <w:rFonts w:ascii="Book Antiqua" w:eastAsia="AppleGothic" w:hAnsi="Book Antiqua" w:cs="Arial"/>
          <w:b/>
          <w:i/>
        </w:rPr>
        <w:t>Positioning</w:t>
      </w:r>
    </w:p>
    <w:p w14:paraId="52C6324F" w14:textId="77777777" w:rsidR="00453646" w:rsidRPr="00F45B9F" w:rsidRDefault="00453646" w:rsidP="009A1B4E">
      <w:pPr>
        <w:pStyle w:val="ListParagraph"/>
        <w:spacing w:line="360" w:lineRule="auto"/>
        <w:ind w:left="0"/>
        <w:jc w:val="both"/>
        <w:rPr>
          <w:rFonts w:ascii="Book Antiqua" w:eastAsia="AppleGothic" w:hAnsi="Book Antiqua" w:cs="Arial"/>
        </w:rPr>
      </w:pPr>
      <w:r w:rsidRPr="00F45B9F">
        <w:rPr>
          <w:rFonts w:ascii="Book Antiqua" w:eastAsia="AppleGothic" w:hAnsi="Book Antiqua" w:cs="Arial"/>
        </w:rPr>
        <w:t xml:space="preserve">Supine position with arms out on arm boards. </w:t>
      </w:r>
    </w:p>
    <w:p w14:paraId="1884DDC3" w14:textId="77777777" w:rsidR="00453646" w:rsidRPr="00F45B9F" w:rsidRDefault="00453646" w:rsidP="009A1B4E">
      <w:pPr>
        <w:spacing w:line="360" w:lineRule="auto"/>
        <w:jc w:val="both"/>
        <w:rPr>
          <w:rFonts w:ascii="Book Antiqua" w:eastAsia="AppleGothic" w:hAnsi="Book Antiqua" w:cs="Arial"/>
        </w:rPr>
      </w:pPr>
    </w:p>
    <w:p w14:paraId="3C3C4C3F" w14:textId="7B9D0D0E" w:rsidR="00453646" w:rsidRPr="00F45B9F" w:rsidRDefault="00453646" w:rsidP="009A1B4E">
      <w:pPr>
        <w:spacing w:line="360" w:lineRule="auto"/>
        <w:jc w:val="both"/>
        <w:rPr>
          <w:rFonts w:ascii="Book Antiqua" w:eastAsia="AppleGothic" w:hAnsi="Book Antiqua" w:cs="Arial"/>
          <w:b/>
          <w:i/>
        </w:rPr>
      </w:pPr>
      <w:r w:rsidRPr="00F45B9F">
        <w:rPr>
          <w:rFonts w:ascii="Book Antiqua" w:eastAsia="AppleGothic" w:hAnsi="Book Antiqua" w:cs="Arial"/>
          <w:b/>
          <w:i/>
        </w:rPr>
        <w:t>Incision and exposure</w:t>
      </w:r>
    </w:p>
    <w:p w14:paraId="7045CE85" w14:textId="59DBD5BD" w:rsidR="00453646" w:rsidRPr="00F45B9F" w:rsidRDefault="00453646" w:rsidP="009A1B4E">
      <w:pPr>
        <w:pStyle w:val="ListParagraph"/>
        <w:spacing w:line="360" w:lineRule="auto"/>
        <w:ind w:left="0"/>
        <w:jc w:val="both"/>
        <w:rPr>
          <w:rFonts w:ascii="Book Antiqua" w:eastAsia="宋体" w:hAnsi="Book Antiqua" w:cs="Rockwell"/>
          <w:lang w:eastAsia="zh-CN"/>
        </w:rPr>
      </w:pPr>
      <w:r w:rsidRPr="00F45B9F">
        <w:rPr>
          <w:rFonts w:ascii="Book Antiqua" w:eastAsia="Times New Roman" w:hAnsi="Book Antiqua" w:cs="Rockwell"/>
        </w:rPr>
        <w:t>Veress technique is used to enter the abdominal cavity 13</w:t>
      </w:r>
      <w:r w:rsidR="001B0094" w:rsidRPr="00F45B9F">
        <w:rPr>
          <w:rFonts w:ascii="Book Antiqua" w:eastAsia="宋体" w:hAnsi="Book Antiqua" w:cs="Rockwell" w:hint="eastAsia"/>
          <w:lang w:eastAsia="zh-CN"/>
        </w:rPr>
        <w:t xml:space="preserve"> </w:t>
      </w:r>
      <w:r w:rsidRPr="00F45B9F">
        <w:rPr>
          <w:rFonts w:ascii="Book Antiqua" w:eastAsia="Times New Roman" w:hAnsi="Book Antiqua" w:cs="Rockwell"/>
        </w:rPr>
        <w:t xml:space="preserve">cm subxiphoid and 5 working ports are placed under direct visualization. A Genzyme liver retractor is placed to retract the left lobe of the liver superiorly and laterally. The patient is placed in steep reverse Trendelenburg, and the robot (DaVinci Xi) is docked and the working instruments are placed. </w:t>
      </w:r>
    </w:p>
    <w:p w14:paraId="530AC46D" w14:textId="77777777" w:rsidR="00453646" w:rsidRPr="00F45B9F" w:rsidRDefault="00453646" w:rsidP="00453646">
      <w:pPr>
        <w:pStyle w:val="ListParagraph"/>
        <w:spacing w:line="360" w:lineRule="auto"/>
        <w:ind w:left="0"/>
        <w:jc w:val="both"/>
        <w:rPr>
          <w:rFonts w:ascii="Book Antiqua" w:eastAsia="宋体" w:hAnsi="Book Antiqua" w:cs="Arial"/>
          <w:b/>
          <w:lang w:eastAsia="zh-CN"/>
        </w:rPr>
      </w:pPr>
    </w:p>
    <w:p w14:paraId="4110C904" w14:textId="77777777" w:rsidR="00453646" w:rsidRPr="00F45B9F" w:rsidRDefault="00453646" w:rsidP="00453646">
      <w:pPr>
        <w:spacing w:line="360" w:lineRule="auto"/>
        <w:jc w:val="both"/>
        <w:rPr>
          <w:rFonts w:ascii="Book Antiqua" w:eastAsia="AppleGothic" w:hAnsi="Book Antiqua" w:cs="Arial"/>
          <w:b/>
          <w:i/>
        </w:rPr>
      </w:pPr>
      <w:r w:rsidRPr="00F45B9F">
        <w:rPr>
          <w:rFonts w:ascii="Book Antiqua" w:eastAsia="AppleGothic" w:hAnsi="Book Antiqua" w:cs="Arial"/>
          <w:b/>
          <w:i/>
        </w:rPr>
        <w:t>Procedure</w:t>
      </w:r>
    </w:p>
    <w:p w14:paraId="3BFC6C4E" w14:textId="77777777" w:rsidR="00453646" w:rsidRPr="00F45B9F" w:rsidRDefault="00453646" w:rsidP="00453646">
      <w:pPr>
        <w:pStyle w:val="ListParagraph"/>
        <w:spacing w:line="360" w:lineRule="auto"/>
        <w:ind w:left="0"/>
        <w:jc w:val="both"/>
        <w:rPr>
          <w:rFonts w:ascii="Book Antiqua" w:eastAsia="宋体" w:hAnsi="Book Antiqua" w:cs="Rockwell"/>
          <w:lang w:eastAsia="zh-CN"/>
        </w:rPr>
      </w:pPr>
      <w:r w:rsidRPr="00F45B9F">
        <w:rPr>
          <w:rFonts w:ascii="Book Antiqua" w:eastAsia="AppleGothic" w:hAnsi="Book Antiqua" w:cs="Arial"/>
        </w:rPr>
        <w:t xml:space="preserve">Dissection begins with the takedown </w:t>
      </w:r>
      <w:r w:rsidRPr="00F45B9F">
        <w:rPr>
          <w:rFonts w:ascii="Book Antiqua" w:eastAsia="Times New Roman" w:hAnsi="Book Antiqua" w:cs="Rockwell"/>
        </w:rPr>
        <w:t xml:space="preserve">of the gastrohepatic ligament using a vessel sealer all the way to the right crus that is clearly dissected off the esophagus. The short gastrics are then taken all the way through the angle of His until the left </w:t>
      </w:r>
      <w:r w:rsidRPr="00F45B9F">
        <w:rPr>
          <w:rFonts w:ascii="Book Antiqua" w:eastAsia="Times New Roman" w:hAnsi="Book Antiqua" w:cs="Rockwell"/>
        </w:rPr>
        <w:lastRenderedPageBreak/>
        <w:t xml:space="preserve">crus is clearly defined. Right and left crus are clearly delineated, and the esophagus is identified. A Penrose drain is placed around the esophagus and the posterior vagus after clearly identifying this window. Dissection is carried into the chest, allowing for complete reduction of the esophagus, and after which the hiatus is closed using V-Loc and 3-0 silk sutures. </w:t>
      </w:r>
    </w:p>
    <w:p w14:paraId="5DD3BB9C" w14:textId="77777777" w:rsidR="00453646" w:rsidRPr="00F45B9F" w:rsidRDefault="00453646" w:rsidP="00453646">
      <w:pPr>
        <w:pStyle w:val="ListParagraph"/>
        <w:widowControl w:val="0"/>
        <w:autoSpaceDE w:val="0"/>
        <w:autoSpaceDN w:val="0"/>
        <w:adjustRightInd w:val="0"/>
        <w:spacing w:line="360" w:lineRule="auto"/>
        <w:ind w:left="0" w:firstLineChars="100" w:firstLine="240"/>
        <w:jc w:val="both"/>
        <w:rPr>
          <w:rFonts w:ascii="Book Antiqua" w:eastAsia="Times New Roman" w:hAnsi="Book Antiqua" w:cs="Arial"/>
        </w:rPr>
      </w:pPr>
      <w:r w:rsidRPr="00F45B9F">
        <w:rPr>
          <w:rFonts w:ascii="Book Antiqua" w:eastAsia="Times New Roman" w:hAnsi="Book Antiqua" w:cs="Rockwell"/>
        </w:rPr>
        <w:t xml:space="preserve">The fundoplication is then performed around a 56 bougie taking a distal and proximal bite of the esophagus. The bougie is then removed. Posterior pexy is then performed to the right crus with 2 sutures. An anterior pexy is performed to the right and left crus. </w:t>
      </w:r>
    </w:p>
    <w:p w14:paraId="1ED13042" w14:textId="77777777" w:rsidR="00453646" w:rsidRPr="00F45B9F" w:rsidRDefault="00453646" w:rsidP="00453646">
      <w:pPr>
        <w:pStyle w:val="ListParagraph"/>
        <w:widowControl w:val="0"/>
        <w:autoSpaceDE w:val="0"/>
        <w:autoSpaceDN w:val="0"/>
        <w:adjustRightInd w:val="0"/>
        <w:spacing w:line="360" w:lineRule="auto"/>
        <w:ind w:left="0" w:firstLineChars="100" w:firstLine="240"/>
        <w:jc w:val="both"/>
        <w:rPr>
          <w:rFonts w:ascii="Book Antiqua" w:eastAsia="Times New Roman" w:hAnsi="Book Antiqua" w:cs="Arial"/>
        </w:rPr>
      </w:pPr>
      <w:r w:rsidRPr="00F45B9F">
        <w:rPr>
          <w:rFonts w:ascii="Book Antiqua" w:eastAsia="Times New Roman" w:hAnsi="Book Antiqua" w:cs="Rockwell"/>
        </w:rPr>
        <w:t xml:space="preserve">Penrose is removed as is the Genzyme retractor. </w:t>
      </w:r>
    </w:p>
    <w:p w14:paraId="52853188" w14:textId="77777777" w:rsidR="00453646" w:rsidRPr="00F45B9F" w:rsidRDefault="00453646" w:rsidP="00453646">
      <w:pPr>
        <w:pStyle w:val="ListParagraph"/>
        <w:widowControl w:val="0"/>
        <w:autoSpaceDE w:val="0"/>
        <w:autoSpaceDN w:val="0"/>
        <w:adjustRightInd w:val="0"/>
        <w:spacing w:line="360" w:lineRule="auto"/>
        <w:ind w:left="0" w:firstLineChars="100" w:firstLine="240"/>
        <w:jc w:val="both"/>
        <w:rPr>
          <w:rFonts w:ascii="Book Antiqua" w:eastAsia="宋体" w:hAnsi="Book Antiqua" w:cs="Arial"/>
          <w:lang w:eastAsia="zh-CN"/>
        </w:rPr>
      </w:pPr>
      <w:r w:rsidRPr="00F45B9F">
        <w:rPr>
          <w:rFonts w:ascii="Book Antiqua" w:eastAsia="Times New Roman" w:hAnsi="Book Antiqua" w:cs="Rockwell"/>
        </w:rPr>
        <w:t>The robot is undocked and the ports were removed under direct visualization</w:t>
      </w:r>
      <w:r w:rsidRPr="00F45B9F">
        <w:rPr>
          <w:rFonts w:ascii="Book Antiqua" w:eastAsia="宋体" w:hAnsi="Book Antiqua" w:cs="Arial" w:hint="eastAsia"/>
          <w:lang w:eastAsia="zh-CN"/>
        </w:rPr>
        <w:t>.</w:t>
      </w:r>
    </w:p>
    <w:p w14:paraId="5C7E9568" w14:textId="5ACA1FD9" w:rsidR="00453646" w:rsidRPr="00F45B9F" w:rsidRDefault="00453646" w:rsidP="00453646">
      <w:pPr>
        <w:pStyle w:val="ListParagraph"/>
        <w:widowControl w:val="0"/>
        <w:autoSpaceDE w:val="0"/>
        <w:autoSpaceDN w:val="0"/>
        <w:adjustRightInd w:val="0"/>
        <w:spacing w:line="360" w:lineRule="auto"/>
        <w:ind w:left="0" w:firstLineChars="100" w:firstLine="240"/>
        <w:jc w:val="both"/>
        <w:rPr>
          <w:rFonts w:ascii="Book Antiqua" w:eastAsia="Times New Roman" w:hAnsi="Book Antiqua" w:cs="Arial"/>
        </w:rPr>
      </w:pPr>
      <w:r w:rsidRPr="00F45B9F">
        <w:rPr>
          <w:rFonts w:ascii="Book Antiqua" w:eastAsia="AppleGothic" w:hAnsi="Book Antiqua" w:cs="Arial"/>
        </w:rPr>
        <w:t>The skin is approximated using fine absorbable sutures in a subcuticular manner.</w:t>
      </w:r>
    </w:p>
    <w:p w14:paraId="7F369EDA" w14:textId="77777777" w:rsidR="00453646" w:rsidRPr="00F45B9F" w:rsidRDefault="00453646" w:rsidP="00453646">
      <w:pPr>
        <w:pBdr>
          <w:bottom w:val="single" w:sz="6" w:space="31" w:color="auto"/>
        </w:pBdr>
        <w:spacing w:line="360" w:lineRule="auto"/>
        <w:jc w:val="both"/>
        <w:rPr>
          <w:rFonts w:ascii="Book Antiqua" w:eastAsia="AppleGothic" w:hAnsi="Book Antiqua" w:cs="Arial"/>
          <w:b/>
          <w:i/>
        </w:rPr>
      </w:pPr>
    </w:p>
    <w:p w14:paraId="6D791CDC" w14:textId="5930D4E5" w:rsidR="00453646" w:rsidRPr="00F45B9F" w:rsidRDefault="00453646" w:rsidP="00453646">
      <w:pPr>
        <w:pBdr>
          <w:bottom w:val="single" w:sz="6" w:space="31" w:color="auto"/>
        </w:pBdr>
        <w:spacing w:line="360" w:lineRule="auto"/>
        <w:jc w:val="both"/>
        <w:rPr>
          <w:rFonts w:ascii="Book Antiqua" w:eastAsia="AppleGothic" w:hAnsi="Book Antiqua" w:cs="Arial"/>
          <w:b/>
          <w:bCs/>
        </w:rPr>
      </w:pPr>
      <w:r w:rsidRPr="00F45B9F">
        <w:rPr>
          <w:rFonts w:ascii="Book Antiqua" w:eastAsia="AppleGothic" w:hAnsi="Book Antiqua" w:cs="Arial"/>
          <w:b/>
          <w:i/>
        </w:rPr>
        <w:t xml:space="preserve">Special situations </w:t>
      </w:r>
    </w:p>
    <w:p w14:paraId="0CEACD4F" w14:textId="72895CF0" w:rsidR="00453646" w:rsidRPr="00F45B9F" w:rsidRDefault="00453646" w:rsidP="00453646">
      <w:pPr>
        <w:pBdr>
          <w:bottom w:val="single" w:sz="6" w:space="31" w:color="auto"/>
        </w:pBdr>
        <w:spacing w:line="360" w:lineRule="auto"/>
        <w:jc w:val="both"/>
        <w:rPr>
          <w:rFonts w:ascii="Book Antiqua" w:eastAsia="AppleGothic" w:hAnsi="Book Antiqua" w:cs="Arial"/>
          <w:b/>
          <w:bCs/>
        </w:rPr>
      </w:pPr>
      <w:r w:rsidRPr="00F45B9F">
        <w:rPr>
          <w:rFonts w:ascii="Book Antiqua" w:eastAsia="AppleGothic" w:hAnsi="Book Antiqua" w:cs="Arial"/>
          <w:b/>
        </w:rPr>
        <w:t>GERD in morbidly obese patients and surgical technique</w:t>
      </w:r>
      <w:r w:rsidRPr="00F45B9F">
        <w:rPr>
          <w:rFonts w:ascii="Book Antiqua" w:eastAsia="宋体" w:hAnsi="Book Antiqua" w:cs="Arial" w:hint="eastAsia"/>
          <w:b/>
          <w:bCs/>
          <w:lang w:eastAsia="zh-CN"/>
        </w:rPr>
        <w:t xml:space="preserve">: </w:t>
      </w:r>
      <w:r w:rsidRPr="00F45B9F">
        <w:rPr>
          <w:rFonts w:ascii="Book Antiqua" w:eastAsia="AppleGothic" w:hAnsi="Book Antiqua" w:cs="Arial"/>
        </w:rPr>
        <w:t>There is a direct association between obesity and gastroesophageal reflux. The prevalence of GERD is higher with people that have higher BMI (Body Mass Index), and linearly increases with increased BMI. Some studies have shown fundoplication surgeries for morbidly obese patients to have a higher rate of failures compared to normal weight patients</w:t>
      </w:r>
      <w:r w:rsidRPr="00F45B9F">
        <w:rPr>
          <w:rFonts w:ascii="Book Antiqua" w:eastAsia="AppleGothic" w:hAnsi="Book Antiqua" w:cs="Arial"/>
        </w:rPr>
        <w:fldChar w:fldCharType="begin">
          <w:fldData xml:space="preserve">PEVuZE5vdGU+PENpdGU+PEF1dGhvcj5Nb3JnZW50aGFsPC9BdXRob3I+PFllYXI+MjAwNzwvWWVh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</w:fldData>
        </w:fldChar>
      </w:r>
      <w:r w:rsidRPr="00F45B9F">
        <w:rPr>
          <w:rFonts w:ascii="Book Antiqua" w:eastAsia="AppleGothic" w:hAnsi="Book Antiqua" w:cs="Arial"/>
        </w:rPr>
        <w:instrText xml:space="preserve"> ADDIN EN.CITE </w:instrText>
      </w:r>
      <w:r w:rsidRPr="00F45B9F">
        <w:rPr>
          <w:rFonts w:ascii="Book Antiqua" w:eastAsia="AppleGothic" w:hAnsi="Book Antiqua" w:cs="Arial"/>
        </w:rPr>
        <w:fldChar w:fldCharType="begin">
          <w:fldData xml:space="preserve">PEVuZE5vdGU+PENpdGU+PEF1dGhvcj5Nb3JnZW50aGFsPC9BdXRob3I+PFllYXI+MjAwNzwvWWVh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</w:fldData>
        </w:fldChar>
      </w:r>
      <w:r w:rsidRPr="00F45B9F">
        <w:rPr>
          <w:rFonts w:ascii="Book Antiqua" w:eastAsia="AppleGothic" w:hAnsi="Book Antiqua" w:cs="Arial"/>
        </w:rPr>
        <w:instrText xml:space="preserve"> ADDIN EN.CITE.DATA </w:instrText>
      </w:r>
      <w:r w:rsidRPr="00F45B9F">
        <w:rPr>
          <w:rFonts w:ascii="Book Antiqua" w:eastAsia="AppleGothic" w:hAnsi="Book Antiqua" w:cs="Arial"/>
        </w:rPr>
      </w:r>
      <w:r w:rsidRPr="00F45B9F">
        <w:rPr>
          <w:rFonts w:ascii="Book Antiqua" w:eastAsia="AppleGothic" w:hAnsi="Book Antiqua" w:cs="Arial"/>
        </w:rPr>
        <w:fldChar w:fldCharType="end"/>
      </w:r>
      <w:r w:rsidRPr="00F45B9F">
        <w:rPr>
          <w:rFonts w:ascii="Book Antiqua" w:eastAsia="AppleGothic" w:hAnsi="Book Antiqua" w:cs="Arial"/>
        </w:rPr>
      </w:r>
      <w:r w:rsidRPr="00F45B9F">
        <w:rPr>
          <w:rFonts w:ascii="Book Antiqua" w:eastAsia="AppleGothic" w:hAnsi="Book Antiqua" w:cs="Arial"/>
        </w:rPr>
        <w:fldChar w:fldCharType="separate"/>
      </w:r>
      <w:r w:rsidRPr="00F45B9F">
        <w:rPr>
          <w:rFonts w:ascii="Book Antiqua" w:eastAsia="AppleGothic" w:hAnsi="Book Antiqua" w:cs="Arial"/>
          <w:noProof/>
          <w:vertAlign w:val="superscript"/>
        </w:rPr>
        <w:t>[</w:t>
      </w:r>
      <w:hyperlink w:anchor="_ENREF_19" w:tooltip="Morgenthal, 2007 #12" w:history="1">
        <w:r w:rsidRPr="00F45B9F">
          <w:rPr>
            <w:rFonts w:ascii="Book Antiqua" w:eastAsia="AppleGothic" w:hAnsi="Book Antiqua" w:cs="Arial"/>
            <w:noProof/>
            <w:vertAlign w:val="superscript"/>
          </w:rPr>
          <w:t>19</w:t>
        </w:r>
      </w:hyperlink>
      <w:r w:rsidRPr="00F45B9F">
        <w:rPr>
          <w:rFonts w:ascii="Book Antiqua" w:eastAsia="AppleGothic" w:hAnsi="Book Antiqua" w:cs="Arial"/>
          <w:noProof/>
          <w:vertAlign w:val="superscript"/>
        </w:rPr>
        <w:t>]</w:t>
      </w:r>
      <w:r w:rsidRPr="00F45B9F">
        <w:rPr>
          <w:rFonts w:ascii="Book Antiqua" w:eastAsia="AppleGothic" w:hAnsi="Book Antiqua" w:cs="Arial"/>
        </w:rPr>
        <w:fldChar w:fldCharType="end"/>
      </w:r>
      <w:r w:rsidRPr="00F45B9F">
        <w:rPr>
          <w:rFonts w:ascii="Book Antiqua" w:eastAsia="AppleGothic" w:hAnsi="Book Antiqua" w:cs="Arial"/>
        </w:rPr>
        <w:t>. Other studies, however, have showed equivalent outcomes in obese and normal weight patients</w:t>
      </w:r>
      <w:r w:rsidRPr="00F45B9F">
        <w:rPr>
          <w:rFonts w:ascii="Book Antiqua" w:eastAsia="AppleGothic" w:hAnsi="Book Antiqua" w:cs="Arial"/>
        </w:rPr>
        <w:fldChar w:fldCharType="begin">
          <w:fldData xml:space="preserve">PEVuZE5vdGU+PENpdGU+PEF1dGhvcj5XaW5zbG93PC9BdXRob3I+PFllYXI+MjAwMzwvWWVhcj48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</w:fldData>
        </w:fldChar>
      </w:r>
      <w:r w:rsidRPr="00F45B9F">
        <w:rPr>
          <w:rFonts w:ascii="Book Antiqua" w:eastAsia="AppleGothic" w:hAnsi="Book Antiqua" w:cs="Arial"/>
        </w:rPr>
        <w:instrText xml:space="preserve"> ADDIN EN.CITE </w:instrText>
      </w:r>
      <w:r w:rsidRPr="00F45B9F">
        <w:rPr>
          <w:rFonts w:ascii="Book Antiqua" w:eastAsia="AppleGothic" w:hAnsi="Book Antiqua" w:cs="Arial"/>
        </w:rPr>
        <w:fldChar w:fldCharType="begin">
          <w:fldData xml:space="preserve">PEVuZE5vdGU+PENpdGU+PEF1dGhvcj5XaW5zbG93PC9BdXRob3I+PFllYXI+MjAwMzwvWWVhcj48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</w:fldData>
        </w:fldChar>
      </w:r>
      <w:r w:rsidRPr="00F45B9F">
        <w:rPr>
          <w:rFonts w:ascii="Book Antiqua" w:eastAsia="AppleGothic" w:hAnsi="Book Antiqua" w:cs="Arial"/>
        </w:rPr>
        <w:instrText xml:space="preserve"> ADDIN EN.CITE.DATA </w:instrText>
      </w:r>
      <w:r w:rsidRPr="00F45B9F">
        <w:rPr>
          <w:rFonts w:ascii="Book Antiqua" w:eastAsia="AppleGothic" w:hAnsi="Book Antiqua" w:cs="Arial"/>
        </w:rPr>
      </w:r>
      <w:r w:rsidRPr="00F45B9F">
        <w:rPr>
          <w:rFonts w:ascii="Book Antiqua" w:eastAsia="AppleGothic" w:hAnsi="Book Antiqua" w:cs="Arial"/>
        </w:rPr>
        <w:fldChar w:fldCharType="end"/>
      </w:r>
      <w:r w:rsidRPr="00F45B9F">
        <w:rPr>
          <w:rFonts w:ascii="Book Antiqua" w:eastAsia="AppleGothic" w:hAnsi="Book Antiqua" w:cs="Arial"/>
        </w:rPr>
      </w:r>
      <w:r w:rsidRPr="00F45B9F">
        <w:rPr>
          <w:rFonts w:ascii="Book Antiqua" w:eastAsia="AppleGothic" w:hAnsi="Book Antiqua" w:cs="Arial"/>
        </w:rPr>
        <w:fldChar w:fldCharType="separate"/>
      </w:r>
      <w:r w:rsidRPr="00F45B9F">
        <w:rPr>
          <w:rFonts w:ascii="Book Antiqua" w:eastAsia="AppleGothic" w:hAnsi="Book Antiqua" w:cs="Arial"/>
          <w:noProof/>
          <w:vertAlign w:val="superscript"/>
        </w:rPr>
        <w:t>[</w:t>
      </w:r>
      <w:r w:rsidR="0084073D" w:rsidRPr="00F45B9F">
        <w:rPr>
          <w:rFonts w:ascii="Book Antiqua" w:eastAsia="AppleGothic" w:hAnsi="Book Antiqua" w:cs="Arial"/>
          <w:noProof/>
          <w:vertAlign w:val="superscript"/>
        </w:rPr>
        <w:t>41,42</w:t>
      </w:r>
      <w:r w:rsidRPr="00F45B9F">
        <w:rPr>
          <w:rFonts w:ascii="Book Antiqua" w:eastAsia="AppleGothic" w:hAnsi="Book Antiqua" w:cs="Arial"/>
          <w:noProof/>
          <w:vertAlign w:val="superscript"/>
        </w:rPr>
        <w:t>]</w:t>
      </w:r>
      <w:r w:rsidRPr="00F45B9F">
        <w:rPr>
          <w:rFonts w:ascii="Book Antiqua" w:eastAsia="AppleGothic" w:hAnsi="Book Antiqua" w:cs="Arial"/>
        </w:rPr>
        <w:fldChar w:fldCharType="end"/>
      </w:r>
      <w:r w:rsidRPr="00F45B9F">
        <w:rPr>
          <w:rFonts w:ascii="Book Antiqua" w:eastAsia="AppleGothic" w:hAnsi="Book Antiqua" w:cs="Arial"/>
        </w:rPr>
        <w:t>. One of the many lifestyle alterations suggested by physicians to aid in the treatment of GERD is weight loss. Morbidly obese patients following Roux-en-Y gastric bypass (LRYGB) have improved reflux symptoms after losing weight</w:t>
      </w:r>
      <w:r w:rsidRPr="00F45B9F">
        <w:rPr>
          <w:rFonts w:ascii="Book Antiqua" w:eastAsia="AppleGothic" w:hAnsi="Book Antiqua" w:cs="Arial"/>
        </w:rPr>
        <w:fldChar w:fldCharType="begin"/>
      </w:r>
      <w:r w:rsidRPr="00F45B9F">
        <w:rPr>
          <w:rFonts w:ascii="Book Antiqua" w:eastAsia="AppleGothic" w:hAnsi="Book Antiqua" w:cs="Arial"/>
        </w:rPr>
        <w:instrText xml:space="preserve"> ADDIN EN.CITE &lt;EndNote&gt;&lt;Cite&gt;&lt;Author&gt;Nadaleto&lt;/Author&gt;&lt;Year&gt;2015&lt;/Year&gt;&lt;RecNum&gt;47&lt;/RecNum&gt;&lt;DisplayText&gt;&lt;style face="superscript"&gt;[57]&lt;/style&gt;&lt;/DisplayText&gt;&lt;record&gt;&lt;rec-number&gt;47&lt;/rec-number&gt;&lt;foreign-keys&gt;&lt;key app="EN" db-id="wsztpx2pur9xsned9ac5vp0v5vatswsxafv2" timestamp="1437671678"&gt;47&lt;/key&gt;&lt;/foreign-keys&gt;&lt;ref-type name="Journal Article"&gt;17&lt;/ref-type&gt;&lt;contributors&gt;&lt;authors&gt;&lt;author&gt;Nadaleto, B. F.&lt;/author&gt;&lt;author&gt;Herbella, F. A.&lt;/author&gt;&lt;author&gt;Patti, M. G.&lt;/author&gt;&lt;/authors&gt;&lt;/contributors&gt;&lt;auth-address&gt;Department of Surgery, Escola Paulista de Medicina, Federal University of Sao Paulo, Sao Paulo, Brazil.&amp;#xD;Department of Surgery, Escola Paulista de Medicina, Federal University of Sao Paulo, Sao Paulo, Brazil. Electronic address: herbella.dcir@epm.br.&amp;#xD;Department of Surgery, Pritzker School of Medicine, University of Chicago, Chicago, IL.&lt;/auth-address&gt;&lt;titles&gt;&lt;title&gt;Gastroesophageal reflux disease in the obese: Pathophysiology and treatment&lt;/title&gt;&lt;secondary-title&gt;Surgery&lt;/secondary-title&gt;&lt;/titles&gt;&lt;periodical&gt;&lt;full-title&gt;Surgery&lt;/full-title&gt;&lt;/periodical&gt;&lt;dates&gt;&lt;year&gt;2015&lt;/year&gt;&lt;pub-dates&gt;&lt;date&gt;Jun 5&lt;/date&gt;&lt;/pub-dates&gt;&lt;/dates&gt;&lt;isbn&gt;1532-7361 (Electronic)&amp;#xD;0039-6060 (Linking)&lt;/isbn&gt;&lt;accession-num&gt;26054318&lt;/accession-num&gt;&lt;urls&gt;&lt;related-urls&gt;&lt;url&gt;http://www.ncbi.nlm.nih.gov/pubmed/26054318&lt;/url&gt;&lt;/related-urls&gt;&lt;/urls&gt;&lt;electronic-resource-num&gt;10.1016/j.surg.2015.04.034&lt;/electronic-resource-num&gt;&lt;/record&gt;&lt;/Cite&gt;&lt;/EndNote&gt;</w:instrText>
      </w:r>
      <w:r w:rsidRPr="00F45B9F">
        <w:rPr>
          <w:rFonts w:ascii="Book Antiqua" w:eastAsia="AppleGothic" w:hAnsi="Book Antiqua" w:cs="Arial"/>
        </w:rPr>
        <w:fldChar w:fldCharType="separate"/>
      </w:r>
      <w:r w:rsidRPr="00F45B9F">
        <w:rPr>
          <w:rFonts w:ascii="Book Antiqua" w:eastAsia="AppleGothic" w:hAnsi="Book Antiqua" w:cs="Arial"/>
          <w:noProof/>
          <w:vertAlign w:val="superscript"/>
        </w:rPr>
        <w:t>[</w:t>
      </w:r>
      <w:r w:rsidR="0084073D" w:rsidRPr="00F45B9F">
        <w:rPr>
          <w:rFonts w:ascii="Book Antiqua" w:eastAsia="AppleGothic" w:hAnsi="Book Antiqua" w:cs="Arial"/>
          <w:noProof/>
          <w:vertAlign w:val="superscript"/>
        </w:rPr>
        <w:t>43</w:t>
      </w:r>
      <w:r w:rsidRPr="00F45B9F">
        <w:rPr>
          <w:rFonts w:ascii="Book Antiqua" w:eastAsia="AppleGothic" w:hAnsi="Book Antiqua" w:cs="Arial"/>
          <w:noProof/>
          <w:vertAlign w:val="superscript"/>
        </w:rPr>
        <w:t>]</w:t>
      </w:r>
      <w:r w:rsidRPr="00F45B9F">
        <w:rPr>
          <w:rFonts w:ascii="Book Antiqua" w:eastAsia="AppleGothic" w:hAnsi="Book Antiqua" w:cs="Arial"/>
        </w:rPr>
        <w:fldChar w:fldCharType="end"/>
      </w:r>
      <w:r w:rsidRPr="00F45B9F">
        <w:rPr>
          <w:rFonts w:ascii="Book Antiqua" w:eastAsia="AppleGothic" w:hAnsi="Book Antiqua" w:cs="Arial"/>
        </w:rPr>
        <w:t>. One prospective study quoted 94% resolution of reflux symptoms 9-mo after patients underwent LRYGB</w:t>
      </w:r>
      <w:r w:rsidRPr="00F45B9F">
        <w:rPr>
          <w:rFonts w:ascii="Book Antiqua" w:eastAsia="AppleGothic" w:hAnsi="Book Antiqua" w:cs="Arial"/>
        </w:rPr>
        <w:fldChar w:fldCharType="begin"/>
      </w:r>
      <w:r w:rsidRPr="00F45B9F">
        <w:rPr>
          <w:rFonts w:ascii="Book Antiqua" w:eastAsia="AppleGothic" w:hAnsi="Book Antiqua" w:cs="Arial"/>
        </w:rPr>
        <w:instrText xml:space="preserve"> ADDIN EN.CITE &lt;EndNote&gt;&lt;Cite&gt;&lt;Author&gt;Nelson&lt;/Author&gt;&lt;Year&gt;2005&lt;/Year&gt;&lt;RecNum&gt;48&lt;/RecNum&gt;&lt;DisplayText&gt;&lt;style face="superscript"&gt;[58]&lt;/style&gt;&lt;/DisplayText&gt;&lt;record&gt;&lt;rec-number&gt;48&lt;/rec-number&gt;&lt;foreign-keys&gt;&lt;key app="EN" db-id="wsztpx2pur9xsned9ac5vp0v5vatswsxafv2" timestamp="1437671884"&gt;48&lt;/key&gt;&lt;/foreign-keys&gt;&lt;ref-type name="Journal Article"&gt;17&lt;/ref-type&gt;&lt;contributors&gt;&lt;authors&gt;&lt;author&gt;Nelson, L. G.&lt;/author&gt;&lt;author&gt;Gonzalez, R.&lt;/author&gt;&lt;author&gt;Haines, K.&lt;/author&gt;&lt;author&gt;Gallagher, S. F.&lt;/author&gt;&lt;author&gt;Murr, M. M.&lt;/author&gt;&lt;/authors&gt;&lt;/contributors&gt;&lt;auth-address&gt;Department of Surgery, Interdisciplinary Obesity Treatment Group, University of South Florida Health Sciences Center, Tampa, Florida 33601, USA.&lt;/auth-address&gt;&lt;titles&gt;&lt;title&gt;Amelioration of gastroesophageal reflux symptoms following Roux-en-Y gastric bypass for clinically significant obesity&lt;/title&gt;&lt;secondary-title&gt;Am Surg&lt;/secondary-title&gt;&lt;/titles&gt;&lt;periodical&gt;&lt;full-title&gt;Am Surg&lt;/full-title&gt;&lt;/periodical&gt;&lt;pages&gt;950-3; discussion 953-4&lt;/pages&gt;&lt;volume&gt;71&lt;/volume&gt;&lt;number&gt;11&lt;/number&gt;&lt;keywords&gt;&lt;keyword&gt;Adult&lt;/keyword&gt;&lt;keyword&gt;Female&lt;/keyword&gt;&lt;keyword&gt;*Gastric Bypass&lt;/keyword&gt;&lt;keyword&gt;Gastroesophageal Reflux/*etiology/*surgery&lt;/keyword&gt;&lt;keyword&gt;Humans&lt;/keyword&gt;&lt;keyword&gt;Male&lt;/keyword&gt;&lt;keyword&gt;Obesity, Morbid/*complications/*surgery&lt;/keyword&gt;&lt;keyword&gt;Prospective Studies&lt;/keyword&gt;&lt;/keywords&gt;&lt;dates&gt;&lt;year&gt;2005&lt;/year&gt;&lt;pub-dates&gt;&lt;date&gt;Nov&lt;/date&gt;&lt;/pub-dates&gt;&lt;/dates&gt;&lt;isbn&gt;0003-1348 (Print)&amp;#xD;0003-1348 (Linking)&lt;/isbn&gt;&lt;accession-num&gt;16372614&lt;/accession-num&gt;&lt;urls&gt;&lt;related-urls&gt;&lt;url&gt;http://www.ncbi.nlm.nih.gov/pubmed/16372614&lt;/url&gt;&lt;/related-urls&gt;&lt;/urls&gt;&lt;/record&gt;&lt;/Cite&gt;&lt;/EndNote&gt;</w:instrText>
      </w:r>
      <w:r w:rsidRPr="00F45B9F">
        <w:rPr>
          <w:rFonts w:ascii="Book Antiqua" w:eastAsia="AppleGothic" w:hAnsi="Book Antiqua" w:cs="Arial"/>
        </w:rPr>
        <w:fldChar w:fldCharType="separate"/>
      </w:r>
      <w:r w:rsidRPr="00F45B9F">
        <w:rPr>
          <w:rFonts w:ascii="Book Antiqua" w:eastAsia="AppleGothic" w:hAnsi="Book Antiqua" w:cs="Arial"/>
          <w:noProof/>
          <w:vertAlign w:val="superscript"/>
        </w:rPr>
        <w:t>[</w:t>
      </w:r>
      <w:r w:rsidR="0084073D" w:rsidRPr="00F45B9F">
        <w:rPr>
          <w:rFonts w:ascii="Book Antiqua" w:eastAsia="AppleGothic" w:hAnsi="Book Antiqua" w:cs="Arial"/>
          <w:noProof/>
          <w:vertAlign w:val="superscript"/>
        </w:rPr>
        <w:t>44</w:t>
      </w:r>
      <w:r w:rsidRPr="00F45B9F">
        <w:rPr>
          <w:rFonts w:ascii="Book Antiqua" w:eastAsia="AppleGothic" w:hAnsi="Book Antiqua" w:cs="Arial"/>
          <w:noProof/>
          <w:vertAlign w:val="superscript"/>
        </w:rPr>
        <w:t>]</w:t>
      </w:r>
      <w:r w:rsidRPr="00F45B9F">
        <w:rPr>
          <w:rFonts w:ascii="Book Antiqua" w:eastAsia="AppleGothic" w:hAnsi="Book Antiqua" w:cs="Arial"/>
        </w:rPr>
        <w:fldChar w:fldCharType="end"/>
      </w:r>
      <w:r w:rsidRPr="00F45B9F">
        <w:rPr>
          <w:rFonts w:ascii="Book Antiqua" w:eastAsia="AppleGothic" w:hAnsi="Book Antiqua" w:cs="Arial"/>
        </w:rPr>
        <w:t xml:space="preserve">. Essentially, the LRYGB procedure helps the patient lose weight and improve reflux symptoms as well. Thus, it is the procedure of choice for many surgeons treating morbidly obese patients with GERD. </w:t>
      </w:r>
    </w:p>
    <w:p w14:paraId="26D3117D" w14:textId="77777777" w:rsidR="00453646" w:rsidRPr="00F45B9F" w:rsidRDefault="00453646" w:rsidP="00453646">
      <w:pPr>
        <w:pBdr>
          <w:bottom w:val="single" w:sz="6" w:space="31" w:color="auto"/>
        </w:pBdr>
        <w:spacing w:line="360" w:lineRule="auto"/>
        <w:jc w:val="both"/>
        <w:rPr>
          <w:rFonts w:ascii="Book Antiqua" w:eastAsia="AppleGothic" w:hAnsi="Book Antiqua" w:cs="Arial"/>
          <w:b/>
          <w:i/>
        </w:rPr>
      </w:pPr>
    </w:p>
    <w:p w14:paraId="0A52AE52" w14:textId="77777777" w:rsidR="00453646" w:rsidRPr="00F45B9F" w:rsidRDefault="00453646" w:rsidP="00453646">
      <w:pPr>
        <w:pBdr>
          <w:bottom w:val="single" w:sz="6" w:space="31" w:color="auto"/>
        </w:pBdr>
        <w:spacing w:line="360" w:lineRule="auto"/>
        <w:jc w:val="both"/>
        <w:rPr>
          <w:rFonts w:ascii="Book Antiqua" w:eastAsia="AppleGothic" w:hAnsi="Book Antiqua" w:cs="Arial"/>
          <w:b/>
          <w:i/>
        </w:rPr>
      </w:pPr>
      <w:r w:rsidRPr="00F45B9F">
        <w:rPr>
          <w:rFonts w:ascii="Book Antiqua" w:eastAsia="AppleGothic" w:hAnsi="Book Antiqua" w:cs="Arial"/>
          <w:b/>
          <w:i/>
        </w:rPr>
        <w:lastRenderedPageBreak/>
        <w:t>Revisional surgery for failed anti-reflux surgery</w:t>
      </w:r>
    </w:p>
    <w:p w14:paraId="2381A3EA" w14:textId="6DF2446E" w:rsidR="00970066" w:rsidRPr="00F45B9F" w:rsidRDefault="00453646" w:rsidP="00453646">
      <w:pPr>
        <w:pBdr>
          <w:bottom w:val="single" w:sz="6" w:space="31" w:color="auto"/>
        </w:pBdr>
        <w:spacing w:line="360" w:lineRule="auto"/>
        <w:jc w:val="both"/>
        <w:rPr>
          <w:rFonts w:ascii="Book Antiqua" w:eastAsia="宋体" w:hAnsi="Book Antiqua" w:cs="Arial"/>
          <w:lang w:eastAsia="zh-CN"/>
        </w:rPr>
      </w:pPr>
      <w:r w:rsidRPr="00F45B9F">
        <w:rPr>
          <w:rFonts w:ascii="Book Antiqua" w:eastAsia="AppleGothic" w:hAnsi="Book Antiqua" w:cs="Arial"/>
        </w:rPr>
        <w:t>The failure rate of fundoplication ranges from 3% to 16%</w:t>
      </w:r>
      <w:r w:rsidRPr="00F45B9F">
        <w:rPr>
          <w:rFonts w:ascii="Book Antiqua" w:eastAsia="AppleGothic" w:hAnsi="Book Antiqua" w:cs="Arial"/>
        </w:rPr>
        <w:fldChar w:fldCharType="begin"/>
      </w:r>
      <w:r w:rsidRPr="00F45B9F">
        <w:rPr>
          <w:rFonts w:ascii="Book Antiqua" w:eastAsia="AppleGothic" w:hAnsi="Book Antiqua" w:cs="Arial"/>
        </w:rPr>
        <w:instrText xml:space="preserve"> ADDIN EN.CITE &lt;EndNote&gt;&lt;Cite&gt;&lt;Author&gt;Smith&lt;/Author&gt;&lt;Year&gt;2005&lt;/Year&gt;&lt;RecNum&gt;37&lt;/RecNum&gt;&lt;DisplayText&gt;&lt;style face="superscript"&gt;[59]&lt;/style&gt;&lt;/DisplayText&gt;&lt;record&gt;&lt;rec-number&gt;37&lt;/rec-number&gt;&lt;foreign-keys&gt;&lt;key app="EN" db-id="wsztpx2pur9xsned9ac5vp0v5vatswsxafv2" timestamp="1437667530"&gt;37&lt;/key&gt;&lt;/foreign-keys&gt;&lt;ref-type name="Journal Article"&gt;17&lt;/ref-type&gt;&lt;contributors&gt;&lt;authors&gt;&lt;author&gt;Smith, C. D.&lt;/author&gt;&lt;author&gt;McClusky, D. A.&lt;/author&gt;&lt;author&gt;Rajad, M. A.&lt;/author&gt;&lt;author&gt;Lederman, A. B.&lt;/author&gt;&lt;author&gt;Hunter, J. G.&lt;/author&gt;&lt;/authors&gt;&lt;/contributors&gt;&lt;auth-address&gt;Department of Surgery, Emory University School of Medicine, Atlanta, Georgia 30322, USA. csmit27@emory.edu&lt;/auth-address&gt;&lt;titles&gt;&lt;title&gt;When fundoplication fails: redo?&lt;/title&gt;&lt;secondary-title&gt;Ann Surg&lt;/secondary-title&gt;&lt;/titles&gt;&lt;periodical&gt;&lt;full-title&gt;Ann Surg&lt;/full-title&gt;&lt;/periodical&gt;&lt;pages&gt;861-9; discussion 869-71&lt;/pages&gt;&lt;volume&gt;241&lt;/volume&gt;&lt;number&gt;6&lt;/number&gt;&lt;keywords&gt;&lt;keyword&gt;*Fundoplication/adverse effects/methods&lt;/keyword&gt;&lt;keyword&gt;Gastroesophageal Reflux/*surgery&lt;/keyword&gt;&lt;keyword&gt;Hernia, Hiatal/surgery&lt;/keyword&gt;&lt;keyword&gt;Humans&lt;/keyword&gt;&lt;keyword&gt;Length of Stay&lt;/keyword&gt;&lt;keyword&gt;Reoperation&lt;/keyword&gt;&lt;keyword&gt;Treatment Failure&lt;/keyword&gt;&lt;/keywords&gt;&lt;dates&gt;&lt;year&gt;2005&lt;/year&gt;&lt;pub-dates&gt;&lt;date&gt;Jun&lt;/date&gt;&lt;/pub-dates&gt;&lt;/dates&gt;&lt;isbn&gt;0003-4932 (Print)&amp;#xD;0003-4932 (Linking)&lt;/isbn&gt;&lt;accession-num&gt;15912035&lt;/accession-num&gt;&lt;urls&gt;&lt;related-urls&gt;&lt;url&gt;http://www.ncbi.nlm.nih.gov/pubmed/15912035&lt;/url&gt;&lt;/related-urls&gt;&lt;/urls&gt;&lt;custom2&gt;1357166&lt;/custom2&gt;&lt;/record&gt;&lt;/Cite&gt;&lt;/EndNote&gt;</w:instrText>
      </w:r>
      <w:r w:rsidRPr="00F45B9F">
        <w:rPr>
          <w:rFonts w:ascii="Book Antiqua" w:eastAsia="AppleGothic" w:hAnsi="Book Antiqua" w:cs="Arial"/>
        </w:rPr>
        <w:fldChar w:fldCharType="separate"/>
      </w:r>
      <w:r w:rsidRPr="00F45B9F">
        <w:rPr>
          <w:rFonts w:ascii="Book Antiqua" w:eastAsia="AppleGothic" w:hAnsi="Book Antiqua" w:cs="Arial"/>
          <w:noProof/>
          <w:vertAlign w:val="superscript"/>
        </w:rPr>
        <w:t>[</w:t>
      </w:r>
      <w:r w:rsidR="0084073D" w:rsidRPr="00F45B9F">
        <w:rPr>
          <w:rFonts w:ascii="Book Antiqua" w:eastAsia="AppleGothic" w:hAnsi="Book Antiqua" w:cs="Arial"/>
          <w:noProof/>
          <w:vertAlign w:val="superscript"/>
        </w:rPr>
        <w:t>45</w:t>
      </w:r>
      <w:r w:rsidRPr="00F45B9F">
        <w:rPr>
          <w:rFonts w:ascii="Book Antiqua" w:eastAsia="AppleGothic" w:hAnsi="Book Antiqua" w:cs="Arial"/>
          <w:noProof/>
          <w:vertAlign w:val="superscript"/>
        </w:rPr>
        <w:t>]</w:t>
      </w:r>
      <w:r w:rsidRPr="00F45B9F">
        <w:rPr>
          <w:rFonts w:ascii="Book Antiqua" w:eastAsia="AppleGothic" w:hAnsi="Book Antiqua" w:cs="Arial"/>
        </w:rPr>
        <w:fldChar w:fldCharType="end"/>
      </w:r>
      <w:r w:rsidRPr="00F45B9F">
        <w:rPr>
          <w:rFonts w:ascii="Book Antiqua" w:eastAsia="AppleGothic" w:hAnsi="Book Antiqua" w:cs="Arial"/>
        </w:rPr>
        <w:t>.  Not every patient who has failed anti-reflux surgery needs reoperation. It is important for the surgeon to determine whether a physiologic or anatomic failure can be ameliorated surgically. The most common indications for reoperation are a “slipped” fundoplication or herniation of the wrap into the mediastinum</w:t>
      </w:r>
      <w:r w:rsidRPr="00F45B9F">
        <w:rPr>
          <w:rFonts w:ascii="Book Antiqua" w:eastAsia="AppleGothic" w:hAnsi="Book Antiqua" w:cs="Arial"/>
        </w:rPr>
        <w:fldChar w:fldCharType="begin">
          <w:fldData xml:space="preserve">PEVuZE5vdGU+PENpdGU+PEF1dGhvcj5TbWl0aDwvQXV0aG9yPjxZZWFyPjIwMDU8L1llYXI+PFJl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</w:fldData>
        </w:fldChar>
      </w:r>
      <w:r w:rsidRPr="00F45B9F">
        <w:rPr>
          <w:rFonts w:ascii="Book Antiqua" w:eastAsia="AppleGothic" w:hAnsi="Book Antiqua" w:cs="Arial"/>
        </w:rPr>
        <w:instrText xml:space="preserve"> ADDIN EN.CITE </w:instrText>
      </w:r>
      <w:r w:rsidRPr="00F45B9F">
        <w:rPr>
          <w:rFonts w:ascii="Book Antiqua" w:eastAsia="AppleGothic" w:hAnsi="Book Antiqua" w:cs="Arial"/>
        </w:rPr>
        <w:fldChar w:fldCharType="begin">
          <w:fldData xml:space="preserve">PEVuZE5vdGU+PENpdGU+PEF1dGhvcj5TbWl0aDwvQXV0aG9yPjxZZWFyPjIwMDU8L1llYXI+PFJl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</w:fldData>
        </w:fldChar>
      </w:r>
      <w:r w:rsidRPr="00F45B9F">
        <w:rPr>
          <w:rFonts w:ascii="Book Antiqua" w:eastAsia="AppleGothic" w:hAnsi="Book Antiqua" w:cs="Arial"/>
        </w:rPr>
        <w:instrText xml:space="preserve"> ADDIN EN.CITE.DATA </w:instrText>
      </w:r>
      <w:r w:rsidRPr="00F45B9F">
        <w:rPr>
          <w:rFonts w:ascii="Book Antiqua" w:eastAsia="AppleGothic" w:hAnsi="Book Antiqua" w:cs="Arial"/>
        </w:rPr>
      </w:r>
      <w:r w:rsidRPr="00F45B9F">
        <w:rPr>
          <w:rFonts w:ascii="Book Antiqua" w:eastAsia="AppleGothic" w:hAnsi="Book Antiqua" w:cs="Arial"/>
        </w:rPr>
        <w:fldChar w:fldCharType="end"/>
      </w:r>
      <w:r w:rsidRPr="00F45B9F">
        <w:rPr>
          <w:rFonts w:ascii="Book Antiqua" w:eastAsia="AppleGothic" w:hAnsi="Book Antiqua" w:cs="Arial"/>
        </w:rPr>
      </w:r>
      <w:r w:rsidRPr="00F45B9F">
        <w:rPr>
          <w:rFonts w:ascii="Book Antiqua" w:eastAsia="AppleGothic" w:hAnsi="Book Antiqua" w:cs="Arial"/>
        </w:rPr>
        <w:fldChar w:fldCharType="separate"/>
      </w:r>
      <w:r w:rsidRPr="00F45B9F">
        <w:rPr>
          <w:rFonts w:ascii="Book Antiqua" w:eastAsia="AppleGothic" w:hAnsi="Book Antiqua" w:cs="Arial"/>
          <w:noProof/>
          <w:vertAlign w:val="superscript"/>
        </w:rPr>
        <w:t>[</w:t>
      </w:r>
      <w:r w:rsidR="0084073D" w:rsidRPr="00F45B9F">
        <w:rPr>
          <w:rFonts w:ascii="Book Antiqua" w:eastAsia="AppleGothic" w:hAnsi="Book Antiqua" w:cs="Arial"/>
          <w:noProof/>
          <w:vertAlign w:val="superscript"/>
        </w:rPr>
        <w:t>45,46</w:t>
      </w:r>
      <w:r w:rsidRPr="00F45B9F">
        <w:rPr>
          <w:rFonts w:ascii="Book Antiqua" w:eastAsia="AppleGothic" w:hAnsi="Book Antiqua" w:cs="Arial"/>
          <w:noProof/>
          <w:vertAlign w:val="superscript"/>
        </w:rPr>
        <w:t>]</w:t>
      </w:r>
      <w:r w:rsidRPr="00F45B9F">
        <w:rPr>
          <w:rFonts w:ascii="Book Antiqua" w:eastAsia="AppleGothic" w:hAnsi="Book Antiqua" w:cs="Arial"/>
        </w:rPr>
        <w:fldChar w:fldCharType="end"/>
      </w:r>
      <w:r w:rsidRPr="00F45B9F">
        <w:rPr>
          <w:rFonts w:ascii="Book Antiqua" w:eastAsia="AppleGothic" w:hAnsi="Book Antiqua" w:cs="Arial"/>
        </w:rPr>
        <w:t>. Laparoscopic re-operative anti-reflux surgery is a viable and safe option for patients. While it is effective, re-operative surgeries have higher complication rates compared to primary repairs such as gastric or esophageal perforation</w:t>
      </w:r>
      <w:r w:rsidRPr="00F45B9F">
        <w:rPr>
          <w:rFonts w:ascii="Book Antiqua" w:eastAsia="AppleGothic" w:hAnsi="Book Antiqua" w:cs="Arial"/>
        </w:rPr>
        <w:fldChar w:fldCharType="begin"/>
      </w:r>
      <w:r w:rsidRPr="00F45B9F">
        <w:rPr>
          <w:rFonts w:ascii="Book Antiqua" w:eastAsia="AppleGothic" w:hAnsi="Book Antiqua" w:cs="Arial"/>
        </w:rPr>
        <w:instrText xml:space="preserve"> ADDIN EN.CITE &lt;EndNote&gt;&lt;Cite&gt;&lt;Author&gt;Smith&lt;/Author&gt;&lt;Year&gt;2005&lt;/Year&gt;&lt;RecNum&gt;37&lt;/RecNum&gt;&lt;DisplayText&gt;&lt;style face="superscript"&gt;[59]&lt;/style&gt;&lt;/DisplayText&gt;&lt;record&gt;&lt;rec-number&gt;37&lt;/rec-number&gt;&lt;foreign-keys&gt;&lt;key app="EN" db-id="wsztpx2pur9xsned9ac5vp0v5vatswsxafv2" timestamp="1437667530"&gt;37&lt;/key&gt;&lt;/foreign-keys&gt;&lt;ref-type name="Journal Article"&gt;17&lt;/ref-type&gt;&lt;contributors&gt;&lt;authors&gt;&lt;author&gt;Smith, C. D.&lt;/author&gt;&lt;author&gt;McClusky, D. A.&lt;/author&gt;&lt;author&gt;Rajad, M. A.&lt;/author&gt;&lt;author&gt;Lederman, A. B.&lt;/author&gt;&lt;author&gt;Hunter, J. G.&lt;/author&gt;&lt;/authors&gt;&lt;/contributors&gt;&lt;auth-address&gt;Department of Surgery, Emory University School of Medicine, Atlanta, Georgia 30322, USA. csmit27@emory.edu&lt;/auth-address&gt;&lt;titles&gt;&lt;title&gt;When fundoplication fails: redo?&lt;/title&gt;&lt;secondary-title&gt;Ann Surg&lt;/secondary-title&gt;&lt;/titles&gt;&lt;periodical&gt;&lt;full-title&gt;Ann Surg&lt;/full-title&gt;&lt;/periodical&gt;&lt;pages&gt;861-9; discussion 869-71&lt;/pages&gt;&lt;volume&gt;241&lt;/volume&gt;&lt;number&gt;6&lt;/number&gt;&lt;keywords&gt;&lt;keyword&gt;*Fundoplication/adverse effects/methods&lt;/keyword&gt;&lt;keyword&gt;Gastroesophageal Reflux/*surgery&lt;/keyword&gt;&lt;keyword&gt;Hernia, Hiatal/surgery&lt;/keyword&gt;&lt;keyword&gt;Humans&lt;/keyword&gt;&lt;keyword&gt;Length of Stay&lt;/keyword&gt;&lt;keyword&gt;Reoperation&lt;/keyword&gt;&lt;keyword&gt;Treatment Failure&lt;/keyword&gt;&lt;/keywords&gt;&lt;dates&gt;&lt;year&gt;2005&lt;/year&gt;&lt;pub-dates&gt;&lt;date&gt;Jun&lt;/date&gt;&lt;/pub-dates&gt;&lt;/dates&gt;&lt;isbn&gt;0003-4932 (Print)&amp;#xD;0003-4932 (Linking)&lt;/isbn&gt;&lt;accession-num&gt;15912035&lt;/accession-num&gt;&lt;urls&gt;&lt;related-urls&gt;&lt;url&gt;http://www.ncbi.nlm.nih.gov/pubmed/15912035&lt;/url&gt;&lt;/related-urls&gt;&lt;/urls&gt;&lt;custom2&gt;1357166&lt;/custom2&gt;&lt;/record&gt;&lt;/Cite&gt;&lt;/EndNote&gt;</w:instrText>
      </w:r>
      <w:r w:rsidRPr="00F45B9F">
        <w:rPr>
          <w:rFonts w:ascii="Book Antiqua" w:eastAsia="AppleGothic" w:hAnsi="Book Antiqua" w:cs="Arial"/>
        </w:rPr>
        <w:fldChar w:fldCharType="separate"/>
      </w:r>
      <w:r w:rsidRPr="00F45B9F">
        <w:rPr>
          <w:rFonts w:ascii="Book Antiqua" w:eastAsia="AppleGothic" w:hAnsi="Book Antiqua" w:cs="Arial"/>
          <w:noProof/>
          <w:vertAlign w:val="superscript"/>
        </w:rPr>
        <w:t>[</w:t>
      </w:r>
      <w:r w:rsidR="0084073D" w:rsidRPr="00F45B9F">
        <w:rPr>
          <w:rFonts w:ascii="Book Antiqua" w:eastAsia="AppleGothic" w:hAnsi="Book Antiqua" w:cs="Arial"/>
          <w:noProof/>
          <w:vertAlign w:val="superscript"/>
        </w:rPr>
        <w:t>45</w:t>
      </w:r>
      <w:r w:rsidRPr="00F45B9F">
        <w:rPr>
          <w:rFonts w:ascii="Book Antiqua" w:eastAsia="AppleGothic" w:hAnsi="Book Antiqua" w:cs="Arial"/>
          <w:noProof/>
          <w:vertAlign w:val="superscript"/>
        </w:rPr>
        <w:t>]</w:t>
      </w:r>
      <w:r w:rsidRPr="00F45B9F">
        <w:rPr>
          <w:rFonts w:ascii="Book Antiqua" w:eastAsia="AppleGothic" w:hAnsi="Book Antiqua" w:cs="Arial"/>
        </w:rPr>
        <w:fldChar w:fldCharType="end"/>
      </w:r>
      <w:r w:rsidRPr="00F45B9F">
        <w:rPr>
          <w:rFonts w:ascii="Book Antiqua" w:eastAsia="AppleGothic" w:hAnsi="Book Antiqua" w:cs="Arial"/>
        </w:rPr>
        <w:t>. The re-operation should be done in the same manner as the primary fundoplication. Revisional surgery, compared to primary repair, requires longer operative times (mean duration of reoperation was 177.4), is correlated with higher conversion rates to an open approach and has higher complication rates</w:t>
      </w:r>
      <w:r w:rsidR="009A1B4E" w:rsidRPr="00F45B9F">
        <w:rPr>
          <w:rFonts w:ascii="Book Antiqua" w:eastAsia="AppleGothic" w:hAnsi="Book Antiqua" w:cs="Arial"/>
        </w:rPr>
        <w:fldChar w:fldCharType="begin"/>
      </w:r>
      <w:r w:rsidR="009A1B4E" w:rsidRPr="00F45B9F">
        <w:rPr>
          <w:rFonts w:ascii="Book Antiqua" w:eastAsia="AppleGothic" w:hAnsi="Book Antiqua" w:cs="Arial"/>
        </w:rPr>
        <w:instrText xml:space="preserve"> ADDIN EN.CITE &lt;EndNote&gt;&lt;Cite&gt;&lt;Author&gt;Furnee&lt;/Author&gt;&lt;Year&gt;2009&lt;/Year&gt;&lt;RecNum&gt;51&lt;/RecNum&gt;&lt;DisplayText&gt;&lt;style face="superscript"&gt;[61]&lt;/style&gt;&lt;/DisplayText&gt;&lt;record&gt;&lt;rec-number&gt;51&lt;/rec-number&gt;&lt;foreign-keys&gt;&lt;key app="EN" db-id="wsztpx2pur9xsned9ac5vp0v5vatswsxafv2" timestamp="1437673753"&gt;51&lt;/key&gt;&lt;/foreign-keys&gt;&lt;ref-type name="Journal Article"&gt;17&lt;/ref-type&gt;&lt;contributors&gt;&lt;authors&gt;&lt;author&gt;Furnee, E. J.&lt;/author&gt;&lt;author&gt;Draaisma, W. A.&lt;/author&gt;&lt;author&gt;Broeders, I. A.&lt;/author&gt;&lt;author&gt;Gooszen, H. G.&lt;/author&gt;&lt;/authors&gt;&lt;/contributors&gt;&lt;auth-address&gt;Department of Surgery, H.P. G04.228, University Medical Centre Utrecht, P.O. Box 85500, 3508 GA, Utrecht, The Netherlands.&lt;/auth-address&gt;&lt;titles&gt;&lt;title&gt;Surgical reintervention after failed antireflux surgery: a systematic review of the literature&lt;/title&gt;&lt;secondary-title&gt;J Gastrointest Surg&lt;/secondary-title&gt;&lt;/titles&gt;&lt;periodical&gt;&lt;full-title&gt;J Gastrointest Surg&lt;/full-title&gt;&lt;/periodical&gt;&lt;pages&gt;1539-49&lt;/pages&gt;&lt;volume&gt;13&lt;/volume&gt;&lt;number&gt;8&lt;/number&gt;&lt;keywords&gt;&lt;keyword&gt;Fundoplication/*methods&lt;/keyword&gt;&lt;keyword&gt;Gastroesophageal Reflux/*surgery&lt;/keyword&gt;&lt;keyword&gt;Humans&lt;/keyword&gt;&lt;keyword&gt;Laparoscopy/*methods&lt;/keyword&gt;&lt;keyword&gt;Laparotomy/*methods&lt;/keyword&gt;&lt;keyword&gt;Patient Satisfaction&lt;/keyword&gt;&lt;keyword&gt;*Reoperation&lt;/keyword&gt;&lt;keyword&gt;Treatment Failure&lt;/keyword&gt;&lt;keyword&gt;Treatment Outcome&lt;/keyword&gt;&lt;/keywords&gt;&lt;dates&gt;&lt;year&gt;2009&lt;/year&gt;&lt;pub-dates&gt;&lt;date&gt;Aug&lt;/date&gt;&lt;/pub-dates&gt;&lt;/dates&gt;&lt;isbn&gt;1873-4626 (Electronic)&amp;#xD;1091-255X (Linking)&lt;/isbn&gt;&lt;accession-num&gt;19347410&lt;/accession-num&gt;&lt;urls&gt;&lt;related-urls&gt;&lt;url&gt;http://www.ncbi.nlm.nih.gov/pubmed/19347410&lt;/url&gt;&lt;/related-urls&gt;&lt;/urls&gt;&lt;custom2&gt;2710493&lt;/custom2&gt;&lt;electronic-resource-num&gt;10.1007/s11605-009-0873-z&lt;/electronic-resource-num&gt;&lt;/record&gt;&lt;/Cite&gt;&lt;/EndNote&gt;</w:instrText>
      </w:r>
      <w:r w:rsidR="009A1B4E" w:rsidRPr="00F45B9F">
        <w:rPr>
          <w:rFonts w:ascii="Book Antiqua" w:eastAsia="AppleGothic" w:hAnsi="Book Antiqua" w:cs="Arial"/>
        </w:rPr>
        <w:fldChar w:fldCharType="separate"/>
      </w:r>
      <w:r w:rsidR="009A1B4E" w:rsidRPr="00F45B9F">
        <w:rPr>
          <w:rFonts w:ascii="Book Antiqua" w:eastAsia="AppleGothic" w:hAnsi="Book Antiqua" w:cs="Arial"/>
          <w:noProof/>
          <w:vertAlign w:val="superscript"/>
        </w:rPr>
        <w:t>[</w:t>
      </w:r>
      <w:r w:rsidR="0084073D" w:rsidRPr="00F45B9F">
        <w:rPr>
          <w:rFonts w:ascii="Book Antiqua" w:eastAsia="AppleGothic" w:hAnsi="Book Antiqua" w:cs="Arial"/>
          <w:noProof/>
          <w:vertAlign w:val="superscript"/>
        </w:rPr>
        <w:t>47</w:t>
      </w:r>
      <w:r w:rsidR="009A1B4E" w:rsidRPr="00F45B9F">
        <w:rPr>
          <w:rFonts w:ascii="Book Antiqua" w:eastAsia="AppleGothic" w:hAnsi="Book Antiqua" w:cs="Arial"/>
          <w:noProof/>
          <w:vertAlign w:val="superscript"/>
        </w:rPr>
        <w:t>]</w:t>
      </w:r>
      <w:r w:rsidR="009A1B4E" w:rsidRPr="00F45B9F">
        <w:rPr>
          <w:rFonts w:ascii="Book Antiqua" w:eastAsia="AppleGothic" w:hAnsi="Book Antiqua" w:cs="Arial"/>
        </w:rPr>
        <w:fldChar w:fldCharType="end"/>
      </w:r>
      <w:r w:rsidRPr="00F45B9F">
        <w:rPr>
          <w:rFonts w:ascii="Book Antiqua" w:eastAsia="AppleGothic" w:hAnsi="Book Antiqua" w:cs="Arial"/>
        </w:rPr>
        <w:t>. Patient satisfaction after revisional surgery is generally high (89%) with resolution of heartburn symptoms in almost 80% of patients and resolution of regurgitation in 85% of patients, 18 mo</w:t>
      </w:r>
      <w:r w:rsidR="009A1B4E" w:rsidRPr="00F45B9F">
        <w:rPr>
          <w:rFonts w:ascii="Book Antiqua" w:eastAsia="宋体" w:hAnsi="Book Antiqua" w:cs="Arial" w:hint="eastAsia"/>
          <w:lang w:eastAsia="zh-CN"/>
        </w:rPr>
        <w:t xml:space="preserve"> </w:t>
      </w:r>
      <w:r w:rsidRPr="00F45B9F">
        <w:rPr>
          <w:rFonts w:ascii="Book Antiqua" w:eastAsia="AppleGothic" w:hAnsi="Book Antiqua" w:cs="Arial"/>
        </w:rPr>
        <w:t>after surgery</w:t>
      </w:r>
      <w:r w:rsidRPr="00F45B9F">
        <w:rPr>
          <w:rFonts w:ascii="Book Antiqua" w:eastAsia="AppleGothic" w:hAnsi="Book Antiqua" w:cs="Arial"/>
          <w:bCs/>
        </w:rPr>
        <w:fldChar w:fldCharType="begin"/>
      </w:r>
      <w:r w:rsidRPr="00F45B9F">
        <w:rPr>
          <w:rFonts w:ascii="Book Antiqua" w:eastAsia="AppleGothic" w:hAnsi="Book Antiqua" w:cs="Arial"/>
          <w:bCs/>
        </w:rPr>
        <w:instrText xml:space="preserve"> ADDIN EN.CITE &lt;EndNote&gt;&lt;Cite&gt;&lt;Author&gt;Floch&lt;/Author&gt;&lt;Year&gt;1999&lt;/Year&gt;&lt;RecNum&gt;50&lt;/RecNum&gt;&lt;DisplayText&gt;&lt;style face="superscript"&gt;[62]&lt;/style&gt;&lt;/DisplayText&gt;&lt;record&gt;&lt;rec-number&gt;50&lt;/rec-number&gt;&lt;foreign-keys&gt;&lt;key app="EN" db-id="wsztpx2pur9xsned9ac5vp0v5vatswsxafv2" timestamp="1437673031"&gt;50&lt;/key&gt;&lt;/foreign-keys&gt;&lt;ref-type name="Journal Article"&gt;17&lt;/ref-type&gt;&lt;contributors&gt;&lt;authors&gt;&lt;author&gt;Floch, N. R.&lt;/author&gt;&lt;author&gt;Hinder, R. A.&lt;/author&gt;&lt;author&gt;Klingler, P. J.&lt;/author&gt;&lt;author&gt;Branton, S. A.&lt;/author&gt;&lt;author&gt;Seelig, M. H.&lt;/author&gt;&lt;author&gt;Bammer, T.&lt;/author&gt;&lt;author&gt;Filipi, C. J.&lt;/author&gt;&lt;/authors&gt;&lt;/contributors&gt;&lt;auth-address&gt;Department of Surgery, Mayo Clinic, Jacksonville, Fla 32224, USA.&lt;/auth-address&gt;&lt;titles&gt;&lt;title&gt;Is laparoscopic reoperation for failed antireflux surgery feasible?&lt;/title&gt;&lt;secondary-title&gt;Arch Surg&lt;/secondary-title&gt;&lt;/titles&gt;&lt;periodical&gt;&lt;full-title&gt;Arch Surg&lt;/full-title&gt;&lt;/periodical&gt;&lt;pages&gt;733-7&lt;/pages&gt;&lt;volume&gt;134&lt;/volume&gt;&lt;number&gt;7&lt;/number&gt;&lt;keywords&gt;&lt;keyword&gt;Adolescent&lt;/keyword&gt;&lt;keyword&gt;Adult&lt;/keyword&gt;&lt;keyword&gt;Aged&lt;/keyword&gt;&lt;keyword&gt;Aged, 80 and over&lt;/keyword&gt;&lt;keyword&gt;Feasibility Studies&lt;/keyword&gt;&lt;keyword&gt;Female&lt;/keyword&gt;&lt;keyword&gt;Follow-Up Studies&lt;/keyword&gt;&lt;keyword&gt;Gastroesophageal Reflux/*surgery&lt;/keyword&gt;&lt;keyword&gt;Humans&lt;/keyword&gt;&lt;keyword&gt;*Laparoscopy/adverse effects&lt;/keyword&gt;&lt;keyword&gt;Male&lt;/keyword&gt;&lt;keyword&gt;Middle Aged&lt;/keyword&gt;&lt;keyword&gt;Postoperative Complications/epidemiology&lt;/keyword&gt;&lt;keyword&gt;Reoperation&lt;/keyword&gt;&lt;keyword&gt;Treatment Failure&lt;/keyword&gt;&lt;/keywords&gt;&lt;dates&gt;&lt;year&gt;1999&lt;/year&gt;&lt;pub-dates&gt;&lt;date&gt;Jul&lt;/date&gt;&lt;/pub-dates&gt;&lt;/dates&gt;&lt;isbn&gt;0004-0010 (Print)&amp;#xD;0004-0010 (Linking)&lt;/isbn&gt;&lt;accession-num&gt;10401824&lt;/accession-num&gt;&lt;urls&gt;&lt;related-urls&gt;&lt;url&gt;http://www.ncbi.nlm.nih.gov/pubmed/10401824&lt;/url&gt;&lt;/related-urls&gt;&lt;/urls&gt;&lt;/record&gt;&lt;/Cite&gt;&lt;/EndNote&gt;</w:instrText>
      </w:r>
      <w:r w:rsidRPr="00F45B9F">
        <w:rPr>
          <w:rFonts w:ascii="Book Antiqua" w:eastAsia="AppleGothic" w:hAnsi="Book Antiqua" w:cs="Arial"/>
          <w:bCs/>
        </w:rPr>
        <w:fldChar w:fldCharType="separate"/>
      </w:r>
      <w:r w:rsidRPr="00F45B9F">
        <w:rPr>
          <w:rFonts w:ascii="Book Antiqua" w:eastAsia="AppleGothic" w:hAnsi="Book Antiqua" w:cs="Arial"/>
          <w:bCs/>
          <w:noProof/>
          <w:vertAlign w:val="superscript"/>
        </w:rPr>
        <w:t>[</w:t>
      </w:r>
      <w:r w:rsidR="0084073D" w:rsidRPr="00F45B9F">
        <w:rPr>
          <w:rFonts w:ascii="Book Antiqua" w:eastAsia="AppleGothic" w:hAnsi="Book Antiqua" w:cs="Arial"/>
          <w:bCs/>
          <w:noProof/>
          <w:vertAlign w:val="superscript"/>
        </w:rPr>
        <w:t>48</w:t>
      </w:r>
      <w:r w:rsidRPr="00F45B9F">
        <w:rPr>
          <w:rFonts w:ascii="Book Antiqua" w:eastAsia="AppleGothic" w:hAnsi="Book Antiqua" w:cs="Arial"/>
          <w:bCs/>
          <w:noProof/>
          <w:vertAlign w:val="superscript"/>
        </w:rPr>
        <w:t>]</w:t>
      </w:r>
      <w:r w:rsidRPr="00F45B9F">
        <w:rPr>
          <w:rFonts w:ascii="Book Antiqua" w:eastAsia="AppleGothic" w:hAnsi="Book Antiqua" w:cs="Arial"/>
          <w:bCs/>
        </w:rPr>
        <w:fldChar w:fldCharType="end"/>
      </w:r>
      <w:r w:rsidRPr="00F45B9F">
        <w:rPr>
          <w:rFonts w:ascii="Book Antiqua" w:eastAsia="AppleGothic" w:hAnsi="Book Antiqua" w:cs="Arial"/>
        </w:rPr>
        <w:t xml:space="preserve">. </w:t>
      </w:r>
    </w:p>
    <w:p w14:paraId="22CE4A36" w14:textId="77777777" w:rsidR="00453646" w:rsidRPr="00F45B9F" w:rsidRDefault="00453646" w:rsidP="00970066">
      <w:pPr>
        <w:spacing w:line="360" w:lineRule="auto"/>
        <w:jc w:val="both"/>
        <w:rPr>
          <w:rFonts w:ascii="Book Antiqua" w:eastAsia="AppleGothic" w:hAnsi="Book Antiqua" w:cs="Arial"/>
          <w:b/>
        </w:rPr>
      </w:pPr>
      <w:r w:rsidRPr="00F45B9F">
        <w:rPr>
          <w:rFonts w:ascii="Book Antiqua" w:eastAsia="AppleGothic" w:hAnsi="Book Antiqua" w:cs="Arial"/>
          <w:b/>
        </w:rPr>
        <w:t>CONCLUSON</w:t>
      </w:r>
    </w:p>
    <w:p w14:paraId="0451C8B9" w14:textId="68DFE43C" w:rsidR="00970066" w:rsidRPr="00F45B9F" w:rsidRDefault="00453646" w:rsidP="00970066">
      <w:pPr>
        <w:spacing w:line="360" w:lineRule="auto"/>
        <w:jc w:val="both"/>
        <w:rPr>
          <w:rFonts w:ascii="Book Antiqua" w:eastAsia="AppleGothic" w:hAnsi="Book Antiqua" w:cs="Arial"/>
        </w:rPr>
      </w:pPr>
      <w:r w:rsidRPr="00F45B9F">
        <w:rPr>
          <w:rFonts w:ascii="Book Antiqua" w:eastAsia="AppleGothic" w:hAnsi="Book Antiqua" w:cs="Arial"/>
        </w:rPr>
        <w:t xml:space="preserve">GERD is a very common disorder with increasing prevalence. Excessive reflux of acidic gastric contents has a multitude of symptoms for the suffering patient including heartburn, regurgitation, cough, and dysphagia. There are also associated complications of GERD including erosive esophagitis, Barrett’s esophagus, stricture and adenocarcinoma. Surgical intervention is often necessary in those who fail medical therapy, are non-compliant or wish to discontinue long-term medical therapy, have complications secondary to GERD, or present with extra-esophageal symptoms. There are various types of anti-reflux operations that have been quite successful in treating GERD and restoring competence in an otherwise incompetent LES, while at the same time repairing a potential hiatal hernia. Laparoscopic fundoplication is the gold standard for </w:t>
      </w:r>
      <w:r w:rsidRPr="00F45B9F">
        <w:rPr>
          <w:rFonts w:ascii="Book Antiqua" w:eastAsia="AppleGothic" w:hAnsi="Book Antiqua" w:cs="Arial"/>
        </w:rPr>
        <w:lastRenderedPageBreak/>
        <w:t xml:space="preserve">surgical treatment of severe GERD and results in approximately 95% patient satisfaction. Robotic Nissen fundoplication is also very advantageous with good outcomes. In regards to the specific type of fundoplication, the Nissen fundoplication has overall improved outcomes when compared to partial wraps. Before entertaining a surgical approach, it is important that the surgeon take all necessary preoperative measures to ensure surgery is the appropriate choice for the patient. The surgeon must also take into consideration special situations such as obese patients or those that are in need of a </w:t>
      </w:r>
      <w:bookmarkStart w:id="4" w:name="_GoBack"/>
      <w:r w:rsidRPr="00F45B9F">
        <w:rPr>
          <w:rFonts w:ascii="Book Antiqua" w:eastAsia="AppleGothic" w:hAnsi="Book Antiqua" w:cs="Arial"/>
        </w:rPr>
        <w:t xml:space="preserve">revisional </w:t>
      </w:r>
      <w:bookmarkEnd w:id="4"/>
      <w:r w:rsidRPr="00F45B9F">
        <w:rPr>
          <w:rFonts w:ascii="Book Antiqua" w:eastAsia="AppleGothic" w:hAnsi="Book Antiqua" w:cs="Arial"/>
        </w:rPr>
        <w:t xml:space="preserve">anti-reflux procedure. </w:t>
      </w:r>
    </w:p>
    <w:p w14:paraId="0FE5DA31" w14:textId="515299B7" w:rsidR="001D44D6" w:rsidRPr="00F45B9F" w:rsidRDefault="001D44D6" w:rsidP="001D44D6"/>
    <w:p w14:paraId="47EA362B" w14:textId="6E781D84" w:rsidR="00970066" w:rsidRPr="00F45B9F" w:rsidRDefault="00970066">
      <w:pPr>
        <w:rPr>
          <w:rFonts w:eastAsia="宋体"/>
          <w:lang w:eastAsia="zh-CN"/>
        </w:rPr>
      </w:pPr>
      <w:r w:rsidRPr="00F45B9F">
        <w:rPr>
          <w:rFonts w:eastAsia="宋体"/>
          <w:lang w:eastAsia="zh-CN"/>
        </w:rPr>
        <w:br w:type="page"/>
      </w:r>
    </w:p>
    <w:p w14:paraId="11114EE9" w14:textId="600D0128" w:rsidR="00C3647F" w:rsidRPr="00F45B9F" w:rsidRDefault="00970066" w:rsidP="00F45B9F">
      <w:pPr>
        <w:spacing w:line="360" w:lineRule="auto"/>
        <w:jc w:val="both"/>
        <w:rPr>
          <w:rFonts w:ascii="Book Antiqua" w:eastAsia="宋体" w:hAnsi="Book Antiqua"/>
          <w:b/>
          <w:lang w:eastAsia="zh-CN"/>
        </w:rPr>
      </w:pPr>
      <w:r w:rsidRPr="00F45B9F">
        <w:rPr>
          <w:rFonts w:ascii="Book Antiqua" w:eastAsia="宋体" w:hAnsi="Book Antiqua"/>
          <w:b/>
          <w:lang w:eastAsia="zh-CN"/>
        </w:rPr>
        <w:lastRenderedPageBreak/>
        <w:t>REFERENCES</w:t>
      </w:r>
    </w:p>
    <w:p w14:paraId="1D4B80C2" w14:textId="77777777" w:rsidR="00F45B9F" w:rsidRPr="00F45B9F" w:rsidRDefault="00F45B9F" w:rsidP="00F45B9F">
      <w:pPr>
        <w:spacing w:line="360" w:lineRule="auto"/>
        <w:jc w:val="both"/>
        <w:rPr>
          <w:rFonts w:ascii="Book Antiqua" w:eastAsia="宋体" w:hAnsi="Book Antiqua" w:cs="宋体"/>
          <w:lang w:eastAsia="zh-CN"/>
        </w:rPr>
      </w:pPr>
      <w:r w:rsidRPr="00F45B9F">
        <w:rPr>
          <w:rFonts w:ascii="Book Antiqua" w:eastAsia="宋体" w:hAnsi="Book Antiqua" w:cs="宋体"/>
          <w:lang w:eastAsia="zh-CN"/>
        </w:rPr>
        <w:t xml:space="preserve">1 </w:t>
      </w:r>
      <w:r w:rsidRPr="00F45B9F">
        <w:rPr>
          <w:rFonts w:ascii="Book Antiqua" w:eastAsia="宋体" w:hAnsi="Book Antiqua" w:cs="宋体"/>
          <w:b/>
          <w:bCs/>
          <w:lang w:eastAsia="zh-CN"/>
        </w:rPr>
        <w:t>Herregods TV</w:t>
      </w:r>
      <w:r w:rsidRPr="00F45B9F">
        <w:rPr>
          <w:rFonts w:ascii="Book Antiqua" w:eastAsia="宋体" w:hAnsi="Book Antiqua" w:cs="宋体"/>
          <w:lang w:eastAsia="zh-CN"/>
        </w:rPr>
        <w:t xml:space="preserve">, Bredenoord AJ, Smout AJ. Pathophysiology of gastroesophageal reflux disease: new understanding in a new era. </w:t>
      </w:r>
      <w:r w:rsidRPr="00F45B9F">
        <w:rPr>
          <w:rFonts w:ascii="Book Antiqua" w:eastAsia="宋体" w:hAnsi="Book Antiqua" w:cs="宋体"/>
          <w:i/>
          <w:iCs/>
          <w:lang w:eastAsia="zh-CN"/>
        </w:rPr>
        <w:t>Neurogastroenterol Motil</w:t>
      </w:r>
      <w:r w:rsidRPr="00F45B9F">
        <w:rPr>
          <w:rFonts w:ascii="Book Antiqua" w:eastAsia="宋体" w:hAnsi="Book Antiqua" w:cs="宋体"/>
          <w:lang w:eastAsia="zh-CN"/>
        </w:rPr>
        <w:t xml:space="preserve"> 2015; </w:t>
      </w:r>
      <w:r w:rsidRPr="00F45B9F">
        <w:rPr>
          <w:rFonts w:ascii="Book Antiqua" w:eastAsia="宋体" w:hAnsi="Book Antiqua" w:cs="宋体"/>
          <w:b/>
          <w:bCs/>
          <w:lang w:eastAsia="zh-CN"/>
        </w:rPr>
        <w:t>27</w:t>
      </w:r>
      <w:r w:rsidRPr="00F45B9F">
        <w:rPr>
          <w:rFonts w:ascii="Book Antiqua" w:eastAsia="宋体" w:hAnsi="Book Antiqua" w:cs="宋体"/>
          <w:lang w:eastAsia="zh-CN"/>
        </w:rPr>
        <w:t>: 1202-1213 [PMID: 26053301 DOI: 10.1111/nmo.12611]</w:t>
      </w:r>
    </w:p>
    <w:p w14:paraId="749746B3" w14:textId="77777777" w:rsidR="00F45B9F" w:rsidRPr="00F45B9F" w:rsidRDefault="00F45B9F" w:rsidP="00F45B9F">
      <w:pPr>
        <w:spacing w:line="360" w:lineRule="auto"/>
        <w:jc w:val="both"/>
        <w:rPr>
          <w:rFonts w:ascii="Book Antiqua" w:eastAsia="宋体" w:hAnsi="Book Antiqua" w:cs="宋体"/>
          <w:lang w:eastAsia="zh-CN"/>
        </w:rPr>
      </w:pPr>
      <w:r w:rsidRPr="00F45B9F">
        <w:rPr>
          <w:rFonts w:ascii="Book Antiqua" w:eastAsia="宋体" w:hAnsi="Book Antiqua" w:cs="宋体"/>
          <w:lang w:eastAsia="zh-CN"/>
        </w:rPr>
        <w:t xml:space="preserve">2 </w:t>
      </w:r>
      <w:r w:rsidRPr="00F45B9F">
        <w:rPr>
          <w:rFonts w:ascii="Book Antiqua" w:eastAsia="宋体" w:hAnsi="Book Antiqua" w:cs="宋体"/>
          <w:b/>
          <w:bCs/>
          <w:lang w:eastAsia="zh-CN"/>
        </w:rPr>
        <w:t>Hummel K</w:t>
      </w:r>
      <w:r w:rsidRPr="00F45B9F">
        <w:rPr>
          <w:rFonts w:ascii="Book Antiqua" w:eastAsia="宋体" w:hAnsi="Book Antiqua" w:cs="宋体"/>
          <w:lang w:eastAsia="zh-CN"/>
        </w:rPr>
        <w:t xml:space="preserve">, Richards W. Endoscopic treatment of gastroesophageal reflux disease. </w:t>
      </w:r>
      <w:r w:rsidRPr="00F45B9F">
        <w:rPr>
          <w:rFonts w:ascii="Book Antiqua" w:eastAsia="宋体" w:hAnsi="Book Antiqua" w:cs="宋体"/>
          <w:i/>
          <w:iCs/>
          <w:lang w:eastAsia="zh-CN"/>
        </w:rPr>
        <w:t>Surg Clin North Am</w:t>
      </w:r>
      <w:r w:rsidRPr="00F45B9F">
        <w:rPr>
          <w:rFonts w:ascii="Book Antiqua" w:eastAsia="宋体" w:hAnsi="Book Antiqua" w:cs="宋体"/>
          <w:lang w:eastAsia="zh-CN"/>
        </w:rPr>
        <w:t xml:space="preserve"> 2015; </w:t>
      </w:r>
      <w:r w:rsidRPr="00F45B9F">
        <w:rPr>
          <w:rFonts w:ascii="Book Antiqua" w:eastAsia="宋体" w:hAnsi="Book Antiqua" w:cs="宋体"/>
          <w:b/>
          <w:bCs/>
          <w:lang w:eastAsia="zh-CN"/>
        </w:rPr>
        <w:t>95</w:t>
      </w:r>
      <w:r w:rsidRPr="00F45B9F">
        <w:rPr>
          <w:rFonts w:ascii="Book Antiqua" w:eastAsia="宋体" w:hAnsi="Book Antiqua" w:cs="宋体"/>
          <w:lang w:eastAsia="zh-CN"/>
        </w:rPr>
        <w:t>: 653-667 [PMID: 25965137 DOI: 10.1016/j.suc.2015.02.016]</w:t>
      </w:r>
    </w:p>
    <w:p w14:paraId="6A803204" w14:textId="77777777" w:rsidR="00F45B9F" w:rsidRPr="00F45B9F" w:rsidRDefault="00F45B9F" w:rsidP="00F45B9F">
      <w:pPr>
        <w:spacing w:line="360" w:lineRule="auto"/>
        <w:jc w:val="both"/>
        <w:rPr>
          <w:rFonts w:ascii="Book Antiqua" w:eastAsia="宋体" w:hAnsi="Book Antiqua" w:cs="宋体"/>
          <w:lang w:eastAsia="zh-CN"/>
        </w:rPr>
      </w:pPr>
      <w:r w:rsidRPr="00F45B9F">
        <w:rPr>
          <w:rFonts w:ascii="Book Antiqua" w:eastAsia="宋体" w:hAnsi="Book Antiqua" w:cs="宋体"/>
          <w:lang w:eastAsia="zh-CN"/>
        </w:rPr>
        <w:t xml:space="preserve">3 </w:t>
      </w:r>
      <w:r w:rsidRPr="00F45B9F">
        <w:rPr>
          <w:rFonts w:ascii="Book Antiqua" w:eastAsia="宋体" w:hAnsi="Book Antiqua" w:cs="宋体"/>
          <w:b/>
          <w:bCs/>
          <w:lang w:eastAsia="zh-CN"/>
        </w:rPr>
        <w:t>Yates RB</w:t>
      </w:r>
      <w:r w:rsidRPr="00F45B9F">
        <w:rPr>
          <w:rFonts w:ascii="Book Antiqua" w:eastAsia="宋体" w:hAnsi="Book Antiqua" w:cs="宋体"/>
          <w:lang w:eastAsia="zh-CN"/>
        </w:rPr>
        <w:t xml:space="preserve">, Oelschlager BK. Surgical treatment of gastroesophageal reflux disease. </w:t>
      </w:r>
      <w:r w:rsidRPr="00F45B9F">
        <w:rPr>
          <w:rFonts w:ascii="Book Antiqua" w:eastAsia="宋体" w:hAnsi="Book Antiqua" w:cs="宋体"/>
          <w:i/>
          <w:iCs/>
          <w:lang w:eastAsia="zh-CN"/>
        </w:rPr>
        <w:t>Surg Clin North Am</w:t>
      </w:r>
      <w:r w:rsidRPr="00F45B9F">
        <w:rPr>
          <w:rFonts w:ascii="Book Antiqua" w:eastAsia="宋体" w:hAnsi="Book Antiqua" w:cs="宋体"/>
          <w:lang w:eastAsia="zh-CN"/>
        </w:rPr>
        <w:t xml:space="preserve"> 2015; </w:t>
      </w:r>
      <w:r w:rsidRPr="00F45B9F">
        <w:rPr>
          <w:rFonts w:ascii="Book Antiqua" w:eastAsia="宋体" w:hAnsi="Book Antiqua" w:cs="宋体"/>
          <w:b/>
          <w:bCs/>
          <w:lang w:eastAsia="zh-CN"/>
        </w:rPr>
        <w:t>95</w:t>
      </w:r>
      <w:r w:rsidRPr="00F45B9F">
        <w:rPr>
          <w:rFonts w:ascii="Book Antiqua" w:eastAsia="宋体" w:hAnsi="Book Antiqua" w:cs="宋体"/>
          <w:lang w:eastAsia="zh-CN"/>
        </w:rPr>
        <w:t>: 527-553 [PMID: 25965128 DOI: 10.1016/j.suc.2015.02.007]</w:t>
      </w:r>
    </w:p>
    <w:p w14:paraId="530BC05C" w14:textId="77777777" w:rsidR="00F45B9F" w:rsidRPr="00F45B9F" w:rsidRDefault="00F45B9F" w:rsidP="00F45B9F">
      <w:pPr>
        <w:spacing w:line="360" w:lineRule="auto"/>
        <w:jc w:val="both"/>
        <w:rPr>
          <w:rFonts w:ascii="Book Antiqua" w:eastAsia="宋体" w:hAnsi="Book Antiqua" w:cs="宋体"/>
          <w:lang w:eastAsia="zh-CN"/>
        </w:rPr>
      </w:pPr>
      <w:r w:rsidRPr="00F45B9F">
        <w:rPr>
          <w:rFonts w:ascii="Book Antiqua" w:eastAsia="宋体" w:hAnsi="Book Antiqua" w:cs="宋体"/>
          <w:lang w:eastAsia="zh-CN"/>
        </w:rPr>
        <w:t xml:space="preserve">4 </w:t>
      </w:r>
      <w:r w:rsidRPr="00F45B9F">
        <w:rPr>
          <w:rFonts w:ascii="Book Antiqua" w:eastAsia="宋体" w:hAnsi="Book Antiqua" w:cs="宋体"/>
          <w:b/>
          <w:bCs/>
          <w:lang w:eastAsia="zh-CN"/>
        </w:rPr>
        <w:t>Katz PO</w:t>
      </w:r>
      <w:r w:rsidRPr="00F45B9F">
        <w:rPr>
          <w:rFonts w:ascii="Book Antiqua" w:eastAsia="宋体" w:hAnsi="Book Antiqua" w:cs="宋体"/>
          <w:lang w:eastAsia="zh-CN"/>
        </w:rPr>
        <w:t xml:space="preserve">, Gerson LB, Vela MF. Guidelines for the diagnosis and management of gastroesophageal reflux disease. </w:t>
      </w:r>
      <w:r w:rsidRPr="00F45B9F">
        <w:rPr>
          <w:rFonts w:ascii="Book Antiqua" w:eastAsia="宋体" w:hAnsi="Book Antiqua" w:cs="宋体"/>
          <w:i/>
          <w:iCs/>
          <w:lang w:eastAsia="zh-CN"/>
        </w:rPr>
        <w:t>Am J Gastroenterol</w:t>
      </w:r>
      <w:r w:rsidRPr="00F45B9F">
        <w:rPr>
          <w:rFonts w:ascii="Book Antiqua" w:eastAsia="宋体" w:hAnsi="Book Antiqua" w:cs="宋体"/>
          <w:lang w:eastAsia="zh-CN"/>
        </w:rPr>
        <w:t xml:space="preserve"> 2013; </w:t>
      </w:r>
      <w:r w:rsidRPr="00F45B9F">
        <w:rPr>
          <w:rFonts w:ascii="Book Antiqua" w:eastAsia="宋体" w:hAnsi="Book Antiqua" w:cs="宋体"/>
          <w:b/>
          <w:bCs/>
          <w:lang w:eastAsia="zh-CN"/>
        </w:rPr>
        <w:t>108</w:t>
      </w:r>
      <w:r w:rsidRPr="00F45B9F">
        <w:rPr>
          <w:rFonts w:ascii="Book Antiqua" w:eastAsia="宋体" w:hAnsi="Book Antiqua" w:cs="宋体"/>
          <w:lang w:eastAsia="zh-CN"/>
        </w:rPr>
        <w:t>: 308-28; quiz 329 [PMID: 23419381 DOI: 10.1038/ajg.2012.444]</w:t>
      </w:r>
    </w:p>
    <w:p w14:paraId="04DF5B66" w14:textId="77777777" w:rsidR="00F45B9F" w:rsidRPr="00F45B9F" w:rsidRDefault="00F45B9F" w:rsidP="00F45B9F">
      <w:pPr>
        <w:spacing w:line="360" w:lineRule="auto"/>
        <w:jc w:val="both"/>
        <w:rPr>
          <w:rFonts w:ascii="Book Antiqua" w:eastAsia="宋体" w:hAnsi="Book Antiqua" w:cs="宋体"/>
          <w:lang w:eastAsia="zh-CN"/>
        </w:rPr>
      </w:pPr>
      <w:r w:rsidRPr="00F45B9F">
        <w:rPr>
          <w:rFonts w:ascii="Book Antiqua" w:eastAsia="宋体" w:hAnsi="Book Antiqua" w:cs="宋体"/>
          <w:lang w:eastAsia="zh-CN"/>
        </w:rPr>
        <w:t xml:space="preserve">5 </w:t>
      </w:r>
      <w:r w:rsidRPr="00F45B9F">
        <w:rPr>
          <w:rFonts w:ascii="Book Antiqua" w:eastAsia="宋体" w:hAnsi="Book Antiqua" w:cs="宋体"/>
          <w:b/>
          <w:bCs/>
          <w:lang w:eastAsia="zh-CN"/>
        </w:rPr>
        <w:t>Kleiman DA</w:t>
      </w:r>
      <w:r w:rsidRPr="00F45B9F">
        <w:rPr>
          <w:rFonts w:ascii="Book Antiqua" w:eastAsia="宋体" w:hAnsi="Book Antiqua" w:cs="宋体"/>
          <w:lang w:eastAsia="zh-CN"/>
        </w:rPr>
        <w:t xml:space="preserve">, Beninato T, Bosworth BP, Brunaud L, Ciecierega T, Crawford CV, Turner BG, Fahey TJ, Zarnegar R. Early referral for esophageal pH monitoring is more cost-effective than prolonged empiric trials of proton-pump inhibitors for suspected gastroesophageal reflux disease. </w:t>
      </w:r>
      <w:r w:rsidRPr="00F45B9F">
        <w:rPr>
          <w:rFonts w:ascii="Book Antiqua" w:eastAsia="宋体" w:hAnsi="Book Antiqua" w:cs="宋体"/>
          <w:i/>
          <w:iCs/>
          <w:lang w:eastAsia="zh-CN"/>
        </w:rPr>
        <w:t>J Gastrointest Surg</w:t>
      </w:r>
      <w:r w:rsidRPr="00F45B9F">
        <w:rPr>
          <w:rFonts w:ascii="Book Antiqua" w:eastAsia="宋体" w:hAnsi="Book Antiqua" w:cs="宋体"/>
          <w:lang w:eastAsia="zh-CN"/>
        </w:rPr>
        <w:t xml:space="preserve"> 2014; </w:t>
      </w:r>
      <w:r w:rsidRPr="00F45B9F">
        <w:rPr>
          <w:rFonts w:ascii="Book Antiqua" w:eastAsia="宋体" w:hAnsi="Book Antiqua" w:cs="宋体"/>
          <w:b/>
          <w:bCs/>
          <w:lang w:eastAsia="zh-CN"/>
        </w:rPr>
        <w:t>18</w:t>
      </w:r>
      <w:r w:rsidRPr="00F45B9F">
        <w:rPr>
          <w:rFonts w:ascii="Book Antiqua" w:eastAsia="宋体" w:hAnsi="Book Antiqua" w:cs="宋体"/>
          <w:lang w:eastAsia="zh-CN"/>
        </w:rPr>
        <w:t>: 26-33; discussion 33-4 [PMID: 24214090 DOI: 10.1007/s11605-013-2327-x]</w:t>
      </w:r>
    </w:p>
    <w:p w14:paraId="07C20098" w14:textId="77777777" w:rsidR="00F45B9F" w:rsidRPr="00F45B9F" w:rsidRDefault="00F45B9F" w:rsidP="00F45B9F">
      <w:pPr>
        <w:spacing w:line="360" w:lineRule="auto"/>
        <w:jc w:val="both"/>
        <w:rPr>
          <w:rFonts w:ascii="Book Antiqua" w:eastAsia="宋体" w:hAnsi="Book Antiqua" w:cs="宋体"/>
          <w:lang w:eastAsia="zh-CN"/>
        </w:rPr>
      </w:pPr>
      <w:r w:rsidRPr="00F45B9F">
        <w:rPr>
          <w:rFonts w:ascii="Book Antiqua" w:eastAsia="宋体" w:hAnsi="Book Antiqua" w:cs="宋体"/>
          <w:lang w:eastAsia="zh-CN"/>
        </w:rPr>
        <w:t xml:space="preserve">6 </w:t>
      </w:r>
      <w:r w:rsidRPr="00F45B9F">
        <w:rPr>
          <w:rFonts w:ascii="Book Antiqua" w:eastAsia="宋体" w:hAnsi="Book Antiqua" w:cs="宋体"/>
          <w:b/>
          <w:bCs/>
          <w:lang w:eastAsia="zh-CN"/>
        </w:rPr>
        <w:t>Ware JE</w:t>
      </w:r>
      <w:r w:rsidRPr="00F45B9F">
        <w:rPr>
          <w:rFonts w:ascii="Book Antiqua" w:eastAsia="宋体" w:hAnsi="Book Antiqua" w:cs="宋体"/>
          <w:lang w:eastAsia="zh-CN"/>
        </w:rPr>
        <w:t xml:space="preserve">, Sherbourne CD. The MOS 36-item short-form health survey (SF-36). I. Conceptual framework and item selection. </w:t>
      </w:r>
      <w:r w:rsidRPr="00F45B9F">
        <w:rPr>
          <w:rFonts w:ascii="Book Antiqua" w:eastAsia="宋体" w:hAnsi="Book Antiqua" w:cs="宋体"/>
          <w:i/>
          <w:iCs/>
          <w:lang w:eastAsia="zh-CN"/>
        </w:rPr>
        <w:t>Med Care</w:t>
      </w:r>
      <w:r w:rsidRPr="00F45B9F">
        <w:rPr>
          <w:rFonts w:ascii="Book Antiqua" w:eastAsia="宋体" w:hAnsi="Book Antiqua" w:cs="宋体"/>
          <w:lang w:eastAsia="zh-CN"/>
        </w:rPr>
        <w:t xml:space="preserve"> 1992; </w:t>
      </w:r>
      <w:r w:rsidRPr="00F45B9F">
        <w:rPr>
          <w:rFonts w:ascii="Book Antiqua" w:eastAsia="宋体" w:hAnsi="Book Antiqua" w:cs="宋体"/>
          <w:b/>
          <w:bCs/>
          <w:lang w:eastAsia="zh-CN"/>
        </w:rPr>
        <w:t>30</w:t>
      </w:r>
      <w:r w:rsidRPr="00F45B9F">
        <w:rPr>
          <w:rFonts w:ascii="Book Antiqua" w:eastAsia="宋体" w:hAnsi="Book Antiqua" w:cs="宋体"/>
          <w:lang w:eastAsia="zh-CN"/>
        </w:rPr>
        <w:t>: 473-483 [PMID: 1593914 DOI: 10.1097/00005650-199206000-00002]</w:t>
      </w:r>
    </w:p>
    <w:p w14:paraId="389D84F6" w14:textId="77777777" w:rsidR="00F45B9F" w:rsidRPr="00F45B9F" w:rsidRDefault="00F45B9F" w:rsidP="00F45B9F">
      <w:pPr>
        <w:spacing w:line="360" w:lineRule="auto"/>
        <w:jc w:val="both"/>
        <w:rPr>
          <w:rFonts w:ascii="Book Antiqua" w:eastAsia="宋体" w:hAnsi="Book Antiqua" w:cs="宋体"/>
          <w:lang w:eastAsia="zh-CN"/>
        </w:rPr>
      </w:pPr>
      <w:r w:rsidRPr="00F45B9F">
        <w:rPr>
          <w:rFonts w:ascii="Book Antiqua" w:eastAsia="宋体" w:hAnsi="Book Antiqua" w:cs="宋体"/>
          <w:lang w:eastAsia="zh-CN"/>
        </w:rPr>
        <w:t xml:space="preserve">7 </w:t>
      </w:r>
      <w:r w:rsidRPr="00F45B9F">
        <w:rPr>
          <w:rFonts w:ascii="Book Antiqua" w:eastAsia="宋体" w:hAnsi="Book Antiqua" w:cs="宋体"/>
          <w:b/>
          <w:lang w:eastAsia="zh-CN"/>
        </w:rPr>
        <w:t>Tosato F</w:t>
      </w:r>
      <w:r w:rsidRPr="00F45B9F">
        <w:rPr>
          <w:rFonts w:ascii="Book Antiqua" w:eastAsia="宋体" w:hAnsi="Book Antiqua" w:cs="宋体"/>
          <w:lang w:eastAsia="zh-CN"/>
        </w:rPr>
        <w:t>, Marano S, Mattachione S, Luongo B, Paltrinieri G, Mingarelli V, Vasapollo L. Surgical treatment of gastroesophageal reflux disease. Advances in endoscopic surgery. InTech, 2011: 259-290</w:t>
      </w:r>
    </w:p>
    <w:p w14:paraId="0E029E9F" w14:textId="77777777" w:rsidR="00F45B9F" w:rsidRPr="00F45B9F" w:rsidRDefault="00F45B9F" w:rsidP="00F45B9F">
      <w:pPr>
        <w:spacing w:line="360" w:lineRule="auto"/>
        <w:jc w:val="both"/>
        <w:rPr>
          <w:rFonts w:ascii="Book Antiqua" w:eastAsia="宋体" w:hAnsi="Book Antiqua" w:cs="宋体"/>
          <w:lang w:eastAsia="zh-CN"/>
        </w:rPr>
      </w:pPr>
      <w:r w:rsidRPr="00F45B9F">
        <w:rPr>
          <w:rFonts w:ascii="Book Antiqua" w:eastAsia="宋体" w:hAnsi="Book Antiqua" w:cs="宋体"/>
          <w:lang w:eastAsia="zh-CN"/>
        </w:rPr>
        <w:t xml:space="preserve">8 </w:t>
      </w:r>
      <w:r w:rsidRPr="00F45B9F">
        <w:rPr>
          <w:rFonts w:ascii="Book Antiqua" w:eastAsia="宋体" w:hAnsi="Book Antiqua" w:cs="宋体"/>
          <w:b/>
          <w:bCs/>
          <w:lang w:eastAsia="zh-CN"/>
        </w:rPr>
        <w:t>Rossetti G</w:t>
      </w:r>
      <w:r w:rsidRPr="00F45B9F">
        <w:rPr>
          <w:rFonts w:ascii="Book Antiqua" w:eastAsia="宋体" w:hAnsi="Book Antiqua" w:cs="宋体"/>
          <w:lang w:eastAsia="zh-CN"/>
        </w:rPr>
        <w:t xml:space="preserve">, Limongelli P, Cimmino M, Napoletano D, Bondanese MC, Romano G, Pratilas M, Guerriero L, Orlando F, Conzo G, Amato B, Docimo G, Tolone S, Brusciano L, Docimo L, Fei L. Outcome of medical and surgical therapy of GERD: predictive role of quality of life scores and instrumental evaluation. </w:t>
      </w:r>
      <w:r w:rsidRPr="00F45B9F">
        <w:rPr>
          <w:rFonts w:ascii="Book Antiqua" w:eastAsia="宋体" w:hAnsi="Book Antiqua" w:cs="宋体"/>
          <w:i/>
          <w:iCs/>
          <w:lang w:eastAsia="zh-CN"/>
        </w:rPr>
        <w:t>Int J Surg</w:t>
      </w:r>
      <w:r w:rsidRPr="00F45B9F">
        <w:rPr>
          <w:rFonts w:ascii="Book Antiqua" w:eastAsia="宋体" w:hAnsi="Book Antiqua" w:cs="宋体"/>
          <w:lang w:eastAsia="zh-CN"/>
        </w:rPr>
        <w:t xml:space="preserve"> 2014; </w:t>
      </w:r>
      <w:r w:rsidRPr="00F45B9F">
        <w:rPr>
          <w:rFonts w:ascii="Book Antiqua" w:eastAsia="宋体" w:hAnsi="Book Antiqua" w:cs="宋体"/>
          <w:b/>
          <w:bCs/>
          <w:lang w:eastAsia="zh-CN"/>
        </w:rPr>
        <w:t xml:space="preserve">12 </w:t>
      </w:r>
      <w:r w:rsidRPr="00F45B9F">
        <w:rPr>
          <w:rFonts w:ascii="Book Antiqua" w:eastAsia="宋体" w:hAnsi="Book Antiqua" w:cs="宋体"/>
          <w:bCs/>
          <w:lang w:eastAsia="zh-CN"/>
        </w:rPr>
        <w:t>Suppl 1</w:t>
      </w:r>
      <w:r w:rsidRPr="00F45B9F">
        <w:rPr>
          <w:rFonts w:ascii="Book Antiqua" w:eastAsia="宋体" w:hAnsi="Book Antiqua" w:cs="宋体"/>
          <w:lang w:eastAsia="zh-CN"/>
        </w:rPr>
        <w:t>: S112-S116 [PMID: 24946311 DOI: 10.1016/j.ijsu.2014.05.034]</w:t>
      </w:r>
    </w:p>
    <w:p w14:paraId="158BF7A8" w14:textId="77777777" w:rsidR="00F45B9F" w:rsidRPr="00F45B9F" w:rsidRDefault="00F45B9F" w:rsidP="00F45B9F">
      <w:pPr>
        <w:spacing w:line="360" w:lineRule="auto"/>
        <w:jc w:val="both"/>
        <w:rPr>
          <w:rFonts w:ascii="Book Antiqua" w:eastAsia="宋体" w:hAnsi="Book Antiqua" w:cs="宋体"/>
          <w:lang w:eastAsia="zh-CN"/>
        </w:rPr>
      </w:pPr>
      <w:r w:rsidRPr="00F45B9F">
        <w:rPr>
          <w:rFonts w:ascii="Book Antiqua" w:eastAsia="宋体" w:hAnsi="Book Antiqua" w:cs="宋体"/>
          <w:lang w:eastAsia="zh-CN"/>
        </w:rPr>
        <w:lastRenderedPageBreak/>
        <w:t xml:space="preserve">9 </w:t>
      </w:r>
      <w:r w:rsidRPr="00F45B9F">
        <w:rPr>
          <w:rFonts w:ascii="Book Antiqua" w:eastAsia="宋体" w:hAnsi="Book Antiqua" w:cs="宋体"/>
          <w:b/>
          <w:bCs/>
          <w:lang w:eastAsia="zh-CN"/>
        </w:rPr>
        <w:t>Pandolfino JE</w:t>
      </w:r>
      <w:r w:rsidRPr="00F45B9F">
        <w:rPr>
          <w:rFonts w:ascii="Book Antiqua" w:eastAsia="宋体" w:hAnsi="Book Antiqua" w:cs="宋体"/>
          <w:lang w:eastAsia="zh-CN"/>
        </w:rPr>
        <w:t xml:space="preserve">, Shi G, Trueworthy B, Kahrilas PJ. Esophagogastric junction opening during relaxation distinguishes nonhernia reflux patients, hernia patients, and normal subjects. </w:t>
      </w:r>
      <w:r w:rsidRPr="00F45B9F">
        <w:rPr>
          <w:rFonts w:ascii="Book Antiqua" w:eastAsia="宋体" w:hAnsi="Book Antiqua" w:cs="宋体"/>
          <w:i/>
          <w:iCs/>
          <w:lang w:eastAsia="zh-CN"/>
        </w:rPr>
        <w:t>Gastroenterology</w:t>
      </w:r>
      <w:r w:rsidRPr="00F45B9F">
        <w:rPr>
          <w:rFonts w:ascii="Book Antiqua" w:eastAsia="宋体" w:hAnsi="Book Antiqua" w:cs="宋体"/>
          <w:lang w:eastAsia="zh-CN"/>
        </w:rPr>
        <w:t xml:space="preserve"> 2003; </w:t>
      </w:r>
      <w:r w:rsidRPr="00F45B9F">
        <w:rPr>
          <w:rFonts w:ascii="Book Antiqua" w:eastAsia="宋体" w:hAnsi="Book Antiqua" w:cs="宋体"/>
          <w:b/>
          <w:bCs/>
          <w:lang w:eastAsia="zh-CN"/>
        </w:rPr>
        <w:t>125</w:t>
      </w:r>
      <w:r w:rsidRPr="00F45B9F">
        <w:rPr>
          <w:rFonts w:ascii="Book Antiqua" w:eastAsia="宋体" w:hAnsi="Book Antiqua" w:cs="宋体"/>
          <w:lang w:eastAsia="zh-CN"/>
        </w:rPr>
        <w:t>: 1018-1024 [PMID: 14517784 DOI: 10.1016/S0016-5085(03)01210-1]</w:t>
      </w:r>
    </w:p>
    <w:p w14:paraId="35A89CDB" w14:textId="77777777" w:rsidR="00F45B9F" w:rsidRPr="00F45B9F" w:rsidRDefault="00F45B9F" w:rsidP="00F45B9F">
      <w:pPr>
        <w:spacing w:line="360" w:lineRule="auto"/>
        <w:jc w:val="both"/>
        <w:rPr>
          <w:rFonts w:ascii="Book Antiqua" w:eastAsia="宋体" w:hAnsi="Book Antiqua" w:cs="宋体"/>
          <w:lang w:eastAsia="zh-CN"/>
        </w:rPr>
      </w:pPr>
      <w:r w:rsidRPr="00F45B9F">
        <w:rPr>
          <w:rFonts w:ascii="Book Antiqua" w:eastAsia="宋体" w:hAnsi="Book Antiqua" w:cs="宋体"/>
          <w:lang w:eastAsia="zh-CN"/>
        </w:rPr>
        <w:t xml:space="preserve">10 </w:t>
      </w:r>
      <w:r w:rsidRPr="00F45B9F">
        <w:rPr>
          <w:rFonts w:ascii="Book Antiqua" w:eastAsia="宋体" w:hAnsi="Book Antiqua" w:cs="宋体"/>
          <w:b/>
          <w:bCs/>
          <w:lang w:eastAsia="zh-CN"/>
        </w:rPr>
        <w:t>Barham CP</w:t>
      </w:r>
      <w:r w:rsidRPr="00F45B9F">
        <w:rPr>
          <w:rFonts w:ascii="Book Antiqua" w:eastAsia="宋体" w:hAnsi="Book Antiqua" w:cs="宋体"/>
          <w:lang w:eastAsia="zh-CN"/>
        </w:rPr>
        <w:t xml:space="preserve">, Gotley DC, Mills A, Alderson D. Precipitating causes of acid reflux episodes in ambulant patients with gastro-oesophageal reflux disease. </w:t>
      </w:r>
      <w:r w:rsidRPr="00F45B9F">
        <w:rPr>
          <w:rFonts w:ascii="Book Antiqua" w:eastAsia="宋体" w:hAnsi="Book Antiqua" w:cs="宋体"/>
          <w:i/>
          <w:iCs/>
          <w:lang w:eastAsia="zh-CN"/>
        </w:rPr>
        <w:t>Gut</w:t>
      </w:r>
      <w:r w:rsidRPr="00F45B9F">
        <w:rPr>
          <w:rFonts w:ascii="Book Antiqua" w:eastAsia="宋体" w:hAnsi="Book Antiqua" w:cs="宋体"/>
          <w:lang w:eastAsia="zh-CN"/>
        </w:rPr>
        <w:t xml:space="preserve"> 1995; </w:t>
      </w:r>
      <w:r w:rsidRPr="00F45B9F">
        <w:rPr>
          <w:rFonts w:ascii="Book Antiqua" w:eastAsia="宋体" w:hAnsi="Book Antiqua" w:cs="宋体"/>
          <w:b/>
          <w:bCs/>
          <w:lang w:eastAsia="zh-CN"/>
        </w:rPr>
        <w:t>36</w:t>
      </w:r>
      <w:r w:rsidRPr="00F45B9F">
        <w:rPr>
          <w:rFonts w:ascii="Book Antiqua" w:eastAsia="宋体" w:hAnsi="Book Antiqua" w:cs="宋体"/>
          <w:lang w:eastAsia="zh-CN"/>
        </w:rPr>
        <w:t>: 505-510 [PMID: 7737554 DOI: 10.1136/gut.36.4.505]</w:t>
      </w:r>
    </w:p>
    <w:p w14:paraId="20965993" w14:textId="77777777" w:rsidR="00F45B9F" w:rsidRPr="00F45B9F" w:rsidRDefault="00F45B9F" w:rsidP="00F45B9F">
      <w:pPr>
        <w:spacing w:line="360" w:lineRule="auto"/>
        <w:jc w:val="both"/>
        <w:rPr>
          <w:rFonts w:ascii="Book Antiqua" w:eastAsia="宋体" w:hAnsi="Book Antiqua" w:cs="宋体"/>
          <w:lang w:eastAsia="zh-CN"/>
        </w:rPr>
      </w:pPr>
      <w:r w:rsidRPr="00F45B9F">
        <w:rPr>
          <w:rFonts w:ascii="Book Antiqua" w:eastAsia="宋体" w:hAnsi="Book Antiqua" w:cs="宋体"/>
          <w:lang w:eastAsia="zh-CN"/>
        </w:rPr>
        <w:t xml:space="preserve">11 </w:t>
      </w:r>
      <w:r w:rsidRPr="00F45B9F">
        <w:rPr>
          <w:rFonts w:ascii="Book Antiqua" w:eastAsia="宋体" w:hAnsi="Book Antiqua" w:cs="宋体"/>
          <w:b/>
          <w:bCs/>
          <w:lang w:eastAsia="zh-CN"/>
        </w:rPr>
        <w:t>Dodds WJ</w:t>
      </w:r>
      <w:r w:rsidRPr="00F45B9F">
        <w:rPr>
          <w:rFonts w:ascii="Book Antiqua" w:eastAsia="宋体" w:hAnsi="Book Antiqua" w:cs="宋体"/>
          <w:lang w:eastAsia="zh-CN"/>
        </w:rPr>
        <w:t xml:space="preserve">, Dent J, Hogan WJ, Helm JF, Hauser R, Patel GK, Egide MS. Mechanisms of gastroesophageal reflux in patients with reflux esophagitis. </w:t>
      </w:r>
      <w:r w:rsidRPr="00F45B9F">
        <w:rPr>
          <w:rFonts w:ascii="Book Antiqua" w:eastAsia="宋体" w:hAnsi="Book Antiqua" w:cs="宋体"/>
          <w:i/>
          <w:iCs/>
          <w:lang w:eastAsia="zh-CN"/>
        </w:rPr>
        <w:t>N Engl J Med</w:t>
      </w:r>
      <w:r w:rsidRPr="00F45B9F">
        <w:rPr>
          <w:rFonts w:ascii="Book Antiqua" w:eastAsia="宋体" w:hAnsi="Book Antiqua" w:cs="宋体"/>
          <w:lang w:eastAsia="zh-CN"/>
        </w:rPr>
        <w:t xml:space="preserve"> 1982; </w:t>
      </w:r>
      <w:r w:rsidRPr="00F45B9F">
        <w:rPr>
          <w:rFonts w:ascii="Book Antiqua" w:eastAsia="宋体" w:hAnsi="Book Antiqua" w:cs="宋体"/>
          <w:b/>
          <w:bCs/>
          <w:lang w:eastAsia="zh-CN"/>
        </w:rPr>
        <w:t>307</w:t>
      </w:r>
      <w:r w:rsidRPr="00F45B9F">
        <w:rPr>
          <w:rFonts w:ascii="Book Antiqua" w:eastAsia="宋体" w:hAnsi="Book Antiqua" w:cs="宋体"/>
          <w:lang w:eastAsia="zh-CN"/>
        </w:rPr>
        <w:t>: 1547-1552 [PMID: 7144836 DOI: 10.1056/NEJM198212163072503]</w:t>
      </w:r>
    </w:p>
    <w:p w14:paraId="42F711FA" w14:textId="1440B775" w:rsidR="00F45B9F" w:rsidRPr="00F45B9F" w:rsidRDefault="00F45B9F" w:rsidP="00F45B9F">
      <w:pPr>
        <w:spacing w:line="360" w:lineRule="auto"/>
        <w:jc w:val="both"/>
        <w:rPr>
          <w:rFonts w:ascii="Book Antiqua" w:eastAsia="宋体" w:hAnsi="Book Antiqua" w:cs="宋体"/>
          <w:lang w:eastAsia="zh-CN"/>
        </w:rPr>
      </w:pPr>
      <w:r w:rsidRPr="00F45B9F">
        <w:rPr>
          <w:rFonts w:ascii="Book Antiqua" w:eastAsia="宋体" w:hAnsi="Book Antiqua" w:cs="宋体"/>
          <w:lang w:eastAsia="zh-CN"/>
        </w:rPr>
        <w:t xml:space="preserve">12 </w:t>
      </w:r>
      <w:r w:rsidRPr="00F45B9F">
        <w:rPr>
          <w:rFonts w:ascii="Book Antiqua" w:eastAsia="宋体" w:hAnsi="Book Antiqua" w:cs="宋体"/>
          <w:b/>
          <w:bCs/>
          <w:lang w:eastAsia="zh-CN"/>
        </w:rPr>
        <w:t>Kahrilas PJ</w:t>
      </w:r>
      <w:r w:rsidRPr="00F45B9F">
        <w:rPr>
          <w:rFonts w:ascii="Book Antiqua" w:eastAsia="宋体" w:hAnsi="Book Antiqua" w:cs="宋体"/>
          <w:lang w:eastAsia="zh-CN"/>
        </w:rPr>
        <w:t xml:space="preserve">, Dodds WJ, Hogan WJ, Kern M, Arndorfer RC, Reece A. Esophageal peristaltic dysfunction in peptic esophagitis. </w:t>
      </w:r>
      <w:r w:rsidRPr="00F45B9F">
        <w:rPr>
          <w:rFonts w:ascii="Book Antiqua" w:eastAsia="宋体" w:hAnsi="Book Antiqua" w:cs="宋体"/>
          <w:i/>
          <w:iCs/>
          <w:lang w:eastAsia="zh-CN"/>
        </w:rPr>
        <w:t>Gastroenterology</w:t>
      </w:r>
      <w:r w:rsidRPr="00F45B9F">
        <w:rPr>
          <w:rFonts w:ascii="Book Antiqua" w:eastAsia="宋体" w:hAnsi="Book Antiqua" w:cs="宋体"/>
          <w:lang w:eastAsia="zh-CN"/>
        </w:rPr>
        <w:t xml:space="preserve"> 1986; </w:t>
      </w:r>
      <w:r w:rsidRPr="00F45B9F">
        <w:rPr>
          <w:rFonts w:ascii="Book Antiqua" w:eastAsia="宋体" w:hAnsi="Book Antiqua" w:cs="宋体"/>
          <w:b/>
          <w:bCs/>
          <w:lang w:eastAsia="zh-CN"/>
        </w:rPr>
        <w:t>91</w:t>
      </w:r>
      <w:r w:rsidRPr="00F45B9F">
        <w:rPr>
          <w:rFonts w:ascii="Book Antiqua" w:eastAsia="宋体" w:hAnsi="Book Antiqua" w:cs="宋体"/>
          <w:lang w:eastAsia="zh-CN"/>
        </w:rPr>
        <w:t>: 897-904 [PMID: 3743966]</w:t>
      </w:r>
    </w:p>
    <w:p w14:paraId="1B7978CB" w14:textId="77777777" w:rsidR="00F45B9F" w:rsidRPr="00F45B9F" w:rsidRDefault="00F45B9F" w:rsidP="00F45B9F">
      <w:pPr>
        <w:spacing w:line="360" w:lineRule="auto"/>
        <w:jc w:val="both"/>
        <w:rPr>
          <w:rFonts w:ascii="Book Antiqua" w:eastAsia="宋体" w:hAnsi="Book Antiqua" w:cs="宋体"/>
          <w:lang w:eastAsia="zh-CN"/>
        </w:rPr>
      </w:pPr>
      <w:r w:rsidRPr="00F45B9F">
        <w:rPr>
          <w:rFonts w:ascii="Book Antiqua" w:eastAsia="宋体" w:hAnsi="Book Antiqua" w:cs="宋体"/>
          <w:lang w:eastAsia="zh-CN"/>
        </w:rPr>
        <w:t xml:space="preserve">13 </w:t>
      </w:r>
      <w:r w:rsidRPr="00F45B9F">
        <w:rPr>
          <w:rFonts w:ascii="Book Antiqua" w:eastAsia="宋体" w:hAnsi="Book Antiqua" w:cs="宋体"/>
          <w:b/>
          <w:bCs/>
          <w:lang w:eastAsia="zh-CN"/>
        </w:rPr>
        <w:t>Bajbouj M</w:t>
      </w:r>
      <w:r w:rsidRPr="00F45B9F">
        <w:rPr>
          <w:rFonts w:ascii="Book Antiqua" w:eastAsia="宋体" w:hAnsi="Book Antiqua" w:cs="宋体"/>
          <w:lang w:eastAsia="zh-CN"/>
        </w:rPr>
        <w:t xml:space="preserve">, Becker V, Neuber M, Schmid RM, Meining A. Combined pH-metry/impedance monitoring increases the diagnostic yield in patients with atypical gastroesophageal reflux symptoms. </w:t>
      </w:r>
      <w:r w:rsidRPr="00F45B9F">
        <w:rPr>
          <w:rFonts w:ascii="Book Antiqua" w:eastAsia="宋体" w:hAnsi="Book Antiqua" w:cs="宋体"/>
          <w:i/>
          <w:iCs/>
          <w:lang w:eastAsia="zh-CN"/>
        </w:rPr>
        <w:t>Digestion</w:t>
      </w:r>
      <w:r w:rsidRPr="00F45B9F">
        <w:rPr>
          <w:rFonts w:ascii="Book Antiqua" w:eastAsia="宋体" w:hAnsi="Book Antiqua" w:cs="宋体"/>
          <w:lang w:eastAsia="zh-CN"/>
        </w:rPr>
        <w:t xml:space="preserve"> 2007; </w:t>
      </w:r>
      <w:r w:rsidRPr="00F45B9F">
        <w:rPr>
          <w:rFonts w:ascii="Book Antiqua" w:eastAsia="宋体" w:hAnsi="Book Antiqua" w:cs="宋体"/>
          <w:b/>
          <w:bCs/>
          <w:lang w:eastAsia="zh-CN"/>
        </w:rPr>
        <w:t>76</w:t>
      </w:r>
      <w:r w:rsidRPr="00F45B9F">
        <w:rPr>
          <w:rFonts w:ascii="Book Antiqua" w:eastAsia="宋体" w:hAnsi="Book Antiqua" w:cs="宋体"/>
          <w:lang w:eastAsia="zh-CN"/>
        </w:rPr>
        <w:t>: 223-228 [PMID: 18174685 DOI: 10.1159/000112728]</w:t>
      </w:r>
    </w:p>
    <w:p w14:paraId="1E1BB67A" w14:textId="77777777" w:rsidR="00F45B9F" w:rsidRPr="00F45B9F" w:rsidRDefault="00F45B9F" w:rsidP="00F45B9F">
      <w:pPr>
        <w:spacing w:line="360" w:lineRule="auto"/>
        <w:jc w:val="both"/>
        <w:rPr>
          <w:rFonts w:ascii="Book Antiqua" w:eastAsia="宋体" w:hAnsi="Book Antiqua" w:cs="宋体"/>
          <w:lang w:eastAsia="zh-CN"/>
        </w:rPr>
      </w:pPr>
      <w:r w:rsidRPr="00F45B9F">
        <w:rPr>
          <w:rFonts w:ascii="Book Antiqua" w:eastAsia="宋体" w:hAnsi="Book Antiqua" w:cs="宋体"/>
          <w:lang w:eastAsia="zh-CN"/>
        </w:rPr>
        <w:t xml:space="preserve">14 </w:t>
      </w:r>
      <w:r w:rsidRPr="00F45B9F">
        <w:rPr>
          <w:rFonts w:ascii="Book Antiqua" w:eastAsia="宋体" w:hAnsi="Book Antiqua" w:cs="宋体"/>
          <w:b/>
          <w:bCs/>
          <w:lang w:eastAsia="zh-CN"/>
        </w:rPr>
        <w:t>Fornari F</w:t>
      </w:r>
      <w:r w:rsidRPr="00F45B9F">
        <w:rPr>
          <w:rFonts w:ascii="Book Antiqua" w:eastAsia="宋体" w:hAnsi="Book Antiqua" w:cs="宋体"/>
          <w:lang w:eastAsia="zh-CN"/>
        </w:rPr>
        <w:t xml:space="preserve">, Sifrim D. Gastroesophageal reflux and atypical symptoms: the role of impedance-pH monitoring. </w:t>
      </w:r>
      <w:r w:rsidRPr="00F45B9F">
        <w:rPr>
          <w:rFonts w:ascii="Book Antiqua" w:eastAsia="宋体" w:hAnsi="Book Antiqua" w:cs="宋体"/>
          <w:i/>
          <w:iCs/>
          <w:lang w:eastAsia="zh-CN"/>
        </w:rPr>
        <w:t>Digestion</w:t>
      </w:r>
      <w:r w:rsidRPr="00F45B9F">
        <w:rPr>
          <w:rFonts w:ascii="Book Antiqua" w:eastAsia="宋体" w:hAnsi="Book Antiqua" w:cs="宋体"/>
          <w:lang w:eastAsia="zh-CN"/>
        </w:rPr>
        <w:t xml:space="preserve"> 2007; </w:t>
      </w:r>
      <w:r w:rsidRPr="00F45B9F">
        <w:rPr>
          <w:rFonts w:ascii="Book Antiqua" w:eastAsia="宋体" w:hAnsi="Book Antiqua" w:cs="宋体"/>
          <w:b/>
          <w:bCs/>
          <w:lang w:eastAsia="zh-CN"/>
        </w:rPr>
        <w:t>76</w:t>
      </w:r>
      <w:r w:rsidRPr="00F45B9F">
        <w:rPr>
          <w:rFonts w:ascii="Book Antiqua" w:eastAsia="宋体" w:hAnsi="Book Antiqua" w:cs="宋体"/>
          <w:lang w:eastAsia="zh-CN"/>
        </w:rPr>
        <w:t>: 221-222 [PMID: 18174684 DOI: 10.1159/000112727]</w:t>
      </w:r>
    </w:p>
    <w:p w14:paraId="283418AD" w14:textId="77777777" w:rsidR="00F45B9F" w:rsidRPr="00F45B9F" w:rsidRDefault="00F45B9F" w:rsidP="00F45B9F">
      <w:pPr>
        <w:spacing w:line="360" w:lineRule="auto"/>
        <w:jc w:val="both"/>
        <w:rPr>
          <w:rFonts w:ascii="Book Antiqua" w:eastAsia="宋体" w:hAnsi="Book Antiqua" w:cs="宋体"/>
          <w:lang w:eastAsia="zh-CN"/>
        </w:rPr>
      </w:pPr>
      <w:r w:rsidRPr="00F45B9F">
        <w:rPr>
          <w:rFonts w:ascii="Book Antiqua" w:eastAsia="宋体" w:hAnsi="Book Antiqua" w:cs="宋体"/>
          <w:lang w:eastAsia="zh-CN"/>
        </w:rPr>
        <w:t xml:space="preserve">15 </w:t>
      </w:r>
      <w:r w:rsidRPr="00F45B9F">
        <w:rPr>
          <w:rFonts w:ascii="Book Antiqua" w:eastAsia="宋体" w:hAnsi="Book Antiqua" w:cs="宋体"/>
          <w:b/>
          <w:bCs/>
          <w:lang w:eastAsia="zh-CN"/>
        </w:rPr>
        <w:t>Frazzoni M</w:t>
      </w:r>
      <w:r w:rsidRPr="00F45B9F">
        <w:rPr>
          <w:rFonts w:ascii="Book Antiqua" w:eastAsia="宋体" w:hAnsi="Book Antiqua" w:cs="宋体"/>
          <w:lang w:eastAsia="zh-CN"/>
        </w:rPr>
        <w:t xml:space="preserve">, Piccoli M, Conigliaro R, Manta R, Frazzoni L, Melotti G. Refractory gastroesophageal reflux disease as diagnosed by impedance-pH monitoring can be cured by laparoscopic fundoplication. </w:t>
      </w:r>
      <w:r w:rsidRPr="00F45B9F">
        <w:rPr>
          <w:rFonts w:ascii="Book Antiqua" w:eastAsia="宋体" w:hAnsi="Book Antiqua" w:cs="宋体"/>
          <w:i/>
          <w:iCs/>
          <w:lang w:eastAsia="zh-CN"/>
        </w:rPr>
        <w:t>Surg Endosc</w:t>
      </w:r>
      <w:r w:rsidRPr="00F45B9F">
        <w:rPr>
          <w:rFonts w:ascii="Book Antiqua" w:eastAsia="宋体" w:hAnsi="Book Antiqua" w:cs="宋体"/>
          <w:lang w:eastAsia="zh-CN"/>
        </w:rPr>
        <w:t xml:space="preserve"> 2013; </w:t>
      </w:r>
      <w:r w:rsidRPr="00F45B9F">
        <w:rPr>
          <w:rFonts w:ascii="Book Antiqua" w:eastAsia="宋体" w:hAnsi="Book Antiqua" w:cs="宋体"/>
          <w:b/>
          <w:bCs/>
          <w:lang w:eastAsia="zh-CN"/>
        </w:rPr>
        <w:t>27</w:t>
      </w:r>
      <w:r w:rsidRPr="00F45B9F">
        <w:rPr>
          <w:rFonts w:ascii="Book Antiqua" w:eastAsia="宋体" w:hAnsi="Book Antiqua" w:cs="宋体"/>
          <w:lang w:eastAsia="zh-CN"/>
        </w:rPr>
        <w:t>: 2940-2946 [PMID: 23436097 DOI: 10.1007/s00464-013-2861-3]</w:t>
      </w:r>
    </w:p>
    <w:p w14:paraId="71A35AB8" w14:textId="77777777" w:rsidR="00F45B9F" w:rsidRPr="00F45B9F" w:rsidRDefault="00F45B9F" w:rsidP="00F45B9F">
      <w:pPr>
        <w:spacing w:line="360" w:lineRule="auto"/>
        <w:jc w:val="both"/>
        <w:rPr>
          <w:rFonts w:ascii="Book Antiqua" w:eastAsia="宋体" w:hAnsi="Book Antiqua" w:cs="宋体"/>
          <w:lang w:eastAsia="zh-CN"/>
        </w:rPr>
      </w:pPr>
      <w:r w:rsidRPr="00F45B9F">
        <w:rPr>
          <w:rFonts w:ascii="Book Antiqua" w:eastAsia="宋体" w:hAnsi="Book Antiqua" w:cs="宋体"/>
          <w:lang w:eastAsia="zh-CN"/>
        </w:rPr>
        <w:t xml:space="preserve">16 </w:t>
      </w:r>
      <w:r w:rsidRPr="00F45B9F">
        <w:rPr>
          <w:rFonts w:ascii="Book Antiqua" w:eastAsia="宋体" w:hAnsi="Book Antiqua" w:cs="宋体"/>
          <w:b/>
          <w:bCs/>
          <w:lang w:eastAsia="zh-CN"/>
        </w:rPr>
        <w:t>Stefanidis D</w:t>
      </w:r>
      <w:r w:rsidRPr="00F45B9F">
        <w:rPr>
          <w:rFonts w:ascii="Book Antiqua" w:eastAsia="宋体" w:hAnsi="Book Antiqua" w:cs="宋体"/>
          <w:lang w:eastAsia="zh-CN"/>
        </w:rPr>
        <w:t xml:space="preserve">, Hope WW, Kohn GP, Reardon PR, Richardson WS, Fanelli RD. Guidelines for surgical treatment of gastroesophageal reflux disease. </w:t>
      </w:r>
      <w:r w:rsidRPr="00F45B9F">
        <w:rPr>
          <w:rFonts w:ascii="Book Antiqua" w:eastAsia="宋体" w:hAnsi="Book Antiqua" w:cs="宋体"/>
          <w:i/>
          <w:iCs/>
          <w:lang w:eastAsia="zh-CN"/>
        </w:rPr>
        <w:t>Surg Endosc</w:t>
      </w:r>
      <w:r w:rsidRPr="00F45B9F">
        <w:rPr>
          <w:rFonts w:ascii="Book Antiqua" w:eastAsia="宋体" w:hAnsi="Book Antiqua" w:cs="宋体"/>
          <w:lang w:eastAsia="zh-CN"/>
        </w:rPr>
        <w:t xml:space="preserve"> 2010; </w:t>
      </w:r>
      <w:r w:rsidRPr="00F45B9F">
        <w:rPr>
          <w:rFonts w:ascii="Book Antiqua" w:eastAsia="宋体" w:hAnsi="Book Antiqua" w:cs="宋体"/>
          <w:b/>
          <w:bCs/>
          <w:lang w:eastAsia="zh-CN"/>
        </w:rPr>
        <w:t>24</w:t>
      </w:r>
      <w:r w:rsidRPr="00F45B9F">
        <w:rPr>
          <w:rFonts w:ascii="Book Antiqua" w:eastAsia="宋体" w:hAnsi="Book Antiqua" w:cs="宋体"/>
          <w:lang w:eastAsia="zh-CN"/>
        </w:rPr>
        <w:t>: 2647-2669 [PMID: 20725747 DOI: 10.1007/s00464-010-1267-8]</w:t>
      </w:r>
    </w:p>
    <w:p w14:paraId="22DC35B0" w14:textId="77777777" w:rsidR="00F45B9F" w:rsidRPr="00F45B9F" w:rsidRDefault="00F45B9F" w:rsidP="00F45B9F">
      <w:pPr>
        <w:spacing w:line="360" w:lineRule="auto"/>
        <w:jc w:val="both"/>
        <w:rPr>
          <w:rFonts w:ascii="Book Antiqua" w:eastAsia="宋体" w:hAnsi="Book Antiqua" w:cs="宋体"/>
          <w:lang w:eastAsia="zh-CN"/>
        </w:rPr>
      </w:pPr>
      <w:r w:rsidRPr="00F45B9F">
        <w:rPr>
          <w:rFonts w:ascii="Book Antiqua" w:eastAsia="宋体" w:hAnsi="Book Antiqua" w:cs="宋体"/>
          <w:lang w:eastAsia="zh-CN"/>
        </w:rPr>
        <w:t xml:space="preserve">17 </w:t>
      </w:r>
      <w:r w:rsidRPr="00F45B9F">
        <w:rPr>
          <w:rFonts w:ascii="Book Antiqua" w:eastAsia="宋体" w:hAnsi="Book Antiqua" w:cs="宋体"/>
          <w:b/>
          <w:bCs/>
          <w:lang w:eastAsia="zh-CN"/>
        </w:rPr>
        <w:t>Qu H</w:t>
      </w:r>
      <w:r w:rsidRPr="00F45B9F">
        <w:rPr>
          <w:rFonts w:ascii="Book Antiqua" w:eastAsia="宋体" w:hAnsi="Book Antiqua" w:cs="宋体"/>
          <w:lang w:eastAsia="zh-CN"/>
        </w:rPr>
        <w:t xml:space="preserve">, Liu Y, He QS. Short- and long-term results of laparoscopic versus open anti-reflux surgery: a systematic review and meta-analysis of randomized </w:t>
      </w:r>
      <w:r w:rsidRPr="00F45B9F">
        <w:rPr>
          <w:rFonts w:ascii="Book Antiqua" w:eastAsia="宋体" w:hAnsi="Book Antiqua" w:cs="宋体"/>
          <w:lang w:eastAsia="zh-CN"/>
        </w:rPr>
        <w:lastRenderedPageBreak/>
        <w:t xml:space="preserve">controlled trials. </w:t>
      </w:r>
      <w:r w:rsidRPr="00F45B9F">
        <w:rPr>
          <w:rFonts w:ascii="Book Antiqua" w:eastAsia="宋体" w:hAnsi="Book Antiqua" w:cs="宋体"/>
          <w:i/>
          <w:iCs/>
          <w:lang w:eastAsia="zh-CN"/>
        </w:rPr>
        <w:t>J Gastrointest Surg</w:t>
      </w:r>
      <w:r w:rsidRPr="00F45B9F">
        <w:rPr>
          <w:rFonts w:ascii="Book Antiqua" w:eastAsia="宋体" w:hAnsi="Book Antiqua" w:cs="宋体"/>
          <w:lang w:eastAsia="zh-CN"/>
        </w:rPr>
        <w:t xml:space="preserve"> 2014; </w:t>
      </w:r>
      <w:r w:rsidRPr="00F45B9F">
        <w:rPr>
          <w:rFonts w:ascii="Book Antiqua" w:eastAsia="宋体" w:hAnsi="Book Antiqua" w:cs="宋体"/>
          <w:b/>
          <w:bCs/>
          <w:lang w:eastAsia="zh-CN"/>
        </w:rPr>
        <w:t>18</w:t>
      </w:r>
      <w:r w:rsidRPr="00F45B9F">
        <w:rPr>
          <w:rFonts w:ascii="Book Antiqua" w:eastAsia="宋体" w:hAnsi="Book Antiqua" w:cs="宋体"/>
          <w:lang w:eastAsia="zh-CN"/>
        </w:rPr>
        <w:t>: 1077-1086 [PMID: 24627259 DOI: 10.1007/s11605-014-2492-6]</w:t>
      </w:r>
    </w:p>
    <w:p w14:paraId="750469B1" w14:textId="77777777" w:rsidR="00F45B9F" w:rsidRPr="00F45B9F" w:rsidRDefault="00F45B9F" w:rsidP="00F45B9F">
      <w:pPr>
        <w:spacing w:line="360" w:lineRule="auto"/>
        <w:jc w:val="both"/>
        <w:rPr>
          <w:rFonts w:ascii="Book Antiqua" w:eastAsia="宋体" w:hAnsi="Book Antiqua" w:cs="宋体"/>
          <w:lang w:eastAsia="zh-CN"/>
        </w:rPr>
      </w:pPr>
      <w:r w:rsidRPr="00F45B9F">
        <w:rPr>
          <w:rFonts w:ascii="Book Antiqua" w:eastAsia="宋体" w:hAnsi="Book Antiqua" w:cs="宋体"/>
          <w:lang w:eastAsia="zh-CN"/>
        </w:rPr>
        <w:t xml:space="preserve">18 </w:t>
      </w:r>
      <w:r w:rsidRPr="00F45B9F">
        <w:rPr>
          <w:rFonts w:ascii="Book Antiqua" w:eastAsia="宋体" w:hAnsi="Book Antiqua" w:cs="宋体"/>
          <w:b/>
          <w:bCs/>
          <w:lang w:eastAsia="zh-CN"/>
        </w:rPr>
        <w:t>Mattioli S</w:t>
      </w:r>
      <w:r w:rsidRPr="00F45B9F">
        <w:rPr>
          <w:rFonts w:ascii="Book Antiqua" w:eastAsia="宋体" w:hAnsi="Book Antiqua" w:cs="宋体"/>
          <w:lang w:eastAsia="zh-CN"/>
        </w:rPr>
        <w:t xml:space="preserve">, Lugaresi ML, Pierluigi M, Di Simone MP, D'Ovidio F. Review article: indications for anti-reflux surgery in gastro-oesophageal reflux disease. </w:t>
      </w:r>
      <w:r w:rsidRPr="00F45B9F">
        <w:rPr>
          <w:rFonts w:ascii="Book Antiqua" w:eastAsia="宋体" w:hAnsi="Book Antiqua" w:cs="宋体"/>
          <w:i/>
          <w:iCs/>
          <w:lang w:eastAsia="zh-CN"/>
        </w:rPr>
        <w:t>Aliment Pharmacol Ther</w:t>
      </w:r>
      <w:r w:rsidRPr="00F45B9F">
        <w:rPr>
          <w:rFonts w:ascii="Book Antiqua" w:eastAsia="宋体" w:hAnsi="Book Antiqua" w:cs="宋体"/>
          <w:lang w:eastAsia="zh-CN"/>
        </w:rPr>
        <w:t xml:space="preserve"> 2003; </w:t>
      </w:r>
      <w:r w:rsidRPr="00F45B9F">
        <w:rPr>
          <w:rFonts w:ascii="Book Antiqua" w:eastAsia="宋体" w:hAnsi="Book Antiqua" w:cs="宋体"/>
          <w:b/>
          <w:bCs/>
          <w:lang w:eastAsia="zh-CN"/>
        </w:rPr>
        <w:t xml:space="preserve">17 </w:t>
      </w:r>
      <w:r w:rsidRPr="00F45B9F">
        <w:rPr>
          <w:rFonts w:ascii="Book Antiqua" w:eastAsia="宋体" w:hAnsi="Book Antiqua" w:cs="宋体"/>
          <w:bCs/>
          <w:lang w:eastAsia="zh-CN"/>
        </w:rPr>
        <w:t>Suppl 2</w:t>
      </w:r>
      <w:r w:rsidRPr="00F45B9F">
        <w:rPr>
          <w:rFonts w:ascii="Book Antiqua" w:eastAsia="宋体" w:hAnsi="Book Antiqua" w:cs="宋体"/>
          <w:lang w:eastAsia="zh-CN"/>
        </w:rPr>
        <w:t>: 60-67 [PMID: 12786615 DOI: 10.1046/j.1365-2036.17.s2.4.x]</w:t>
      </w:r>
    </w:p>
    <w:p w14:paraId="45579373" w14:textId="77777777" w:rsidR="00F45B9F" w:rsidRPr="00F45B9F" w:rsidRDefault="00F45B9F" w:rsidP="00F45B9F">
      <w:pPr>
        <w:spacing w:line="360" w:lineRule="auto"/>
        <w:jc w:val="both"/>
        <w:rPr>
          <w:rFonts w:ascii="Book Antiqua" w:eastAsia="宋体" w:hAnsi="Book Antiqua" w:cs="宋体"/>
          <w:lang w:eastAsia="zh-CN"/>
        </w:rPr>
      </w:pPr>
      <w:r w:rsidRPr="00F45B9F">
        <w:rPr>
          <w:rFonts w:ascii="Book Antiqua" w:eastAsia="宋体" w:hAnsi="Book Antiqua" w:cs="宋体"/>
          <w:lang w:eastAsia="zh-CN"/>
        </w:rPr>
        <w:t xml:space="preserve">19 </w:t>
      </w:r>
      <w:r w:rsidRPr="00F45B9F">
        <w:rPr>
          <w:rFonts w:ascii="Book Antiqua" w:eastAsia="宋体" w:hAnsi="Book Antiqua" w:cs="宋体"/>
          <w:b/>
          <w:bCs/>
          <w:lang w:eastAsia="zh-CN"/>
        </w:rPr>
        <w:t>Morgenthal CB</w:t>
      </w:r>
      <w:r w:rsidRPr="00F45B9F">
        <w:rPr>
          <w:rFonts w:ascii="Book Antiqua" w:eastAsia="宋体" w:hAnsi="Book Antiqua" w:cs="宋体"/>
          <w:lang w:eastAsia="zh-CN"/>
        </w:rPr>
        <w:t xml:space="preserve">, Lin E, Shane MD, Hunter JG, Smith CD. Who will fail laparoscopic Nissen fundoplication? Preoperative prediction of long-term outcomes. </w:t>
      </w:r>
      <w:r w:rsidRPr="00F45B9F">
        <w:rPr>
          <w:rFonts w:ascii="Book Antiqua" w:eastAsia="宋体" w:hAnsi="Book Antiqua" w:cs="宋体"/>
          <w:i/>
          <w:iCs/>
          <w:lang w:eastAsia="zh-CN"/>
        </w:rPr>
        <w:t>Surg Endosc</w:t>
      </w:r>
      <w:r w:rsidRPr="00F45B9F">
        <w:rPr>
          <w:rFonts w:ascii="Book Antiqua" w:eastAsia="宋体" w:hAnsi="Book Antiqua" w:cs="宋体"/>
          <w:lang w:eastAsia="zh-CN"/>
        </w:rPr>
        <w:t xml:space="preserve"> 2007; </w:t>
      </w:r>
      <w:r w:rsidRPr="00F45B9F">
        <w:rPr>
          <w:rFonts w:ascii="Book Antiqua" w:eastAsia="宋体" w:hAnsi="Book Antiqua" w:cs="宋体"/>
          <w:b/>
          <w:bCs/>
          <w:lang w:eastAsia="zh-CN"/>
        </w:rPr>
        <w:t>21</w:t>
      </w:r>
      <w:r w:rsidRPr="00F45B9F">
        <w:rPr>
          <w:rFonts w:ascii="Book Antiqua" w:eastAsia="宋体" w:hAnsi="Book Antiqua" w:cs="宋体"/>
          <w:lang w:eastAsia="zh-CN"/>
        </w:rPr>
        <w:t>: 1978-1984 [PMID: 17623236 DOI: 10.1007/s00464-007-9490-7]</w:t>
      </w:r>
    </w:p>
    <w:p w14:paraId="4BC08F33" w14:textId="11CAC24C" w:rsidR="00F45B9F" w:rsidRPr="00F45B9F" w:rsidRDefault="00F45B9F" w:rsidP="00F45B9F">
      <w:pPr>
        <w:spacing w:line="360" w:lineRule="auto"/>
        <w:jc w:val="both"/>
        <w:rPr>
          <w:rFonts w:ascii="Book Antiqua" w:eastAsia="宋体" w:hAnsi="Book Antiqua" w:cs="宋体"/>
          <w:lang w:eastAsia="zh-CN"/>
        </w:rPr>
      </w:pPr>
      <w:r w:rsidRPr="00F45B9F">
        <w:rPr>
          <w:rFonts w:ascii="Book Antiqua" w:eastAsia="宋体" w:hAnsi="Book Antiqua" w:cs="宋体"/>
          <w:lang w:eastAsia="zh-CN"/>
        </w:rPr>
        <w:t xml:space="preserve">20 </w:t>
      </w:r>
      <w:r w:rsidRPr="00F45B9F">
        <w:rPr>
          <w:rFonts w:ascii="Book Antiqua" w:eastAsia="宋体" w:hAnsi="Book Antiqua" w:cs="宋体"/>
          <w:b/>
          <w:bCs/>
          <w:lang w:eastAsia="zh-CN"/>
        </w:rPr>
        <w:t>Oelschlager BK</w:t>
      </w:r>
      <w:r w:rsidRPr="00F45B9F">
        <w:rPr>
          <w:rFonts w:ascii="Book Antiqua" w:eastAsia="宋体" w:hAnsi="Book Antiqua" w:cs="宋体"/>
          <w:lang w:eastAsia="zh-CN"/>
        </w:rPr>
        <w:t xml:space="preserve">, Quiroga E, Parra JD, Cahill M, Polissar N, Pellegrini CA. Long-term outcomes after laparoscopic antireflux surgery. </w:t>
      </w:r>
      <w:r w:rsidRPr="00F45B9F">
        <w:rPr>
          <w:rFonts w:ascii="Book Antiqua" w:eastAsia="宋体" w:hAnsi="Book Antiqua" w:cs="宋体"/>
          <w:i/>
          <w:iCs/>
          <w:lang w:eastAsia="zh-CN"/>
        </w:rPr>
        <w:t>Am J Gastroenterol</w:t>
      </w:r>
      <w:r w:rsidRPr="00F45B9F">
        <w:rPr>
          <w:rFonts w:ascii="Book Antiqua" w:eastAsia="宋体" w:hAnsi="Book Antiqua" w:cs="宋体"/>
          <w:lang w:eastAsia="zh-CN"/>
        </w:rPr>
        <w:t xml:space="preserve"> 2008; </w:t>
      </w:r>
      <w:r w:rsidRPr="00F45B9F">
        <w:rPr>
          <w:rFonts w:ascii="Book Antiqua" w:eastAsia="宋体" w:hAnsi="Book Antiqua" w:cs="宋体"/>
          <w:b/>
          <w:bCs/>
          <w:lang w:eastAsia="zh-CN"/>
        </w:rPr>
        <w:t>103</w:t>
      </w:r>
      <w:r w:rsidRPr="00F45B9F">
        <w:rPr>
          <w:rFonts w:ascii="Book Antiqua" w:eastAsia="宋体" w:hAnsi="Book Antiqua" w:cs="宋体"/>
          <w:lang w:eastAsia="zh-CN"/>
        </w:rPr>
        <w:t>: 280-2</w:t>
      </w:r>
      <w:r w:rsidR="00672988">
        <w:rPr>
          <w:rFonts w:ascii="Book Antiqua" w:eastAsia="宋体" w:hAnsi="Book Antiqua" w:cs="宋体" w:hint="eastAsia"/>
          <w:lang w:eastAsia="zh-CN"/>
        </w:rPr>
        <w:t>8</w:t>
      </w:r>
      <w:r w:rsidRPr="00F45B9F">
        <w:rPr>
          <w:rFonts w:ascii="Book Antiqua" w:eastAsia="宋体" w:hAnsi="Book Antiqua" w:cs="宋体"/>
          <w:lang w:eastAsia="zh-CN"/>
        </w:rPr>
        <w:t>7; quiz 288 [PMID: 17970835 DOI: 10.1111/j.1572-0241.2007.01606.x]</w:t>
      </w:r>
    </w:p>
    <w:p w14:paraId="35426B00" w14:textId="6EE2FC70" w:rsidR="00F45B9F" w:rsidRPr="00F45B9F" w:rsidRDefault="00F45B9F" w:rsidP="00F45B9F">
      <w:pPr>
        <w:spacing w:line="360" w:lineRule="auto"/>
        <w:jc w:val="both"/>
        <w:rPr>
          <w:rFonts w:ascii="Book Antiqua" w:eastAsia="宋体" w:hAnsi="Book Antiqua" w:cs="宋体"/>
          <w:lang w:eastAsia="zh-CN"/>
        </w:rPr>
      </w:pPr>
      <w:r w:rsidRPr="00F45B9F">
        <w:rPr>
          <w:rFonts w:ascii="Book Antiqua" w:eastAsia="宋体" w:hAnsi="Book Antiqua" w:cs="宋体"/>
          <w:lang w:eastAsia="zh-CN"/>
        </w:rPr>
        <w:t xml:space="preserve">21 </w:t>
      </w:r>
      <w:r w:rsidRPr="00F45B9F">
        <w:rPr>
          <w:rFonts w:ascii="Book Antiqua" w:eastAsia="宋体" w:hAnsi="Book Antiqua" w:cs="宋体"/>
          <w:b/>
          <w:bCs/>
          <w:lang w:eastAsia="zh-CN"/>
        </w:rPr>
        <w:t>Hofstetter WL</w:t>
      </w:r>
      <w:r w:rsidRPr="00F45B9F">
        <w:rPr>
          <w:rFonts w:ascii="Book Antiqua" w:eastAsia="宋体" w:hAnsi="Book Antiqua" w:cs="宋体"/>
          <w:lang w:eastAsia="zh-CN"/>
        </w:rPr>
        <w:t xml:space="preserve">, Peters JH, DeMeester TR, Hagen JA, DeMeester SR, Crookes PF, Tsai P, Banki F, Bremner CG. Long-term outcome of antireflux surgery in patients with Barrett's esophagus. </w:t>
      </w:r>
      <w:r w:rsidRPr="00F45B9F">
        <w:rPr>
          <w:rFonts w:ascii="Book Antiqua" w:eastAsia="宋体" w:hAnsi="Book Antiqua" w:cs="宋体"/>
          <w:i/>
          <w:iCs/>
          <w:lang w:eastAsia="zh-CN"/>
        </w:rPr>
        <w:t>Ann Surg</w:t>
      </w:r>
      <w:r w:rsidRPr="00F45B9F">
        <w:rPr>
          <w:rFonts w:ascii="Book Antiqua" w:eastAsia="宋体" w:hAnsi="Book Antiqua" w:cs="宋体"/>
          <w:lang w:eastAsia="zh-CN"/>
        </w:rPr>
        <w:t xml:space="preserve"> 2001; </w:t>
      </w:r>
      <w:r w:rsidRPr="00F45B9F">
        <w:rPr>
          <w:rFonts w:ascii="Book Antiqua" w:eastAsia="宋体" w:hAnsi="Book Antiqua" w:cs="宋体"/>
          <w:b/>
          <w:bCs/>
          <w:lang w:eastAsia="zh-CN"/>
        </w:rPr>
        <w:t>234</w:t>
      </w:r>
      <w:r w:rsidRPr="00F45B9F">
        <w:rPr>
          <w:rFonts w:ascii="Book Antiqua" w:eastAsia="宋体" w:hAnsi="Book Antiqua" w:cs="宋体"/>
          <w:lang w:eastAsia="zh-CN"/>
        </w:rPr>
        <w:t>: 532-5</w:t>
      </w:r>
      <w:r w:rsidR="00672988">
        <w:rPr>
          <w:rFonts w:ascii="Book Antiqua" w:eastAsia="宋体" w:hAnsi="Book Antiqua" w:cs="宋体" w:hint="eastAsia"/>
          <w:lang w:eastAsia="zh-CN"/>
        </w:rPr>
        <w:t>3</w:t>
      </w:r>
      <w:r w:rsidRPr="00F45B9F">
        <w:rPr>
          <w:rFonts w:ascii="Book Antiqua" w:eastAsia="宋体" w:hAnsi="Book Antiqua" w:cs="宋体"/>
          <w:lang w:eastAsia="zh-CN"/>
        </w:rPr>
        <w:t>8; discussion 532-5</w:t>
      </w:r>
      <w:r w:rsidR="00672988">
        <w:rPr>
          <w:rFonts w:ascii="Book Antiqua" w:eastAsia="宋体" w:hAnsi="Book Antiqua" w:cs="宋体" w:hint="eastAsia"/>
          <w:lang w:eastAsia="zh-CN"/>
        </w:rPr>
        <w:t>3</w:t>
      </w:r>
      <w:r w:rsidRPr="00F45B9F">
        <w:rPr>
          <w:rFonts w:ascii="Book Antiqua" w:eastAsia="宋体" w:hAnsi="Book Antiqua" w:cs="宋体"/>
          <w:lang w:eastAsia="zh-CN"/>
        </w:rPr>
        <w:t>8; [PMID: 11573046]</w:t>
      </w:r>
    </w:p>
    <w:p w14:paraId="500F9FD0" w14:textId="77777777" w:rsidR="00F45B9F" w:rsidRPr="00F45B9F" w:rsidRDefault="00F45B9F" w:rsidP="00F45B9F">
      <w:pPr>
        <w:spacing w:line="360" w:lineRule="auto"/>
        <w:jc w:val="both"/>
        <w:rPr>
          <w:rFonts w:ascii="Book Antiqua" w:eastAsia="宋体" w:hAnsi="Book Antiqua" w:cs="宋体"/>
          <w:lang w:eastAsia="zh-CN"/>
        </w:rPr>
      </w:pPr>
      <w:r w:rsidRPr="00F45B9F">
        <w:rPr>
          <w:rFonts w:ascii="Book Antiqua" w:eastAsia="宋体" w:hAnsi="Book Antiqua" w:cs="宋体"/>
          <w:lang w:eastAsia="zh-CN"/>
        </w:rPr>
        <w:t xml:space="preserve">22 </w:t>
      </w:r>
      <w:r w:rsidRPr="00F45B9F">
        <w:rPr>
          <w:rFonts w:ascii="Book Antiqua" w:eastAsia="宋体" w:hAnsi="Book Antiqua" w:cs="宋体"/>
          <w:b/>
          <w:bCs/>
          <w:lang w:eastAsia="zh-CN"/>
        </w:rPr>
        <w:t>Scheffer RC</w:t>
      </w:r>
      <w:r w:rsidRPr="00F45B9F">
        <w:rPr>
          <w:rFonts w:ascii="Book Antiqua" w:eastAsia="宋体" w:hAnsi="Book Antiqua" w:cs="宋体"/>
          <w:lang w:eastAsia="zh-CN"/>
        </w:rPr>
        <w:t xml:space="preserve">, Tatum RP, Shi G, Akkermans LM, Joehl RJ, Kahrilas PJ. Reduced tLESR elicitation in response to gastric distension in fundoplication patients. </w:t>
      </w:r>
      <w:r w:rsidRPr="00F45B9F">
        <w:rPr>
          <w:rFonts w:ascii="Book Antiqua" w:eastAsia="宋体" w:hAnsi="Book Antiqua" w:cs="宋体"/>
          <w:i/>
          <w:iCs/>
          <w:lang w:eastAsia="zh-CN"/>
        </w:rPr>
        <w:t>Am J Physiol Gastrointest Liver Physiol</w:t>
      </w:r>
      <w:r w:rsidRPr="00F45B9F">
        <w:rPr>
          <w:rFonts w:ascii="Book Antiqua" w:eastAsia="宋体" w:hAnsi="Book Antiqua" w:cs="宋体"/>
          <w:lang w:eastAsia="zh-CN"/>
        </w:rPr>
        <w:t xml:space="preserve"> 2003; </w:t>
      </w:r>
      <w:r w:rsidRPr="00F45B9F">
        <w:rPr>
          <w:rFonts w:ascii="Book Antiqua" w:eastAsia="宋体" w:hAnsi="Book Antiqua" w:cs="宋体"/>
          <w:b/>
          <w:bCs/>
          <w:lang w:eastAsia="zh-CN"/>
        </w:rPr>
        <w:t>284</w:t>
      </w:r>
      <w:r w:rsidRPr="00F45B9F">
        <w:rPr>
          <w:rFonts w:ascii="Book Antiqua" w:eastAsia="宋体" w:hAnsi="Book Antiqua" w:cs="宋体"/>
          <w:lang w:eastAsia="zh-CN"/>
        </w:rPr>
        <w:t>: G815-G820 [PMID: 12684212 DOI: 10.1152/ajpgi.00247.2002]</w:t>
      </w:r>
    </w:p>
    <w:p w14:paraId="0272CCFA" w14:textId="77777777" w:rsidR="00F45B9F" w:rsidRPr="00F45B9F" w:rsidRDefault="00F45B9F" w:rsidP="00F45B9F">
      <w:pPr>
        <w:spacing w:line="360" w:lineRule="auto"/>
        <w:jc w:val="both"/>
        <w:rPr>
          <w:rFonts w:ascii="Book Antiqua" w:eastAsia="宋体" w:hAnsi="Book Antiqua" w:cs="宋体"/>
          <w:lang w:eastAsia="zh-CN"/>
        </w:rPr>
      </w:pPr>
      <w:r w:rsidRPr="00F45B9F">
        <w:rPr>
          <w:rFonts w:ascii="Book Antiqua" w:eastAsia="宋体" w:hAnsi="Book Antiqua" w:cs="宋体"/>
          <w:lang w:eastAsia="zh-CN"/>
        </w:rPr>
        <w:t xml:space="preserve">23 </w:t>
      </w:r>
      <w:r w:rsidRPr="00F45B9F">
        <w:rPr>
          <w:rFonts w:ascii="Book Antiqua" w:eastAsia="宋体" w:hAnsi="Book Antiqua" w:cs="宋体"/>
          <w:b/>
          <w:bCs/>
          <w:lang w:eastAsia="zh-CN"/>
        </w:rPr>
        <w:t>Ireland AC</w:t>
      </w:r>
      <w:r w:rsidRPr="00F45B9F">
        <w:rPr>
          <w:rFonts w:ascii="Book Antiqua" w:eastAsia="宋体" w:hAnsi="Book Antiqua" w:cs="宋体"/>
          <w:lang w:eastAsia="zh-CN"/>
        </w:rPr>
        <w:t xml:space="preserve">, Holloway RH, Toouli J, Dent J. Mechanisms underlying the antireflux action of fundoplication. </w:t>
      </w:r>
      <w:r w:rsidRPr="00F45B9F">
        <w:rPr>
          <w:rFonts w:ascii="Book Antiqua" w:eastAsia="宋体" w:hAnsi="Book Antiqua" w:cs="宋体"/>
          <w:i/>
          <w:iCs/>
          <w:lang w:eastAsia="zh-CN"/>
        </w:rPr>
        <w:t>Gut</w:t>
      </w:r>
      <w:r w:rsidRPr="00F45B9F">
        <w:rPr>
          <w:rFonts w:ascii="Book Antiqua" w:eastAsia="宋体" w:hAnsi="Book Antiqua" w:cs="宋体"/>
          <w:lang w:eastAsia="zh-CN"/>
        </w:rPr>
        <w:t xml:space="preserve"> 1993; </w:t>
      </w:r>
      <w:r w:rsidRPr="00F45B9F">
        <w:rPr>
          <w:rFonts w:ascii="Book Antiqua" w:eastAsia="宋体" w:hAnsi="Book Antiqua" w:cs="宋体"/>
          <w:b/>
          <w:bCs/>
          <w:lang w:eastAsia="zh-CN"/>
        </w:rPr>
        <w:t>34</w:t>
      </w:r>
      <w:r w:rsidRPr="00F45B9F">
        <w:rPr>
          <w:rFonts w:ascii="Book Antiqua" w:eastAsia="宋体" w:hAnsi="Book Antiqua" w:cs="宋体"/>
          <w:lang w:eastAsia="zh-CN"/>
        </w:rPr>
        <w:t>: 303-308 [PMID: 8472975 DOI: 10.1136/gut.34.3.303]</w:t>
      </w:r>
    </w:p>
    <w:p w14:paraId="092E4134" w14:textId="77777777" w:rsidR="00F45B9F" w:rsidRPr="00F45B9F" w:rsidRDefault="00F45B9F" w:rsidP="00F45B9F">
      <w:pPr>
        <w:spacing w:line="360" w:lineRule="auto"/>
        <w:jc w:val="both"/>
        <w:rPr>
          <w:rFonts w:ascii="Book Antiqua" w:eastAsia="宋体" w:hAnsi="Book Antiqua" w:cs="宋体"/>
          <w:lang w:eastAsia="zh-CN"/>
        </w:rPr>
      </w:pPr>
      <w:r w:rsidRPr="00F45B9F">
        <w:rPr>
          <w:rFonts w:ascii="Book Antiqua" w:eastAsia="宋体" w:hAnsi="Book Antiqua" w:cs="宋体"/>
          <w:lang w:eastAsia="zh-CN"/>
        </w:rPr>
        <w:t xml:space="preserve">24 </w:t>
      </w:r>
      <w:r w:rsidRPr="00F45B9F">
        <w:rPr>
          <w:rFonts w:ascii="Book Antiqua" w:eastAsia="宋体" w:hAnsi="Book Antiqua" w:cs="宋体"/>
          <w:b/>
          <w:bCs/>
          <w:lang w:eastAsia="zh-CN"/>
        </w:rPr>
        <w:t>Chey WD</w:t>
      </w:r>
      <w:r w:rsidRPr="00F45B9F">
        <w:rPr>
          <w:rFonts w:ascii="Book Antiqua" w:eastAsia="宋体" w:hAnsi="Book Antiqua" w:cs="宋体"/>
          <w:lang w:eastAsia="zh-CN"/>
        </w:rPr>
        <w:t xml:space="preserve">. Endoscopy-negative reflux disease: concepts and clinical practice. </w:t>
      </w:r>
      <w:r w:rsidRPr="00F45B9F">
        <w:rPr>
          <w:rFonts w:ascii="Book Antiqua" w:eastAsia="宋体" w:hAnsi="Book Antiqua" w:cs="宋体"/>
          <w:i/>
          <w:iCs/>
          <w:lang w:eastAsia="zh-CN"/>
        </w:rPr>
        <w:t>Am J Med</w:t>
      </w:r>
      <w:r w:rsidRPr="00F45B9F">
        <w:rPr>
          <w:rFonts w:ascii="Book Antiqua" w:eastAsia="宋体" w:hAnsi="Book Antiqua" w:cs="宋体"/>
          <w:lang w:eastAsia="zh-CN"/>
        </w:rPr>
        <w:t xml:space="preserve"> 2004; </w:t>
      </w:r>
      <w:r w:rsidRPr="00F45B9F">
        <w:rPr>
          <w:rFonts w:ascii="Book Antiqua" w:eastAsia="宋体" w:hAnsi="Book Antiqua" w:cs="宋体"/>
          <w:b/>
          <w:bCs/>
          <w:lang w:eastAsia="zh-CN"/>
        </w:rPr>
        <w:t xml:space="preserve">117 </w:t>
      </w:r>
      <w:r w:rsidRPr="00F45B9F">
        <w:rPr>
          <w:rFonts w:ascii="Book Antiqua" w:eastAsia="宋体" w:hAnsi="Book Antiqua" w:cs="宋体"/>
          <w:bCs/>
          <w:lang w:eastAsia="zh-CN"/>
        </w:rPr>
        <w:t>Suppl 5A</w:t>
      </w:r>
      <w:r w:rsidRPr="00F45B9F">
        <w:rPr>
          <w:rFonts w:ascii="Book Antiqua" w:eastAsia="宋体" w:hAnsi="Book Antiqua" w:cs="宋体"/>
          <w:lang w:eastAsia="zh-CN"/>
        </w:rPr>
        <w:t>: 36S-43S [PMID: 15478851]</w:t>
      </w:r>
    </w:p>
    <w:p w14:paraId="4E882C14" w14:textId="77777777" w:rsidR="00F45B9F" w:rsidRPr="00F45B9F" w:rsidRDefault="00F45B9F" w:rsidP="00F45B9F">
      <w:pPr>
        <w:spacing w:line="360" w:lineRule="auto"/>
        <w:jc w:val="both"/>
        <w:rPr>
          <w:rFonts w:ascii="Book Antiqua" w:eastAsia="宋体" w:hAnsi="Book Antiqua" w:cs="宋体"/>
          <w:lang w:eastAsia="zh-CN"/>
        </w:rPr>
      </w:pPr>
      <w:r w:rsidRPr="00F45B9F">
        <w:rPr>
          <w:rFonts w:ascii="Book Antiqua" w:eastAsia="宋体" w:hAnsi="Book Antiqua" w:cs="宋体"/>
          <w:lang w:eastAsia="zh-CN"/>
        </w:rPr>
        <w:t xml:space="preserve">25 </w:t>
      </w:r>
      <w:r w:rsidRPr="00F45B9F">
        <w:rPr>
          <w:rFonts w:ascii="Book Antiqua" w:eastAsia="宋体" w:hAnsi="Book Antiqua" w:cs="宋体"/>
          <w:b/>
          <w:bCs/>
          <w:lang w:eastAsia="zh-CN"/>
        </w:rPr>
        <w:t>Hirano I</w:t>
      </w:r>
      <w:r w:rsidRPr="00F45B9F">
        <w:rPr>
          <w:rFonts w:ascii="Book Antiqua" w:eastAsia="宋体" w:hAnsi="Book Antiqua" w:cs="宋体"/>
          <w:lang w:eastAsia="zh-CN"/>
        </w:rPr>
        <w:t xml:space="preserve">, Richter JE. ACG practice guidelines: esophageal reflux testing. </w:t>
      </w:r>
      <w:r w:rsidRPr="00F45B9F">
        <w:rPr>
          <w:rFonts w:ascii="Book Antiqua" w:eastAsia="宋体" w:hAnsi="Book Antiqua" w:cs="宋体"/>
          <w:i/>
          <w:iCs/>
          <w:lang w:eastAsia="zh-CN"/>
        </w:rPr>
        <w:t>Am J Gastroenterol</w:t>
      </w:r>
      <w:r w:rsidRPr="00F45B9F">
        <w:rPr>
          <w:rFonts w:ascii="Book Antiqua" w:eastAsia="宋体" w:hAnsi="Book Antiqua" w:cs="宋体"/>
          <w:lang w:eastAsia="zh-CN"/>
        </w:rPr>
        <w:t xml:space="preserve"> 2007; </w:t>
      </w:r>
      <w:r w:rsidRPr="00F45B9F">
        <w:rPr>
          <w:rFonts w:ascii="Book Antiqua" w:eastAsia="宋体" w:hAnsi="Book Antiqua" w:cs="宋体"/>
          <w:b/>
          <w:bCs/>
          <w:lang w:eastAsia="zh-CN"/>
        </w:rPr>
        <w:t>102</w:t>
      </w:r>
      <w:r w:rsidRPr="00F45B9F">
        <w:rPr>
          <w:rFonts w:ascii="Book Antiqua" w:eastAsia="宋体" w:hAnsi="Book Antiqua" w:cs="宋体"/>
          <w:lang w:eastAsia="zh-CN"/>
        </w:rPr>
        <w:t>: 668-685 [PMID: 17335450 DOI: 10.1111/j.1572-0241.2006.00936.x]</w:t>
      </w:r>
    </w:p>
    <w:p w14:paraId="590FD0F9" w14:textId="6AA3F84D" w:rsidR="00F45B9F" w:rsidRPr="00F45B9F" w:rsidRDefault="00F45B9F" w:rsidP="00F45B9F">
      <w:pPr>
        <w:spacing w:line="360" w:lineRule="auto"/>
        <w:jc w:val="both"/>
        <w:rPr>
          <w:rFonts w:ascii="Book Antiqua" w:eastAsia="宋体" w:hAnsi="Book Antiqua" w:cs="宋体"/>
          <w:lang w:eastAsia="zh-CN"/>
        </w:rPr>
      </w:pPr>
      <w:r w:rsidRPr="00F45B9F">
        <w:rPr>
          <w:rFonts w:ascii="Book Antiqua" w:eastAsia="宋体" w:hAnsi="Book Antiqua" w:cs="宋体"/>
          <w:lang w:eastAsia="zh-CN"/>
        </w:rPr>
        <w:lastRenderedPageBreak/>
        <w:t xml:space="preserve">26 </w:t>
      </w:r>
      <w:r w:rsidRPr="00F45B9F">
        <w:rPr>
          <w:rFonts w:ascii="Book Antiqua" w:eastAsia="宋体" w:hAnsi="Book Antiqua" w:cs="宋体"/>
          <w:b/>
          <w:bCs/>
          <w:lang w:eastAsia="zh-CN"/>
        </w:rPr>
        <w:t>Sifrim D</w:t>
      </w:r>
      <w:r w:rsidRPr="00F45B9F">
        <w:rPr>
          <w:rFonts w:ascii="Book Antiqua" w:eastAsia="宋体" w:hAnsi="Book Antiqua" w:cs="宋体"/>
          <w:lang w:eastAsia="zh-CN"/>
        </w:rPr>
        <w:t xml:space="preserve">, Castell D, Dent J, Kahrilas PJ. Gastro-oesophageal reflux monitoring: review and consensus report on detection and definitions of acid, non-acid, and gas reflux. </w:t>
      </w:r>
      <w:r w:rsidRPr="00F45B9F">
        <w:rPr>
          <w:rFonts w:ascii="Book Antiqua" w:eastAsia="宋体" w:hAnsi="Book Antiqua" w:cs="宋体"/>
          <w:i/>
          <w:iCs/>
          <w:lang w:eastAsia="zh-CN"/>
        </w:rPr>
        <w:t>Gut</w:t>
      </w:r>
      <w:r w:rsidRPr="00F45B9F">
        <w:rPr>
          <w:rFonts w:ascii="Book Antiqua" w:eastAsia="宋体" w:hAnsi="Book Antiqua" w:cs="宋体"/>
          <w:lang w:eastAsia="zh-CN"/>
        </w:rPr>
        <w:t xml:space="preserve"> 2004; </w:t>
      </w:r>
      <w:r w:rsidRPr="00F45B9F">
        <w:rPr>
          <w:rFonts w:ascii="Book Antiqua" w:eastAsia="宋体" w:hAnsi="Book Antiqua" w:cs="宋体"/>
          <w:b/>
          <w:bCs/>
          <w:lang w:eastAsia="zh-CN"/>
        </w:rPr>
        <w:t>53</w:t>
      </w:r>
      <w:r w:rsidRPr="00F45B9F">
        <w:rPr>
          <w:rFonts w:ascii="Book Antiqua" w:eastAsia="宋体" w:hAnsi="Book Antiqua" w:cs="宋体"/>
          <w:lang w:eastAsia="zh-CN"/>
        </w:rPr>
        <w:t xml:space="preserve">: 1024-1031 [PMID: 15194656 DOI: </w:t>
      </w:r>
      <w:r w:rsidR="00AF7403">
        <w:rPr>
          <w:rFonts w:ascii="Book Antiqua" w:eastAsia="宋体" w:hAnsi="Book Antiqua" w:cs="宋体" w:hint="eastAsia"/>
          <w:lang w:eastAsia="zh-CN"/>
        </w:rPr>
        <w:t>1</w:t>
      </w:r>
      <w:r w:rsidRPr="00F45B9F">
        <w:rPr>
          <w:rFonts w:ascii="Book Antiqua" w:eastAsia="宋体" w:hAnsi="Book Antiqua" w:cs="宋体"/>
          <w:lang w:eastAsia="zh-CN"/>
        </w:rPr>
        <w:t>0.1136/gut.2003.033290]</w:t>
      </w:r>
    </w:p>
    <w:p w14:paraId="4ED0C995" w14:textId="77777777" w:rsidR="00F45B9F" w:rsidRPr="00F45B9F" w:rsidRDefault="00F45B9F" w:rsidP="00F45B9F">
      <w:pPr>
        <w:spacing w:line="360" w:lineRule="auto"/>
        <w:jc w:val="both"/>
        <w:rPr>
          <w:rFonts w:ascii="Book Antiqua" w:eastAsia="宋体" w:hAnsi="Book Antiqua" w:cs="宋体"/>
          <w:lang w:eastAsia="zh-CN"/>
        </w:rPr>
      </w:pPr>
      <w:r w:rsidRPr="00F45B9F">
        <w:rPr>
          <w:rFonts w:ascii="Book Antiqua" w:eastAsia="宋体" w:hAnsi="Book Antiqua" w:cs="宋体"/>
          <w:lang w:eastAsia="zh-CN"/>
        </w:rPr>
        <w:t xml:space="preserve">27 </w:t>
      </w:r>
      <w:r w:rsidRPr="00F45B9F">
        <w:rPr>
          <w:rFonts w:ascii="Book Antiqua" w:eastAsia="宋体" w:hAnsi="Book Antiqua" w:cs="宋体"/>
          <w:b/>
          <w:bCs/>
          <w:lang w:eastAsia="zh-CN"/>
        </w:rPr>
        <w:t>Ciecierega T</w:t>
      </w:r>
      <w:r w:rsidRPr="00F45B9F">
        <w:rPr>
          <w:rFonts w:ascii="Book Antiqua" w:eastAsia="宋体" w:hAnsi="Book Antiqua" w:cs="宋体"/>
          <w:lang w:eastAsia="zh-CN"/>
        </w:rPr>
        <w:t xml:space="preserve">, Gordon BL, Aronova A, Crawford CV, Zarnegar R. More art than science: impedance analysis prone to interpretation error. </w:t>
      </w:r>
      <w:r w:rsidRPr="00F45B9F">
        <w:rPr>
          <w:rFonts w:ascii="Book Antiqua" w:eastAsia="宋体" w:hAnsi="Book Antiqua" w:cs="宋体"/>
          <w:i/>
          <w:iCs/>
          <w:lang w:eastAsia="zh-CN"/>
        </w:rPr>
        <w:t>J Gastrointest Surg</w:t>
      </w:r>
      <w:r w:rsidRPr="00F45B9F">
        <w:rPr>
          <w:rFonts w:ascii="Book Antiqua" w:eastAsia="宋体" w:hAnsi="Book Antiqua" w:cs="宋体"/>
          <w:lang w:eastAsia="zh-CN"/>
        </w:rPr>
        <w:t xml:space="preserve"> 2015; </w:t>
      </w:r>
      <w:r w:rsidRPr="00F45B9F">
        <w:rPr>
          <w:rFonts w:ascii="Book Antiqua" w:eastAsia="宋体" w:hAnsi="Book Antiqua" w:cs="宋体"/>
          <w:b/>
          <w:bCs/>
          <w:lang w:eastAsia="zh-CN"/>
        </w:rPr>
        <w:t>19</w:t>
      </w:r>
      <w:r w:rsidRPr="00F45B9F">
        <w:rPr>
          <w:rFonts w:ascii="Book Antiqua" w:eastAsia="宋体" w:hAnsi="Book Antiqua" w:cs="宋体"/>
          <w:lang w:eastAsia="zh-CN"/>
        </w:rPr>
        <w:t>: 987-992 [PMID: 25876531 DOI: 10.1007/s11605-015-2809-0]</w:t>
      </w:r>
    </w:p>
    <w:p w14:paraId="3AD22CE6" w14:textId="77777777" w:rsidR="00F45B9F" w:rsidRPr="00F45B9F" w:rsidRDefault="00F45B9F" w:rsidP="00F45B9F">
      <w:pPr>
        <w:spacing w:line="360" w:lineRule="auto"/>
        <w:jc w:val="both"/>
        <w:rPr>
          <w:rFonts w:ascii="Book Antiqua" w:eastAsia="宋体" w:hAnsi="Book Antiqua" w:cs="宋体"/>
          <w:lang w:eastAsia="zh-CN"/>
        </w:rPr>
      </w:pPr>
      <w:r w:rsidRPr="00F45B9F">
        <w:rPr>
          <w:rFonts w:ascii="Book Antiqua" w:eastAsia="宋体" w:hAnsi="Book Antiqua" w:cs="宋体"/>
          <w:lang w:eastAsia="zh-CN"/>
        </w:rPr>
        <w:t xml:space="preserve">28 </w:t>
      </w:r>
      <w:r w:rsidRPr="00F45B9F">
        <w:rPr>
          <w:rFonts w:ascii="Book Antiqua" w:eastAsia="宋体" w:hAnsi="Book Antiqua" w:cs="宋体"/>
          <w:b/>
          <w:bCs/>
          <w:lang w:eastAsia="zh-CN"/>
        </w:rPr>
        <w:t>Beckingham IJ</w:t>
      </w:r>
      <w:r w:rsidRPr="00F45B9F">
        <w:rPr>
          <w:rFonts w:ascii="Book Antiqua" w:eastAsia="宋体" w:hAnsi="Book Antiqua" w:cs="宋体"/>
          <w:lang w:eastAsia="zh-CN"/>
        </w:rPr>
        <w:t xml:space="preserve">, Cariem AK, Bornman PC, Callanan MD, Louw JA. Oesophageal dysmotility is not associated with poor outcome after laparoscopic Nissen fundoplication. </w:t>
      </w:r>
      <w:r w:rsidRPr="00F45B9F">
        <w:rPr>
          <w:rFonts w:ascii="Book Antiqua" w:eastAsia="宋体" w:hAnsi="Book Antiqua" w:cs="宋体"/>
          <w:i/>
          <w:iCs/>
          <w:lang w:eastAsia="zh-CN"/>
        </w:rPr>
        <w:t>Br J Surg</w:t>
      </w:r>
      <w:r w:rsidRPr="00F45B9F">
        <w:rPr>
          <w:rFonts w:ascii="Book Antiqua" w:eastAsia="宋体" w:hAnsi="Book Antiqua" w:cs="宋体"/>
          <w:lang w:eastAsia="zh-CN"/>
        </w:rPr>
        <w:t xml:space="preserve"> 1998; </w:t>
      </w:r>
      <w:r w:rsidRPr="00F45B9F">
        <w:rPr>
          <w:rFonts w:ascii="Book Antiqua" w:eastAsia="宋体" w:hAnsi="Book Antiqua" w:cs="宋体"/>
          <w:b/>
          <w:bCs/>
          <w:lang w:eastAsia="zh-CN"/>
        </w:rPr>
        <w:t>85</w:t>
      </w:r>
      <w:r w:rsidRPr="00F45B9F">
        <w:rPr>
          <w:rFonts w:ascii="Book Antiqua" w:eastAsia="宋体" w:hAnsi="Book Antiqua" w:cs="宋体"/>
          <w:lang w:eastAsia="zh-CN"/>
        </w:rPr>
        <w:t>: 1290-1293 [PMID: 9752880 DOI: 10.1046/j.1365-2168.1998.00832.x]</w:t>
      </w:r>
    </w:p>
    <w:p w14:paraId="2C11503E" w14:textId="77777777" w:rsidR="00F45B9F" w:rsidRPr="00F45B9F" w:rsidRDefault="00F45B9F" w:rsidP="00F45B9F">
      <w:pPr>
        <w:spacing w:line="360" w:lineRule="auto"/>
        <w:jc w:val="both"/>
        <w:rPr>
          <w:rFonts w:ascii="Book Antiqua" w:eastAsia="宋体" w:hAnsi="Book Antiqua" w:cs="宋体"/>
          <w:lang w:eastAsia="zh-CN"/>
        </w:rPr>
      </w:pPr>
      <w:r w:rsidRPr="00F45B9F">
        <w:rPr>
          <w:rFonts w:ascii="Book Antiqua" w:eastAsia="宋体" w:hAnsi="Book Antiqua" w:cs="宋体"/>
          <w:lang w:eastAsia="zh-CN"/>
        </w:rPr>
        <w:t xml:space="preserve">29 </w:t>
      </w:r>
      <w:r w:rsidRPr="00F45B9F">
        <w:rPr>
          <w:rFonts w:ascii="Book Antiqua" w:eastAsia="宋体" w:hAnsi="Book Antiqua" w:cs="宋体"/>
          <w:b/>
          <w:bCs/>
          <w:lang w:eastAsia="zh-CN"/>
        </w:rPr>
        <w:t>Strate U</w:t>
      </w:r>
      <w:r w:rsidRPr="00F45B9F">
        <w:rPr>
          <w:rFonts w:ascii="Book Antiqua" w:eastAsia="宋体" w:hAnsi="Book Antiqua" w:cs="宋体"/>
          <w:lang w:eastAsia="zh-CN"/>
        </w:rPr>
        <w:t xml:space="preserve">, Emmermann A, Fibbe C, Layer P, Zornig C. Laparoscopic fundoplication: Nissen versus Toupet two-year outcome of a prospective randomized study of 200 patients regarding preoperative esophageal motility. </w:t>
      </w:r>
      <w:r w:rsidRPr="00F45B9F">
        <w:rPr>
          <w:rFonts w:ascii="Book Antiqua" w:eastAsia="宋体" w:hAnsi="Book Antiqua" w:cs="宋体"/>
          <w:i/>
          <w:iCs/>
          <w:lang w:eastAsia="zh-CN"/>
        </w:rPr>
        <w:t>Surg Endosc</w:t>
      </w:r>
      <w:r w:rsidRPr="00F45B9F">
        <w:rPr>
          <w:rFonts w:ascii="Book Antiqua" w:eastAsia="宋体" w:hAnsi="Book Antiqua" w:cs="宋体"/>
          <w:lang w:eastAsia="zh-CN"/>
        </w:rPr>
        <w:t xml:space="preserve"> 2008; </w:t>
      </w:r>
      <w:r w:rsidRPr="00F45B9F">
        <w:rPr>
          <w:rFonts w:ascii="Book Antiqua" w:eastAsia="宋体" w:hAnsi="Book Antiqua" w:cs="宋体"/>
          <w:b/>
          <w:bCs/>
          <w:lang w:eastAsia="zh-CN"/>
        </w:rPr>
        <w:t>22</w:t>
      </w:r>
      <w:r w:rsidRPr="00F45B9F">
        <w:rPr>
          <w:rFonts w:ascii="Book Antiqua" w:eastAsia="宋体" w:hAnsi="Book Antiqua" w:cs="宋体"/>
          <w:lang w:eastAsia="zh-CN"/>
        </w:rPr>
        <w:t>: 21-30 [PMID: 18027055 DOI: 10.1007/s00464-007-9546-8]</w:t>
      </w:r>
    </w:p>
    <w:p w14:paraId="2F402873" w14:textId="14FB3520" w:rsidR="00F45B9F" w:rsidRPr="00F45B9F" w:rsidRDefault="00F45B9F" w:rsidP="00F45B9F">
      <w:pPr>
        <w:spacing w:line="360" w:lineRule="auto"/>
        <w:jc w:val="both"/>
        <w:rPr>
          <w:rFonts w:ascii="Book Antiqua" w:eastAsia="宋体" w:hAnsi="Book Antiqua" w:cs="宋体"/>
          <w:lang w:eastAsia="zh-CN"/>
        </w:rPr>
      </w:pPr>
      <w:r w:rsidRPr="00F45B9F">
        <w:rPr>
          <w:rFonts w:ascii="Book Antiqua" w:eastAsia="宋体" w:hAnsi="Book Antiqua" w:cs="宋体"/>
          <w:lang w:eastAsia="zh-CN"/>
        </w:rPr>
        <w:t xml:space="preserve">30 </w:t>
      </w:r>
      <w:r w:rsidRPr="00F45B9F">
        <w:rPr>
          <w:rFonts w:ascii="Book Antiqua" w:eastAsia="宋体" w:hAnsi="Book Antiqua" w:cs="宋体"/>
          <w:b/>
          <w:bCs/>
          <w:lang w:eastAsia="zh-CN"/>
        </w:rPr>
        <w:t>Vaezi MF</w:t>
      </w:r>
      <w:r w:rsidRPr="00F45B9F">
        <w:rPr>
          <w:rFonts w:ascii="Book Antiqua" w:eastAsia="宋体" w:hAnsi="Book Antiqua" w:cs="宋体"/>
          <w:lang w:eastAsia="zh-CN"/>
        </w:rPr>
        <w:t xml:space="preserve">, Pandolfino JE, Vela MF. ACG clinical guideline: diagnosis and management of achalasia. </w:t>
      </w:r>
      <w:r w:rsidRPr="00F45B9F">
        <w:rPr>
          <w:rFonts w:ascii="Book Antiqua" w:eastAsia="宋体" w:hAnsi="Book Antiqua" w:cs="宋体"/>
          <w:i/>
          <w:iCs/>
          <w:lang w:eastAsia="zh-CN"/>
        </w:rPr>
        <w:t>Am J Gastroenterol</w:t>
      </w:r>
      <w:r w:rsidRPr="00F45B9F">
        <w:rPr>
          <w:rFonts w:ascii="Book Antiqua" w:eastAsia="宋体" w:hAnsi="Book Antiqua" w:cs="宋体"/>
          <w:lang w:eastAsia="zh-CN"/>
        </w:rPr>
        <w:t xml:space="preserve"> 2013; </w:t>
      </w:r>
      <w:r w:rsidRPr="00F45B9F">
        <w:rPr>
          <w:rFonts w:ascii="Book Antiqua" w:eastAsia="宋体" w:hAnsi="Book Antiqua" w:cs="宋体"/>
          <w:b/>
          <w:bCs/>
          <w:lang w:eastAsia="zh-CN"/>
        </w:rPr>
        <w:t>108</w:t>
      </w:r>
      <w:r w:rsidRPr="00F45B9F">
        <w:rPr>
          <w:rFonts w:ascii="Book Antiqua" w:eastAsia="宋体" w:hAnsi="Book Antiqua" w:cs="宋体"/>
          <w:lang w:eastAsia="zh-CN"/>
        </w:rPr>
        <w:t>: 1238-1</w:t>
      </w:r>
      <w:r w:rsidR="00672988">
        <w:rPr>
          <w:rFonts w:ascii="Book Antiqua" w:eastAsia="宋体" w:hAnsi="Book Antiqua" w:cs="宋体" w:hint="eastAsia"/>
          <w:lang w:eastAsia="zh-CN"/>
        </w:rPr>
        <w:t>2</w:t>
      </w:r>
      <w:r w:rsidRPr="00F45B9F">
        <w:rPr>
          <w:rFonts w:ascii="Book Antiqua" w:eastAsia="宋体" w:hAnsi="Book Antiqua" w:cs="宋体"/>
          <w:lang w:eastAsia="zh-CN"/>
        </w:rPr>
        <w:t>49; quiz 1250 [PMID: 23877351 DOI: 10.1038/ajg.2013.196]</w:t>
      </w:r>
    </w:p>
    <w:p w14:paraId="4B5C9A05" w14:textId="77777777" w:rsidR="00F45B9F" w:rsidRPr="00F45B9F" w:rsidRDefault="00F45B9F" w:rsidP="00F45B9F">
      <w:pPr>
        <w:spacing w:line="360" w:lineRule="auto"/>
        <w:jc w:val="both"/>
        <w:rPr>
          <w:rFonts w:ascii="Book Antiqua" w:eastAsia="宋体" w:hAnsi="Book Antiqua" w:cs="宋体"/>
          <w:lang w:eastAsia="zh-CN"/>
        </w:rPr>
      </w:pPr>
      <w:r w:rsidRPr="00F45B9F">
        <w:rPr>
          <w:rFonts w:ascii="Book Antiqua" w:eastAsia="宋体" w:hAnsi="Book Antiqua" w:cs="宋体"/>
          <w:lang w:eastAsia="zh-CN"/>
        </w:rPr>
        <w:t xml:space="preserve">31 </w:t>
      </w:r>
      <w:r w:rsidRPr="00F45B9F">
        <w:rPr>
          <w:rFonts w:ascii="Book Antiqua" w:eastAsia="宋体" w:hAnsi="Book Antiqua" w:cs="宋体"/>
          <w:b/>
          <w:bCs/>
          <w:lang w:eastAsia="zh-CN"/>
        </w:rPr>
        <w:t>Iqbal A</w:t>
      </w:r>
      <w:r w:rsidRPr="00F45B9F">
        <w:rPr>
          <w:rFonts w:ascii="Book Antiqua" w:eastAsia="宋体" w:hAnsi="Book Antiqua" w:cs="宋体"/>
          <w:lang w:eastAsia="zh-CN"/>
        </w:rPr>
        <w:t xml:space="preserve">, Awad Z, Simkins J, Shah R, Haider M, Salinas V, Turaga K, Karu A, Mittal SK, Filipi CJ. Repair of 104 failed anti-reflux operations. </w:t>
      </w:r>
      <w:r w:rsidRPr="00F45B9F">
        <w:rPr>
          <w:rFonts w:ascii="Book Antiqua" w:eastAsia="宋体" w:hAnsi="Book Antiqua" w:cs="宋体"/>
          <w:i/>
          <w:iCs/>
          <w:lang w:eastAsia="zh-CN"/>
        </w:rPr>
        <w:t>Ann Surg</w:t>
      </w:r>
      <w:r w:rsidRPr="00F45B9F">
        <w:rPr>
          <w:rFonts w:ascii="Book Antiqua" w:eastAsia="宋体" w:hAnsi="Book Antiqua" w:cs="宋体"/>
          <w:lang w:eastAsia="zh-CN"/>
        </w:rPr>
        <w:t xml:space="preserve"> 2006; </w:t>
      </w:r>
      <w:r w:rsidRPr="00F45B9F">
        <w:rPr>
          <w:rFonts w:ascii="Book Antiqua" w:eastAsia="宋体" w:hAnsi="Book Antiqua" w:cs="宋体"/>
          <w:b/>
          <w:bCs/>
          <w:lang w:eastAsia="zh-CN"/>
        </w:rPr>
        <w:t>244</w:t>
      </w:r>
      <w:r w:rsidRPr="00F45B9F">
        <w:rPr>
          <w:rFonts w:ascii="Book Antiqua" w:eastAsia="宋体" w:hAnsi="Book Antiqua" w:cs="宋体"/>
          <w:lang w:eastAsia="zh-CN"/>
        </w:rPr>
        <w:t>: 42-51 [PMID: 16794388 DOI: 10.1097/01.sla.0000217627.59289.eb]</w:t>
      </w:r>
    </w:p>
    <w:p w14:paraId="3A8D8E47" w14:textId="0431B76A" w:rsidR="00F45B9F" w:rsidRPr="00F45B9F" w:rsidRDefault="00F45B9F" w:rsidP="00F45B9F">
      <w:pPr>
        <w:spacing w:line="360" w:lineRule="auto"/>
        <w:jc w:val="both"/>
        <w:rPr>
          <w:rFonts w:ascii="Book Antiqua" w:eastAsia="宋体" w:hAnsi="Book Antiqua" w:cs="宋体"/>
          <w:lang w:eastAsia="zh-CN"/>
        </w:rPr>
      </w:pPr>
      <w:r w:rsidRPr="00F45B9F">
        <w:rPr>
          <w:rFonts w:ascii="Book Antiqua" w:eastAsia="宋体" w:hAnsi="Book Antiqua" w:cs="宋体"/>
          <w:lang w:eastAsia="zh-CN"/>
        </w:rPr>
        <w:t xml:space="preserve">32 </w:t>
      </w:r>
      <w:r w:rsidRPr="00F45B9F">
        <w:rPr>
          <w:rFonts w:ascii="Book Antiqua" w:eastAsia="宋体" w:hAnsi="Book Antiqua" w:cs="宋体"/>
          <w:b/>
          <w:bCs/>
          <w:lang w:eastAsia="zh-CN"/>
        </w:rPr>
        <w:t>Peters MJ</w:t>
      </w:r>
      <w:r w:rsidRPr="00F45B9F">
        <w:rPr>
          <w:rFonts w:ascii="Book Antiqua" w:eastAsia="宋体" w:hAnsi="Book Antiqua" w:cs="宋体"/>
          <w:lang w:eastAsia="zh-CN"/>
        </w:rPr>
        <w:t xml:space="preserve">, Mukhtar A, Yunus RM, Khan S, Pappalardo J, Memon B, Memon MA. Meta-analysis of randomized clinical trials comparing open and laparoscopic anti-reflux surgery. </w:t>
      </w:r>
      <w:r w:rsidRPr="00F45B9F">
        <w:rPr>
          <w:rFonts w:ascii="Book Antiqua" w:eastAsia="宋体" w:hAnsi="Book Antiqua" w:cs="宋体"/>
          <w:i/>
          <w:iCs/>
          <w:lang w:eastAsia="zh-CN"/>
        </w:rPr>
        <w:t>Am J Gastroenterol</w:t>
      </w:r>
      <w:r w:rsidRPr="00F45B9F">
        <w:rPr>
          <w:rFonts w:ascii="Book Antiqua" w:eastAsia="宋体" w:hAnsi="Book Antiqua" w:cs="宋体"/>
          <w:lang w:eastAsia="zh-CN"/>
        </w:rPr>
        <w:t xml:space="preserve"> 2009; </w:t>
      </w:r>
      <w:r w:rsidRPr="00F45B9F">
        <w:rPr>
          <w:rFonts w:ascii="Book Antiqua" w:eastAsia="宋体" w:hAnsi="Book Antiqua" w:cs="宋体"/>
          <w:b/>
          <w:bCs/>
          <w:lang w:eastAsia="zh-CN"/>
        </w:rPr>
        <w:t>104</w:t>
      </w:r>
      <w:r w:rsidRPr="00F45B9F">
        <w:rPr>
          <w:rFonts w:ascii="Book Antiqua" w:eastAsia="宋体" w:hAnsi="Book Antiqua" w:cs="宋体"/>
          <w:lang w:eastAsia="zh-CN"/>
        </w:rPr>
        <w:t>: 1548-1</w:t>
      </w:r>
      <w:r w:rsidR="00672988">
        <w:rPr>
          <w:rFonts w:ascii="Book Antiqua" w:eastAsia="宋体" w:hAnsi="Book Antiqua" w:cs="宋体" w:hint="eastAsia"/>
          <w:lang w:eastAsia="zh-CN"/>
        </w:rPr>
        <w:t>5</w:t>
      </w:r>
      <w:r w:rsidRPr="00F45B9F">
        <w:rPr>
          <w:rFonts w:ascii="Book Antiqua" w:eastAsia="宋体" w:hAnsi="Book Antiqua" w:cs="宋体"/>
          <w:lang w:eastAsia="zh-CN"/>
        </w:rPr>
        <w:t>61; quiz 1547, 1562 [PMID: 19491872 DOI: 10.1038/ajg.2009.176]</w:t>
      </w:r>
    </w:p>
    <w:p w14:paraId="6398192D" w14:textId="77777777" w:rsidR="00F45B9F" w:rsidRPr="00F45B9F" w:rsidRDefault="00F45B9F" w:rsidP="00F45B9F">
      <w:pPr>
        <w:spacing w:line="360" w:lineRule="auto"/>
        <w:jc w:val="both"/>
        <w:rPr>
          <w:rFonts w:ascii="Book Antiqua" w:eastAsia="宋体" w:hAnsi="Book Antiqua" w:cs="宋体"/>
          <w:lang w:eastAsia="zh-CN"/>
        </w:rPr>
      </w:pPr>
      <w:r w:rsidRPr="00F45B9F">
        <w:rPr>
          <w:rFonts w:ascii="Book Antiqua" w:eastAsia="宋体" w:hAnsi="Book Antiqua" w:cs="宋体"/>
          <w:lang w:eastAsia="zh-CN"/>
        </w:rPr>
        <w:t xml:space="preserve">33 </w:t>
      </w:r>
      <w:r w:rsidRPr="00F45B9F">
        <w:rPr>
          <w:rFonts w:ascii="Book Antiqua" w:eastAsia="宋体" w:hAnsi="Book Antiqua" w:cs="宋体"/>
          <w:b/>
          <w:bCs/>
          <w:lang w:eastAsia="zh-CN"/>
        </w:rPr>
        <w:t>Broeders JA</w:t>
      </w:r>
      <w:r w:rsidRPr="00F45B9F">
        <w:rPr>
          <w:rFonts w:ascii="Book Antiqua" w:eastAsia="宋体" w:hAnsi="Book Antiqua" w:cs="宋体"/>
          <w:lang w:eastAsia="zh-CN"/>
        </w:rPr>
        <w:t xml:space="preserve">, Rijnhart-de Jong HG, Draaisma WA, Bredenoord AJ, Smout AJ, Gooszen HG. Ten-year outcome of laparoscopic and conventional nissen fundoplication: randomized clinical trial. </w:t>
      </w:r>
      <w:r w:rsidRPr="00F45B9F">
        <w:rPr>
          <w:rFonts w:ascii="Book Antiqua" w:eastAsia="宋体" w:hAnsi="Book Antiqua" w:cs="宋体"/>
          <w:i/>
          <w:iCs/>
          <w:lang w:eastAsia="zh-CN"/>
        </w:rPr>
        <w:t>Ann Surg</w:t>
      </w:r>
      <w:r w:rsidRPr="00F45B9F">
        <w:rPr>
          <w:rFonts w:ascii="Book Antiqua" w:eastAsia="宋体" w:hAnsi="Book Antiqua" w:cs="宋体"/>
          <w:lang w:eastAsia="zh-CN"/>
        </w:rPr>
        <w:t xml:space="preserve"> 2009; </w:t>
      </w:r>
      <w:r w:rsidRPr="00F45B9F">
        <w:rPr>
          <w:rFonts w:ascii="Book Antiqua" w:eastAsia="宋体" w:hAnsi="Book Antiqua" w:cs="宋体"/>
          <w:b/>
          <w:bCs/>
          <w:lang w:eastAsia="zh-CN"/>
        </w:rPr>
        <w:t>250</w:t>
      </w:r>
      <w:r w:rsidRPr="00F45B9F">
        <w:rPr>
          <w:rFonts w:ascii="Book Antiqua" w:eastAsia="宋体" w:hAnsi="Book Antiqua" w:cs="宋体"/>
          <w:lang w:eastAsia="zh-CN"/>
        </w:rPr>
        <w:t>: 698-706 [PMID: 19801931 DOI: 10.1097/SLA.0b013e3181bcdaa7]</w:t>
      </w:r>
    </w:p>
    <w:p w14:paraId="5D0AB5F4" w14:textId="77777777" w:rsidR="00F45B9F" w:rsidRPr="00F45B9F" w:rsidRDefault="00F45B9F" w:rsidP="00F45B9F">
      <w:pPr>
        <w:spacing w:line="360" w:lineRule="auto"/>
        <w:jc w:val="both"/>
        <w:rPr>
          <w:rFonts w:ascii="Book Antiqua" w:eastAsia="宋体" w:hAnsi="Book Antiqua" w:cs="宋体"/>
          <w:lang w:eastAsia="zh-CN"/>
        </w:rPr>
      </w:pPr>
      <w:r w:rsidRPr="00F45B9F">
        <w:rPr>
          <w:rFonts w:ascii="Book Antiqua" w:eastAsia="宋体" w:hAnsi="Book Antiqua" w:cs="宋体"/>
          <w:lang w:eastAsia="zh-CN"/>
        </w:rPr>
        <w:lastRenderedPageBreak/>
        <w:t xml:space="preserve">34 </w:t>
      </w:r>
      <w:r w:rsidRPr="00F45B9F">
        <w:rPr>
          <w:rFonts w:ascii="Book Antiqua" w:eastAsia="宋体" w:hAnsi="Book Antiqua" w:cs="宋体"/>
          <w:b/>
          <w:bCs/>
          <w:lang w:eastAsia="zh-CN"/>
        </w:rPr>
        <w:t>Dallemagne B</w:t>
      </w:r>
      <w:r w:rsidRPr="00F45B9F">
        <w:rPr>
          <w:rFonts w:ascii="Book Antiqua" w:eastAsia="宋体" w:hAnsi="Book Antiqua" w:cs="宋体"/>
          <w:lang w:eastAsia="zh-CN"/>
        </w:rPr>
        <w:t xml:space="preserve">, Weerts J, Markiewicz S, Dewandre JM, Wahlen C, Monami B, Jehaes C. Clinical results of laparoscopic fundoplication at ten years after surgery. </w:t>
      </w:r>
      <w:r w:rsidRPr="00F45B9F">
        <w:rPr>
          <w:rFonts w:ascii="Book Antiqua" w:eastAsia="宋体" w:hAnsi="Book Antiqua" w:cs="宋体"/>
          <w:i/>
          <w:iCs/>
          <w:lang w:eastAsia="zh-CN"/>
        </w:rPr>
        <w:t>Surg Endosc</w:t>
      </w:r>
      <w:r w:rsidRPr="00F45B9F">
        <w:rPr>
          <w:rFonts w:ascii="Book Antiqua" w:eastAsia="宋体" w:hAnsi="Book Antiqua" w:cs="宋体"/>
          <w:lang w:eastAsia="zh-CN"/>
        </w:rPr>
        <w:t xml:space="preserve"> 2006; </w:t>
      </w:r>
      <w:r w:rsidRPr="00F45B9F">
        <w:rPr>
          <w:rFonts w:ascii="Book Antiqua" w:eastAsia="宋体" w:hAnsi="Book Antiqua" w:cs="宋体"/>
          <w:b/>
          <w:bCs/>
          <w:lang w:eastAsia="zh-CN"/>
        </w:rPr>
        <w:t>20</w:t>
      </w:r>
      <w:r w:rsidRPr="00F45B9F">
        <w:rPr>
          <w:rFonts w:ascii="Book Antiqua" w:eastAsia="宋体" w:hAnsi="Book Antiqua" w:cs="宋体"/>
          <w:lang w:eastAsia="zh-CN"/>
        </w:rPr>
        <w:t>: 159-165 [PMID: 16333553 DOI: 10.1007/s00464-005-0174-x]</w:t>
      </w:r>
    </w:p>
    <w:p w14:paraId="7EF32CFA" w14:textId="77777777" w:rsidR="00F45B9F" w:rsidRPr="00F45B9F" w:rsidRDefault="00F45B9F" w:rsidP="00F45B9F">
      <w:pPr>
        <w:spacing w:line="360" w:lineRule="auto"/>
        <w:jc w:val="both"/>
        <w:rPr>
          <w:rFonts w:ascii="Book Antiqua" w:eastAsia="宋体" w:hAnsi="Book Antiqua" w:cs="宋体"/>
          <w:lang w:eastAsia="zh-CN"/>
        </w:rPr>
      </w:pPr>
      <w:r w:rsidRPr="00F45B9F">
        <w:rPr>
          <w:rFonts w:ascii="Book Antiqua" w:eastAsia="宋体" w:hAnsi="Book Antiqua" w:cs="宋体"/>
          <w:lang w:eastAsia="zh-CN"/>
        </w:rPr>
        <w:t xml:space="preserve">35 </w:t>
      </w:r>
      <w:r w:rsidRPr="00F45B9F">
        <w:rPr>
          <w:rFonts w:ascii="Book Antiqua" w:eastAsia="宋体" w:hAnsi="Book Antiqua" w:cs="宋体"/>
          <w:b/>
          <w:bCs/>
          <w:lang w:eastAsia="zh-CN"/>
        </w:rPr>
        <w:t>Lundell L</w:t>
      </w:r>
      <w:r w:rsidRPr="00F45B9F">
        <w:rPr>
          <w:rFonts w:ascii="Book Antiqua" w:eastAsia="宋体" w:hAnsi="Book Antiqua" w:cs="宋体"/>
          <w:lang w:eastAsia="zh-CN"/>
        </w:rPr>
        <w:t xml:space="preserve">, Abrahamsson H, Ruth M, Rydberg L, Lönroth H, Olbe L. Long-term results of a prospective randomized comparison of total fundic wrap (Nissen-Rossetti) or semifundoplication (Toupet) for gastro-oesophageal reflux. </w:t>
      </w:r>
      <w:r w:rsidRPr="00F45B9F">
        <w:rPr>
          <w:rFonts w:ascii="Book Antiqua" w:eastAsia="宋体" w:hAnsi="Book Antiqua" w:cs="宋体"/>
          <w:i/>
          <w:iCs/>
          <w:lang w:eastAsia="zh-CN"/>
        </w:rPr>
        <w:t>Br J Surg</w:t>
      </w:r>
      <w:r w:rsidRPr="00F45B9F">
        <w:rPr>
          <w:rFonts w:ascii="Book Antiqua" w:eastAsia="宋体" w:hAnsi="Book Antiqua" w:cs="宋体"/>
          <w:lang w:eastAsia="zh-CN"/>
        </w:rPr>
        <w:t xml:space="preserve"> 1996; </w:t>
      </w:r>
      <w:r w:rsidRPr="00F45B9F">
        <w:rPr>
          <w:rFonts w:ascii="Book Antiqua" w:eastAsia="宋体" w:hAnsi="Book Antiqua" w:cs="宋体"/>
          <w:b/>
          <w:bCs/>
          <w:lang w:eastAsia="zh-CN"/>
        </w:rPr>
        <w:t>83</w:t>
      </w:r>
      <w:r w:rsidRPr="00F45B9F">
        <w:rPr>
          <w:rFonts w:ascii="Book Antiqua" w:eastAsia="宋体" w:hAnsi="Book Antiqua" w:cs="宋体"/>
          <w:lang w:eastAsia="zh-CN"/>
        </w:rPr>
        <w:t>: 830-835 [PMID: 8696754 DOI: 10.1002/bjs.1800830633]</w:t>
      </w:r>
    </w:p>
    <w:p w14:paraId="52115CC5" w14:textId="77777777" w:rsidR="00F45B9F" w:rsidRPr="00F45B9F" w:rsidRDefault="00F45B9F" w:rsidP="00F45B9F">
      <w:pPr>
        <w:spacing w:line="360" w:lineRule="auto"/>
        <w:jc w:val="both"/>
        <w:rPr>
          <w:rFonts w:ascii="Book Antiqua" w:eastAsia="宋体" w:hAnsi="Book Antiqua" w:cs="宋体"/>
          <w:lang w:eastAsia="zh-CN"/>
        </w:rPr>
      </w:pPr>
      <w:r w:rsidRPr="00F45B9F">
        <w:rPr>
          <w:rFonts w:ascii="Book Antiqua" w:eastAsia="宋体" w:hAnsi="Book Antiqua" w:cs="宋体"/>
          <w:lang w:eastAsia="zh-CN"/>
        </w:rPr>
        <w:t xml:space="preserve">36 </w:t>
      </w:r>
      <w:r w:rsidRPr="00F45B9F">
        <w:rPr>
          <w:rFonts w:ascii="Book Antiqua" w:eastAsia="宋体" w:hAnsi="Book Antiqua" w:cs="宋体"/>
          <w:b/>
          <w:bCs/>
          <w:lang w:eastAsia="zh-CN"/>
        </w:rPr>
        <w:t>Baigrie RJ</w:t>
      </w:r>
      <w:r w:rsidRPr="00F45B9F">
        <w:rPr>
          <w:rFonts w:ascii="Book Antiqua" w:eastAsia="宋体" w:hAnsi="Book Antiqua" w:cs="宋体"/>
          <w:lang w:eastAsia="zh-CN"/>
        </w:rPr>
        <w:t xml:space="preserve">, Cullis SN, Ndhluni AJ, Cariem A. Randomized double-blind trial of laparoscopic Nissen fundoplication versus anterior partial fundoplication. </w:t>
      </w:r>
      <w:r w:rsidRPr="00F45B9F">
        <w:rPr>
          <w:rFonts w:ascii="Book Antiqua" w:eastAsia="宋体" w:hAnsi="Book Antiqua" w:cs="宋体"/>
          <w:i/>
          <w:iCs/>
          <w:lang w:eastAsia="zh-CN"/>
        </w:rPr>
        <w:t>Br J Surg</w:t>
      </w:r>
      <w:r w:rsidRPr="00F45B9F">
        <w:rPr>
          <w:rFonts w:ascii="Book Antiqua" w:eastAsia="宋体" w:hAnsi="Book Antiqua" w:cs="宋体"/>
          <w:lang w:eastAsia="zh-CN"/>
        </w:rPr>
        <w:t xml:space="preserve"> 2005; </w:t>
      </w:r>
      <w:r w:rsidRPr="00F45B9F">
        <w:rPr>
          <w:rFonts w:ascii="Book Antiqua" w:eastAsia="宋体" w:hAnsi="Book Antiqua" w:cs="宋体"/>
          <w:b/>
          <w:bCs/>
          <w:lang w:eastAsia="zh-CN"/>
        </w:rPr>
        <w:t>92</w:t>
      </w:r>
      <w:r w:rsidRPr="00F45B9F">
        <w:rPr>
          <w:rFonts w:ascii="Book Antiqua" w:eastAsia="宋体" w:hAnsi="Book Antiqua" w:cs="宋体"/>
          <w:lang w:eastAsia="zh-CN"/>
        </w:rPr>
        <w:t>: 819-823 [PMID: 15898129 DOI: 10.1002/bjs.4803]</w:t>
      </w:r>
    </w:p>
    <w:p w14:paraId="7F20C568" w14:textId="29460C3A" w:rsidR="00F45B9F" w:rsidRPr="00F45B9F" w:rsidRDefault="00F45B9F" w:rsidP="00F45B9F">
      <w:pPr>
        <w:spacing w:line="360" w:lineRule="auto"/>
        <w:jc w:val="both"/>
        <w:rPr>
          <w:rFonts w:ascii="Book Antiqua" w:eastAsia="宋体" w:hAnsi="Book Antiqua" w:cs="宋体"/>
          <w:lang w:eastAsia="zh-CN"/>
        </w:rPr>
      </w:pPr>
      <w:r w:rsidRPr="00F45B9F">
        <w:rPr>
          <w:rFonts w:ascii="Book Antiqua" w:eastAsia="宋体" w:hAnsi="Book Antiqua" w:cs="宋体"/>
          <w:lang w:eastAsia="zh-CN"/>
        </w:rPr>
        <w:t xml:space="preserve">37 </w:t>
      </w:r>
      <w:r w:rsidRPr="00F45B9F">
        <w:rPr>
          <w:rFonts w:ascii="Book Antiqua" w:eastAsia="宋体" w:hAnsi="Book Antiqua" w:cs="宋体"/>
          <w:b/>
          <w:bCs/>
          <w:lang w:eastAsia="zh-CN"/>
        </w:rPr>
        <w:t>Cai W</w:t>
      </w:r>
      <w:r w:rsidRPr="00F45B9F">
        <w:rPr>
          <w:rFonts w:ascii="Book Antiqua" w:eastAsia="宋体" w:hAnsi="Book Antiqua" w:cs="宋体"/>
          <w:lang w:eastAsia="zh-CN"/>
        </w:rPr>
        <w:t>, Watson DI, Lally CJ, Devitt PG, Game PA, Jamieson GG. Ten-year clinical outcome of a prospective randomized clinical trial of laparosco</w:t>
      </w:r>
      <w:r w:rsidR="00672988">
        <w:rPr>
          <w:rFonts w:ascii="Book Antiqua" w:eastAsia="宋体" w:hAnsi="Book Antiqua" w:cs="宋体"/>
          <w:lang w:eastAsia="zh-CN"/>
        </w:rPr>
        <w:t>pic Nissen versus anterior 180</w:t>
      </w:r>
      <w:r w:rsidR="00672988">
        <w:rPr>
          <w:rFonts w:ascii="Book Antiqua" w:eastAsia="宋体" w:hAnsi="Book Antiqua" w:cs="宋体" w:hint="eastAsia"/>
          <w:lang w:eastAsia="zh-CN"/>
        </w:rPr>
        <w:t xml:space="preserve"> </w:t>
      </w:r>
      <w:r w:rsidR="00672988">
        <w:rPr>
          <w:rFonts w:ascii="Book Antiqua" w:eastAsia="宋体" w:hAnsi="Book Antiqua" w:cs="宋体"/>
          <w:lang w:eastAsia="zh-CN"/>
        </w:rPr>
        <w:t>(degrees</w:t>
      </w:r>
      <w:r w:rsidRPr="00F45B9F">
        <w:rPr>
          <w:rFonts w:ascii="Book Antiqua" w:eastAsia="宋体" w:hAnsi="Book Antiqua" w:cs="宋体"/>
          <w:lang w:eastAsia="zh-CN"/>
        </w:rPr>
        <w:t xml:space="preserve">) partial fundoplication. </w:t>
      </w:r>
      <w:r w:rsidRPr="00F45B9F">
        <w:rPr>
          <w:rFonts w:ascii="Book Antiqua" w:eastAsia="宋体" w:hAnsi="Book Antiqua" w:cs="宋体"/>
          <w:i/>
          <w:iCs/>
          <w:lang w:eastAsia="zh-CN"/>
        </w:rPr>
        <w:t>Br J Surg</w:t>
      </w:r>
      <w:r w:rsidRPr="00F45B9F">
        <w:rPr>
          <w:rFonts w:ascii="Book Antiqua" w:eastAsia="宋体" w:hAnsi="Book Antiqua" w:cs="宋体"/>
          <w:lang w:eastAsia="zh-CN"/>
        </w:rPr>
        <w:t xml:space="preserve"> 2008; </w:t>
      </w:r>
      <w:r w:rsidRPr="00F45B9F">
        <w:rPr>
          <w:rFonts w:ascii="Book Antiqua" w:eastAsia="宋体" w:hAnsi="Book Antiqua" w:cs="宋体"/>
          <w:b/>
          <w:bCs/>
          <w:lang w:eastAsia="zh-CN"/>
        </w:rPr>
        <w:t>95</w:t>
      </w:r>
      <w:r w:rsidRPr="00F45B9F">
        <w:rPr>
          <w:rFonts w:ascii="Book Antiqua" w:eastAsia="宋体" w:hAnsi="Book Antiqua" w:cs="宋体"/>
          <w:lang w:eastAsia="zh-CN"/>
        </w:rPr>
        <w:t>: 1501-1505 [PMID: 18942055 DOI: 10.1002/bjs.6318]</w:t>
      </w:r>
    </w:p>
    <w:p w14:paraId="274230CD" w14:textId="77777777" w:rsidR="00F45B9F" w:rsidRPr="00F45B9F" w:rsidRDefault="00F45B9F" w:rsidP="00F45B9F">
      <w:pPr>
        <w:spacing w:line="360" w:lineRule="auto"/>
        <w:jc w:val="both"/>
        <w:rPr>
          <w:rFonts w:ascii="Book Antiqua" w:eastAsia="宋体" w:hAnsi="Book Antiqua" w:cs="宋体"/>
          <w:lang w:eastAsia="zh-CN"/>
        </w:rPr>
      </w:pPr>
      <w:r w:rsidRPr="00F45B9F">
        <w:rPr>
          <w:rFonts w:ascii="Book Antiqua" w:eastAsia="宋体" w:hAnsi="Book Antiqua" w:cs="宋体"/>
          <w:lang w:eastAsia="zh-CN"/>
        </w:rPr>
        <w:t xml:space="preserve">38 </w:t>
      </w:r>
      <w:r w:rsidRPr="00F45B9F">
        <w:rPr>
          <w:rFonts w:ascii="Book Antiqua" w:eastAsia="宋体" w:hAnsi="Book Antiqua" w:cs="宋体"/>
          <w:b/>
          <w:bCs/>
          <w:lang w:eastAsia="zh-CN"/>
        </w:rPr>
        <w:t>Broeders JA</w:t>
      </w:r>
      <w:r w:rsidRPr="00F45B9F">
        <w:rPr>
          <w:rFonts w:ascii="Book Antiqua" w:eastAsia="宋体" w:hAnsi="Book Antiqua" w:cs="宋体"/>
          <w:lang w:eastAsia="zh-CN"/>
        </w:rPr>
        <w:t xml:space="preserve">, Mauritz FA, Ahmed Ali U, Draaisma WA, Ruurda JP, Gooszen HG, Smout AJ, Broeders IA, Hazebroek EJ. Systematic review and meta-analysis of laparoscopic Nissen (posterior total) versus Toupet (posterior partial) fundoplication for gastro-oesophageal reflux disease. </w:t>
      </w:r>
      <w:r w:rsidRPr="00F45B9F">
        <w:rPr>
          <w:rFonts w:ascii="Book Antiqua" w:eastAsia="宋体" w:hAnsi="Book Antiqua" w:cs="宋体"/>
          <w:i/>
          <w:iCs/>
          <w:lang w:eastAsia="zh-CN"/>
        </w:rPr>
        <w:t>Br J Surg</w:t>
      </w:r>
      <w:r w:rsidRPr="00F45B9F">
        <w:rPr>
          <w:rFonts w:ascii="Book Antiqua" w:eastAsia="宋体" w:hAnsi="Book Antiqua" w:cs="宋体"/>
          <w:lang w:eastAsia="zh-CN"/>
        </w:rPr>
        <w:t xml:space="preserve"> 2010; </w:t>
      </w:r>
      <w:r w:rsidRPr="00F45B9F">
        <w:rPr>
          <w:rFonts w:ascii="Book Antiqua" w:eastAsia="宋体" w:hAnsi="Book Antiqua" w:cs="宋体"/>
          <w:b/>
          <w:bCs/>
          <w:lang w:eastAsia="zh-CN"/>
        </w:rPr>
        <w:t>97</w:t>
      </w:r>
      <w:r w:rsidRPr="00F45B9F">
        <w:rPr>
          <w:rFonts w:ascii="Book Antiqua" w:eastAsia="宋体" w:hAnsi="Book Antiqua" w:cs="宋体"/>
          <w:lang w:eastAsia="zh-CN"/>
        </w:rPr>
        <w:t>: 1318-1330 [PMID: 20641062 DOI: 10.1002/bjs.7174]</w:t>
      </w:r>
    </w:p>
    <w:p w14:paraId="3156F26E" w14:textId="77777777" w:rsidR="00F45B9F" w:rsidRPr="00F45B9F" w:rsidRDefault="00F45B9F" w:rsidP="00F45B9F">
      <w:pPr>
        <w:spacing w:line="360" w:lineRule="auto"/>
        <w:jc w:val="both"/>
        <w:rPr>
          <w:rFonts w:ascii="Book Antiqua" w:eastAsia="宋体" w:hAnsi="Book Antiqua" w:cs="宋体"/>
          <w:lang w:eastAsia="zh-CN"/>
        </w:rPr>
      </w:pPr>
      <w:r w:rsidRPr="00F45B9F">
        <w:rPr>
          <w:rFonts w:ascii="Book Antiqua" w:eastAsia="宋体" w:hAnsi="Book Antiqua" w:cs="宋体"/>
          <w:lang w:eastAsia="zh-CN"/>
        </w:rPr>
        <w:t xml:space="preserve">39 </w:t>
      </w:r>
      <w:r w:rsidRPr="00F45B9F">
        <w:rPr>
          <w:rFonts w:ascii="Book Antiqua" w:eastAsia="宋体" w:hAnsi="Book Antiqua" w:cs="宋体"/>
          <w:b/>
          <w:bCs/>
          <w:lang w:eastAsia="zh-CN"/>
        </w:rPr>
        <w:t>Mickevi</w:t>
      </w:r>
      <w:r w:rsidRPr="00F45B9F">
        <w:rPr>
          <w:rFonts w:ascii="Book Antiqua" w:eastAsia="MS Mincho" w:hAnsi="Book Antiqua" w:cs="MS Mincho"/>
          <w:b/>
          <w:bCs/>
          <w:lang w:eastAsia="zh-CN"/>
        </w:rPr>
        <w:t>č</w:t>
      </w:r>
      <w:r w:rsidRPr="00F45B9F">
        <w:rPr>
          <w:rFonts w:ascii="Book Antiqua" w:eastAsia="宋体" w:hAnsi="Book Antiqua" w:cs="宋体"/>
          <w:b/>
          <w:bCs/>
          <w:lang w:eastAsia="zh-CN"/>
        </w:rPr>
        <w:t>ius A</w:t>
      </w:r>
      <w:r w:rsidRPr="00F45B9F">
        <w:rPr>
          <w:rFonts w:ascii="Book Antiqua" w:eastAsia="宋体" w:hAnsi="Book Antiqua" w:cs="宋体"/>
          <w:lang w:eastAsia="zh-CN"/>
        </w:rPr>
        <w:t xml:space="preserve">, Endzinas </w:t>
      </w:r>
      <w:r w:rsidRPr="00F45B9F">
        <w:rPr>
          <w:rFonts w:ascii="Book Antiqua" w:eastAsia="MS Mincho" w:hAnsi="Book Antiqua" w:cs="MS Mincho"/>
          <w:lang w:eastAsia="zh-CN"/>
        </w:rPr>
        <w:t>Ž</w:t>
      </w:r>
      <w:r w:rsidRPr="00F45B9F">
        <w:rPr>
          <w:rFonts w:ascii="Book Antiqua" w:eastAsia="宋体" w:hAnsi="Book Antiqua" w:cs="宋体"/>
          <w:lang w:eastAsia="zh-CN"/>
        </w:rPr>
        <w:t>, Kiudelis M, Jonaitis L, Kup</w:t>
      </w:r>
      <w:r w:rsidRPr="00F45B9F">
        <w:rPr>
          <w:rFonts w:ascii="Book Antiqua" w:eastAsia="MS Mincho" w:hAnsi="Book Antiqua" w:cs="MS Mincho"/>
          <w:lang w:eastAsia="zh-CN"/>
        </w:rPr>
        <w:t>č</w:t>
      </w:r>
      <w:r w:rsidRPr="00F45B9F">
        <w:rPr>
          <w:rFonts w:ascii="Book Antiqua" w:eastAsia="宋体" w:hAnsi="Book Antiqua" w:cs="宋体"/>
          <w:lang w:eastAsia="zh-CN"/>
        </w:rPr>
        <w:t xml:space="preserve">inskas L, Pundzius J, Maleckas A. Influence of wrap length on the effectiveness of Nissen and Toupet fundoplications: 5-year results of prospective, randomized study. </w:t>
      </w:r>
      <w:r w:rsidRPr="00F45B9F">
        <w:rPr>
          <w:rFonts w:ascii="Book Antiqua" w:eastAsia="宋体" w:hAnsi="Book Antiqua" w:cs="宋体"/>
          <w:i/>
          <w:iCs/>
          <w:lang w:eastAsia="zh-CN"/>
        </w:rPr>
        <w:t>Surg Endosc</w:t>
      </w:r>
      <w:r w:rsidRPr="00F45B9F">
        <w:rPr>
          <w:rFonts w:ascii="Book Antiqua" w:eastAsia="宋体" w:hAnsi="Book Antiqua" w:cs="宋体"/>
          <w:lang w:eastAsia="zh-CN"/>
        </w:rPr>
        <w:t xml:space="preserve"> 2013; </w:t>
      </w:r>
      <w:r w:rsidRPr="00F45B9F">
        <w:rPr>
          <w:rFonts w:ascii="Book Antiqua" w:eastAsia="宋体" w:hAnsi="Book Antiqua" w:cs="宋体"/>
          <w:b/>
          <w:bCs/>
          <w:lang w:eastAsia="zh-CN"/>
        </w:rPr>
        <w:t>27</w:t>
      </w:r>
      <w:r w:rsidRPr="00F45B9F">
        <w:rPr>
          <w:rFonts w:ascii="Book Antiqua" w:eastAsia="宋体" w:hAnsi="Book Antiqua" w:cs="宋体"/>
          <w:lang w:eastAsia="zh-CN"/>
        </w:rPr>
        <w:t>: 986-991 [PMID: 23052526 DOI: 10.1007/s00464-012-2550-7]</w:t>
      </w:r>
    </w:p>
    <w:p w14:paraId="6F9F2426" w14:textId="77777777" w:rsidR="00F45B9F" w:rsidRPr="00F45B9F" w:rsidRDefault="00F45B9F" w:rsidP="00F45B9F">
      <w:pPr>
        <w:spacing w:line="360" w:lineRule="auto"/>
        <w:jc w:val="both"/>
        <w:rPr>
          <w:rFonts w:ascii="Book Antiqua" w:eastAsia="宋体" w:hAnsi="Book Antiqua" w:cs="宋体"/>
          <w:lang w:eastAsia="zh-CN"/>
        </w:rPr>
      </w:pPr>
      <w:r w:rsidRPr="00F45B9F">
        <w:rPr>
          <w:rFonts w:ascii="Book Antiqua" w:eastAsia="宋体" w:hAnsi="Book Antiqua" w:cs="宋体"/>
          <w:lang w:eastAsia="zh-CN"/>
        </w:rPr>
        <w:t xml:space="preserve">40 </w:t>
      </w:r>
      <w:r w:rsidRPr="00F45B9F">
        <w:rPr>
          <w:rFonts w:ascii="Book Antiqua" w:eastAsia="宋体" w:hAnsi="Book Antiqua" w:cs="宋体"/>
          <w:b/>
          <w:bCs/>
          <w:lang w:eastAsia="zh-CN"/>
        </w:rPr>
        <w:t>Morino M</w:t>
      </w:r>
      <w:r w:rsidRPr="00F45B9F">
        <w:rPr>
          <w:rFonts w:ascii="Book Antiqua" w:eastAsia="宋体" w:hAnsi="Book Antiqua" w:cs="宋体"/>
          <w:lang w:eastAsia="zh-CN"/>
        </w:rPr>
        <w:t xml:space="preserve">, Pellegrino L, Giaccone C, Garrone C, Rebecchi F. Randomized clinical trial of robot-assisted versus laparoscopic Nissen fundoplication. </w:t>
      </w:r>
      <w:r w:rsidRPr="00F45B9F">
        <w:rPr>
          <w:rFonts w:ascii="Book Antiqua" w:eastAsia="宋体" w:hAnsi="Book Antiqua" w:cs="宋体"/>
          <w:i/>
          <w:iCs/>
          <w:lang w:eastAsia="zh-CN"/>
        </w:rPr>
        <w:t>Br J Surg</w:t>
      </w:r>
      <w:r w:rsidRPr="00F45B9F">
        <w:rPr>
          <w:rFonts w:ascii="Book Antiqua" w:eastAsia="宋体" w:hAnsi="Book Antiqua" w:cs="宋体"/>
          <w:lang w:eastAsia="zh-CN"/>
        </w:rPr>
        <w:t xml:space="preserve"> 2006; </w:t>
      </w:r>
      <w:r w:rsidRPr="00F45B9F">
        <w:rPr>
          <w:rFonts w:ascii="Book Antiqua" w:eastAsia="宋体" w:hAnsi="Book Antiqua" w:cs="宋体"/>
          <w:b/>
          <w:bCs/>
          <w:lang w:eastAsia="zh-CN"/>
        </w:rPr>
        <w:t>93</w:t>
      </w:r>
      <w:r w:rsidRPr="00F45B9F">
        <w:rPr>
          <w:rFonts w:ascii="Book Antiqua" w:eastAsia="宋体" w:hAnsi="Book Antiqua" w:cs="宋体"/>
          <w:lang w:eastAsia="zh-CN"/>
        </w:rPr>
        <w:t>: 553-558 [PMID: 16552744 DOI: 10.1002/bjs.5325]</w:t>
      </w:r>
    </w:p>
    <w:p w14:paraId="473ABCDE" w14:textId="77777777" w:rsidR="00F45B9F" w:rsidRPr="00F45B9F" w:rsidRDefault="00F45B9F" w:rsidP="00F45B9F">
      <w:pPr>
        <w:spacing w:line="360" w:lineRule="auto"/>
        <w:jc w:val="both"/>
        <w:rPr>
          <w:rFonts w:ascii="Book Antiqua" w:eastAsia="宋体" w:hAnsi="Book Antiqua" w:cs="宋体"/>
          <w:lang w:eastAsia="zh-CN"/>
        </w:rPr>
      </w:pPr>
      <w:r w:rsidRPr="00F45B9F">
        <w:rPr>
          <w:rFonts w:ascii="Book Antiqua" w:eastAsia="宋体" w:hAnsi="Book Antiqua" w:cs="宋体"/>
          <w:lang w:eastAsia="zh-CN"/>
        </w:rPr>
        <w:t xml:space="preserve">41 </w:t>
      </w:r>
      <w:r w:rsidRPr="00F45B9F">
        <w:rPr>
          <w:rFonts w:ascii="Book Antiqua" w:eastAsia="宋体" w:hAnsi="Book Antiqua" w:cs="宋体"/>
          <w:b/>
          <w:bCs/>
          <w:lang w:eastAsia="zh-CN"/>
        </w:rPr>
        <w:t>Winslow ER</w:t>
      </w:r>
      <w:r w:rsidRPr="00F45B9F">
        <w:rPr>
          <w:rFonts w:ascii="Book Antiqua" w:eastAsia="宋体" w:hAnsi="Book Antiqua" w:cs="宋体"/>
          <w:lang w:eastAsia="zh-CN"/>
        </w:rPr>
        <w:t xml:space="preserve">, Frisella MM, Soper NJ, Klingensmith ME. Obesity does not adversely affect the outcome of laparoscopic antireflux surgery (LARS). </w:t>
      </w:r>
      <w:r w:rsidRPr="00F45B9F">
        <w:rPr>
          <w:rFonts w:ascii="Book Antiqua" w:eastAsia="宋体" w:hAnsi="Book Antiqua" w:cs="宋体"/>
          <w:i/>
          <w:iCs/>
          <w:lang w:eastAsia="zh-CN"/>
        </w:rPr>
        <w:t>Surg Endosc</w:t>
      </w:r>
      <w:r w:rsidRPr="00F45B9F">
        <w:rPr>
          <w:rFonts w:ascii="Book Antiqua" w:eastAsia="宋体" w:hAnsi="Book Antiqua" w:cs="宋体"/>
          <w:lang w:eastAsia="zh-CN"/>
        </w:rPr>
        <w:t xml:space="preserve"> 2003; </w:t>
      </w:r>
      <w:r w:rsidRPr="00F45B9F">
        <w:rPr>
          <w:rFonts w:ascii="Book Antiqua" w:eastAsia="宋体" w:hAnsi="Book Antiqua" w:cs="宋体"/>
          <w:b/>
          <w:bCs/>
          <w:lang w:eastAsia="zh-CN"/>
        </w:rPr>
        <w:t>17</w:t>
      </w:r>
      <w:r w:rsidRPr="00F45B9F">
        <w:rPr>
          <w:rFonts w:ascii="Book Antiqua" w:eastAsia="宋体" w:hAnsi="Book Antiqua" w:cs="宋体"/>
          <w:lang w:eastAsia="zh-CN"/>
        </w:rPr>
        <w:t>: 2003-2011 [PMID: 14577029 DOI: 10.1007/s00464-003-8118-9]</w:t>
      </w:r>
    </w:p>
    <w:p w14:paraId="336C5C41" w14:textId="77777777" w:rsidR="00F45B9F" w:rsidRPr="00F45B9F" w:rsidRDefault="00F45B9F" w:rsidP="00F45B9F">
      <w:pPr>
        <w:spacing w:line="360" w:lineRule="auto"/>
        <w:jc w:val="both"/>
        <w:rPr>
          <w:rFonts w:ascii="Book Antiqua" w:eastAsia="宋体" w:hAnsi="Book Antiqua" w:cs="宋体"/>
          <w:lang w:eastAsia="zh-CN"/>
        </w:rPr>
      </w:pPr>
      <w:r w:rsidRPr="00F45B9F">
        <w:rPr>
          <w:rFonts w:ascii="Book Antiqua" w:eastAsia="宋体" w:hAnsi="Book Antiqua" w:cs="宋体"/>
          <w:lang w:eastAsia="zh-CN"/>
        </w:rPr>
        <w:lastRenderedPageBreak/>
        <w:t xml:space="preserve">42 </w:t>
      </w:r>
      <w:r w:rsidRPr="00F45B9F">
        <w:rPr>
          <w:rFonts w:ascii="Book Antiqua" w:eastAsia="宋体" w:hAnsi="Book Antiqua" w:cs="宋体"/>
          <w:b/>
          <w:bCs/>
          <w:lang w:eastAsia="zh-CN"/>
        </w:rPr>
        <w:t>Luketina RR</w:t>
      </w:r>
      <w:r w:rsidRPr="00F45B9F">
        <w:rPr>
          <w:rFonts w:ascii="Book Antiqua" w:eastAsia="宋体" w:hAnsi="Book Antiqua" w:cs="宋体"/>
          <w:lang w:eastAsia="zh-CN"/>
        </w:rPr>
        <w:t xml:space="preserve">, Koch OO, Köhler G, Antoniou SA, Emmanuel K, Pointner R. Obesity does not affect the outcome of laparoscopic antireflux surgery. </w:t>
      </w:r>
      <w:r w:rsidRPr="00F45B9F">
        <w:rPr>
          <w:rFonts w:ascii="Book Antiqua" w:eastAsia="宋体" w:hAnsi="Book Antiqua" w:cs="宋体"/>
          <w:i/>
          <w:iCs/>
          <w:lang w:eastAsia="zh-CN"/>
        </w:rPr>
        <w:t>Surg Endosc</w:t>
      </w:r>
      <w:r w:rsidRPr="00F45B9F">
        <w:rPr>
          <w:rFonts w:ascii="Book Antiqua" w:eastAsia="宋体" w:hAnsi="Book Antiqua" w:cs="宋体"/>
          <w:lang w:eastAsia="zh-CN"/>
        </w:rPr>
        <w:t xml:space="preserve"> 2015; </w:t>
      </w:r>
      <w:r w:rsidRPr="00F45B9F">
        <w:rPr>
          <w:rFonts w:ascii="Book Antiqua" w:eastAsia="宋体" w:hAnsi="Book Antiqua" w:cs="宋体"/>
          <w:b/>
          <w:bCs/>
          <w:lang w:eastAsia="zh-CN"/>
        </w:rPr>
        <w:t>29</w:t>
      </w:r>
      <w:r w:rsidRPr="00F45B9F">
        <w:rPr>
          <w:rFonts w:ascii="Book Antiqua" w:eastAsia="宋体" w:hAnsi="Book Antiqua" w:cs="宋体"/>
          <w:lang w:eastAsia="zh-CN"/>
        </w:rPr>
        <w:t>: 1327-1333 [PMID: 25294529 DOI: 10.1007/s00464-014-3842-x]</w:t>
      </w:r>
    </w:p>
    <w:p w14:paraId="5F1BE7A7" w14:textId="0888F564" w:rsidR="00F45B9F" w:rsidRPr="00F45B9F" w:rsidRDefault="00F45B9F" w:rsidP="00F45B9F">
      <w:pPr>
        <w:spacing w:line="360" w:lineRule="auto"/>
        <w:jc w:val="both"/>
        <w:rPr>
          <w:rFonts w:ascii="Book Antiqua" w:eastAsia="宋体" w:hAnsi="Book Antiqua" w:cs="宋体"/>
          <w:lang w:eastAsia="zh-CN"/>
        </w:rPr>
      </w:pPr>
      <w:r w:rsidRPr="00F45B9F">
        <w:rPr>
          <w:rFonts w:ascii="Book Antiqua" w:eastAsia="宋体" w:hAnsi="Book Antiqua" w:cs="宋体"/>
          <w:lang w:eastAsia="zh-CN"/>
        </w:rPr>
        <w:t xml:space="preserve">43 </w:t>
      </w:r>
      <w:r w:rsidR="00672988" w:rsidRPr="00A12A21">
        <w:rPr>
          <w:b/>
          <w:noProof/>
        </w:rPr>
        <w:t>Nadaleto BF</w:t>
      </w:r>
      <w:r w:rsidR="00672988" w:rsidRPr="00A12A21">
        <w:rPr>
          <w:noProof/>
        </w:rPr>
        <w:t>, Herbella FA, Patti MG</w:t>
      </w:r>
      <w:r w:rsidRPr="00F45B9F">
        <w:rPr>
          <w:rFonts w:ascii="Book Antiqua" w:eastAsia="宋体" w:hAnsi="Book Antiqua" w:cs="宋体"/>
          <w:lang w:eastAsia="zh-CN"/>
        </w:rPr>
        <w:t xml:space="preserve">. Gastroesophageal reflux disease in the obese: Pathophysiology and treatment. </w:t>
      </w:r>
      <w:r w:rsidRPr="00F45B9F">
        <w:rPr>
          <w:rFonts w:ascii="Book Antiqua" w:eastAsia="宋体" w:hAnsi="Book Antiqua" w:cs="宋体"/>
          <w:i/>
          <w:iCs/>
          <w:lang w:eastAsia="zh-CN"/>
        </w:rPr>
        <w:t>Surgery</w:t>
      </w:r>
      <w:r w:rsidR="00672988">
        <w:rPr>
          <w:rFonts w:ascii="Book Antiqua" w:eastAsia="宋体" w:hAnsi="Book Antiqua" w:cs="宋体"/>
          <w:lang w:eastAsia="zh-CN"/>
        </w:rPr>
        <w:t xml:space="preserve"> 2015</w:t>
      </w:r>
      <w:r w:rsidRPr="00F45B9F">
        <w:rPr>
          <w:rFonts w:ascii="Book Antiqua" w:eastAsia="宋体" w:hAnsi="Book Antiqua" w:cs="宋体"/>
          <w:lang w:eastAsia="zh-CN"/>
        </w:rPr>
        <w:t xml:space="preserve"> [PMID: 26054318 DOI: 10.1016/j.surg.2015.04.034]</w:t>
      </w:r>
    </w:p>
    <w:p w14:paraId="4C92DACB" w14:textId="2BEB3D04" w:rsidR="00F45B9F" w:rsidRPr="00F45B9F" w:rsidRDefault="00F45B9F" w:rsidP="00F45B9F">
      <w:pPr>
        <w:spacing w:line="360" w:lineRule="auto"/>
        <w:jc w:val="both"/>
        <w:rPr>
          <w:rFonts w:ascii="Book Antiqua" w:eastAsia="宋体" w:hAnsi="Book Antiqua" w:cs="宋体"/>
          <w:lang w:eastAsia="zh-CN"/>
        </w:rPr>
      </w:pPr>
      <w:r w:rsidRPr="00F45B9F">
        <w:rPr>
          <w:rFonts w:ascii="Book Antiqua" w:eastAsia="宋体" w:hAnsi="Book Antiqua" w:cs="宋体"/>
          <w:lang w:eastAsia="zh-CN"/>
        </w:rPr>
        <w:t xml:space="preserve">44 </w:t>
      </w:r>
      <w:r w:rsidRPr="00F45B9F">
        <w:rPr>
          <w:rFonts w:ascii="Book Antiqua" w:eastAsia="宋体" w:hAnsi="Book Antiqua" w:cs="宋体"/>
          <w:b/>
          <w:bCs/>
          <w:lang w:eastAsia="zh-CN"/>
        </w:rPr>
        <w:t>Nelson LG</w:t>
      </w:r>
      <w:r w:rsidRPr="00F45B9F">
        <w:rPr>
          <w:rFonts w:ascii="Book Antiqua" w:eastAsia="宋体" w:hAnsi="Book Antiqua" w:cs="宋体"/>
          <w:lang w:eastAsia="zh-CN"/>
        </w:rPr>
        <w:t xml:space="preserve">, Gonzalez R, Haines K, Gallagher SF, Murr MM. Amelioration of gastroesophageal reflux symptoms following Roux-en-Y gastric bypass for clinically significant obesity. </w:t>
      </w:r>
      <w:r w:rsidRPr="00F45B9F">
        <w:rPr>
          <w:rFonts w:ascii="Book Antiqua" w:eastAsia="宋体" w:hAnsi="Book Antiqua" w:cs="宋体"/>
          <w:i/>
          <w:iCs/>
          <w:lang w:eastAsia="zh-CN"/>
        </w:rPr>
        <w:t>Am Surg</w:t>
      </w:r>
      <w:r w:rsidRPr="00F45B9F">
        <w:rPr>
          <w:rFonts w:ascii="Book Antiqua" w:eastAsia="宋体" w:hAnsi="Book Antiqua" w:cs="宋体"/>
          <w:lang w:eastAsia="zh-CN"/>
        </w:rPr>
        <w:t xml:space="preserve"> 2005; </w:t>
      </w:r>
      <w:r w:rsidRPr="00F45B9F">
        <w:rPr>
          <w:rFonts w:ascii="Book Antiqua" w:eastAsia="宋体" w:hAnsi="Book Antiqua" w:cs="宋体"/>
          <w:b/>
          <w:bCs/>
          <w:lang w:eastAsia="zh-CN"/>
        </w:rPr>
        <w:t>71</w:t>
      </w:r>
      <w:r w:rsidRPr="00F45B9F">
        <w:rPr>
          <w:rFonts w:ascii="Book Antiqua" w:eastAsia="宋体" w:hAnsi="Book Antiqua" w:cs="宋体"/>
          <w:lang w:eastAsia="zh-CN"/>
        </w:rPr>
        <w:t>: 950-9</w:t>
      </w:r>
      <w:r w:rsidR="00672988">
        <w:rPr>
          <w:rFonts w:ascii="Book Antiqua" w:eastAsia="宋体" w:hAnsi="Book Antiqua" w:cs="宋体" w:hint="eastAsia"/>
          <w:lang w:eastAsia="zh-CN"/>
        </w:rPr>
        <w:t>5</w:t>
      </w:r>
      <w:r w:rsidRPr="00F45B9F">
        <w:rPr>
          <w:rFonts w:ascii="Book Antiqua" w:eastAsia="宋体" w:hAnsi="Book Antiqua" w:cs="宋体"/>
          <w:lang w:eastAsia="zh-CN"/>
        </w:rPr>
        <w:t>3; discussion 950-9</w:t>
      </w:r>
      <w:r w:rsidR="00672988">
        <w:rPr>
          <w:rFonts w:ascii="Book Antiqua" w:eastAsia="宋体" w:hAnsi="Book Antiqua" w:cs="宋体" w:hint="eastAsia"/>
          <w:lang w:eastAsia="zh-CN"/>
        </w:rPr>
        <w:t>5</w:t>
      </w:r>
      <w:r w:rsidRPr="00F45B9F">
        <w:rPr>
          <w:rFonts w:ascii="Book Antiqua" w:eastAsia="宋体" w:hAnsi="Book Antiqua" w:cs="宋体"/>
          <w:lang w:eastAsia="zh-CN"/>
        </w:rPr>
        <w:t>3; [PMID: 16372614]</w:t>
      </w:r>
    </w:p>
    <w:p w14:paraId="38E07184" w14:textId="77777777" w:rsidR="00F45B9F" w:rsidRPr="00F45B9F" w:rsidRDefault="00F45B9F" w:rsidP="00F45B9F">
      <w:pPr>
        <w:spacing w:line="360" w:lineRule="auto"/>
        <w:jc w:val="both"/>
        <w:rPr>
          <w:rFonts w:ascii="Book Antiqua" w:eastAsia="宋体" w:hAnsi="Book Antiqua" w:cs="宋体"/>
          <w:lang w:eastAsia="zh-CN"/>
        </w:rPr>
      </w:pPr>
      <w:r w:rsidRPr="00F45B9F">
        <w:rPr>
          <w:rFonts w:ascii="Book Antiqua" w:eastAsia="宋体" w:hAnsi="Book Antiqua" w:cs="宋体"/>
          <w:lang w:eastAsia="zh-CN"/>
        </w:rPr>
        <w:t xml:space="preserve">45 </w:t>
      </w:r>
      <w:r w:rsidRPr="00F45B9F">
        <w:rPr>
          <w:rFonts w:ascii="Book Antiqua" w:eastAsia="宋体" w:hAnsi="Book Antiqua" w:cs="宋体"/>
          <w:b/>
          <w:bCs/>
          <w:lang w:eastAsia="zh-CN"/>
        </w:rPr>
        <w:t>Smith CD</w:t>
      </w:r>
      <w:r w:rsidRPr="00F45B9F">
        <w:rPr>
          <w:rFonts w:ascii="Book Antiqua" w:eastAsia="宋体" w:hAnsi="Book Antiqua" w:cs="宋体"/>
          <w:lang w:eastAsia="zh-CN"/>
        </w:rPr>
        <w:t xml:space="preserve">, McClusky DA, Rajad MA, Lederman AB, Hunter JG. When fundoplication fails: redo? </w:t>
      </w:r>
      <w:r w:rsidRPr="00F45B9F">
        <w:rPr>
          <w:rFonts w:ascii="Book Antiqua" w:eastAsia="宋体" w:hAnsi="Book Antiqua" w:cs="宋体"/>
          <w:i/>
          <w:iCs/>
          <w:lang w:eastAsia="zh-CN"/>
        </w:rPr>
        <w:t>Ann Surg</w:t>
      </w:r>
      <w:r w:rsidRPr="00F45B9F">
        <w:rPr>
          <w:rFonts w:ascii="Book Antiqua" w:eastAsia="宋体" w:hAnsi="Book Antiqua" w:cs="宋体"/>
          <w:lang w:eastAsia="zh-CN"/>
        </w:rPr>
        <w:t xml:space="preserve"> 2005; </w:t>
      </w:r>
      <w:r w:rsidRPr="00F45B9F">
        <w:rPr>
          <w:rFonts w:ascii="Book Antiqua" w:eastAsia="宋体" w:hAnsi="Book Antiqua" w:cs="宋体"/>
          <w:b/>
          <w:bCs/>
          <w:lang w:eastAsia="zh-CN"/>
        </w:rPr>
        <w:t>241</w:t>
      </w:r>
      <w:r w:rsidRPr="00F45B9F">
        <w:rPr>
          <w:rFonts w:ascii="Book Antiqua" w:eastAsia="宋体" w:hAnsi="Book Antiqua" w:cs="宋体"/>
          <w:lang w:eastAsia="zh-CN"/>
        </w:rPr>
        <w:t>: 861-89; discussion 861-89; [PMID: 15912035]</w:t>
      </w:r>
    </w:p>
    <w:p w14:paraId="156FB1A4" w14:textId="77777777" w:rsidR="00F45B9F" w:rsidRPr="00F45B9F" w:rsidRDefault="00F45B9F" w:rsidP="00F45B9F">
      <w:pPr>
        <w:spacing w:line="360" w:lineRule="auto"/>
        <w:jc w:val="both"/>
        <w:rPr>
          <w:rFonts w:ascii="Book Antiqua" w:eastAsia="宋体" w:hAnsi="Book Antiqua" w:cs="宋体"/>
          <w:lang w:eastAsia="zh-CN"/>
        </w:rPr>
      </w:pPr>
      <w:r w:rsidRPr="00F45B9F">
        <w:rPr>
          <w:rFonts w:ascii="Book Antiqua" w:eastAsia="宋体" w:hAnsi="Book Antiqua" w:cs="宋体"/>
          <w:lang w:eastAsia="zh-CN"/>
        </w:rPr>
        <w:t xml:space="preserve">46 </w:t>
      </w:r>
      <w:r w:rsidRPr="00F45B9F">
        <w:rPr>
          <w:rFonts w:ascii="Book Antiqua" w:eastAsia="宋体" w:hAnsi="Book Antiqua" w:cs="宋体"/>
          <w:b/>
          <w:bCs/>
          <w:lang w:eastAsia="zh-CN"/>
        </w:rPr>
        <w:t>Dallemagne B</w:t>
      </w:r>
      <w:r w:rsidRPr="00F45B9F">
        <w:rPr>
          <w:rFonts w:ascii="Book Antiqua" w:eastAsia="宋体" w:hAnsi="Book Antiqua" w:cs="宋体"/>
          <w:lang w:eastAsia="zh-CN"/>
        </w:rPr>
        <w:t xml:space="preserve">, Arenas Sanchez M, Francart D, Perretta S, Weerts J, Markiewicz S, Jehaes C. Long-term results after laparoscopic reoperation for failed antireflux procedures. </w:t>
      </w:r>
      <w:r w:rsidRPr="00F45B9F">
        <w:rPr>
          <w:rFonts w:ascii="Book Antiqua" w:eastAsia="宋体" w:hAnsi="Book Antiqua" w:cs="宋体"/>
          <w:i/>
          <w:iCs/>
          <w:lang w:eastAsia="zh-CN"/>
        </w:rPr>
        <w:t>Br J Surg</w:t>
      </w:r>
      <w:r w:rsidRPr="00F45B9F">
        <w:rPr>
          <w:rFonts w:ascii="Book Antiqua" w:eastAsia="宋体" w:hAnsi="Book Antiqua" w:cs="宋体"/>
          <w:lang w:eastAsia="zh-CN"/>
        </w:rPr>
        <w:t xml:space="preserve"> 2011; </w:t>
      </w:r>
      <w:r w:rsidRPr="00F45B9F">
        <w:rPr>
          <w:rFonts w:ascii="Book Antiqua" w:eastAsia="宋体" w:hAnsi="Book Antiqua" w:cs="宋体"/>
          <w:b/>
          <w:bCs/>
          <w:lang w:eastAsia="zh-CN"/>
        </w:rPr>
        <w:t>98</w:t>
      </w:r>
      <w:r w:rsidRPr="00F45B9F">
        <w:rPr>
          <w:rFonts w:ascii="Book Antiqua" w:eastAsia="宋体" w:hAnsi="Book Antiqua" w:cs="宋体"/>
          <w:lang w:eastAsia="zh-CN"/>
        </w:rPr>
        <w:t>: 1581-1587 [PMID: 21710482 DOI: 10.1002/bjs.7590]</w:t>
      </w:r>
    </w:p>
    <w:p w14:paraId="78FEAE80" w14:textId="77777777" w:rsidR="00F45B9F" w:rsidRPr="00F45B9F" w:rsidRDefault="00F45B9F" w:rsidP="00F45B9F">
      <w:pPr>
        <w:spacing w:line="360" w:lineRule="auto"/>
        <w:jc w:val="both"/>
        <w:rPr>
          <w:rFonts w:ascii="Book Antiqua" w:eastAsia="宋体" w:hAnsi="Book Antiqua" w:cs="宋体"/>
          <w:lang w:eastAsia="zh-CN"/>
        </w:rPr>
      </w:pPr>
      <w:r w:rsidRPr="00F45B9F">
        <w:rPr>
          <w:rFonts w:ascii="Book Antiqua" w:eastAsia="宋体" w:hAnsi="Book Antiqua" w:cs="宋体"/>
          <w:lang w:eastAsia="zh-CN"/>
        </w:rPr>
        <w:t xml:space="preserve">47 </w:t>
      </w:r>
      <w:r w:rsidRPr="00F45B9F">
        <w:rPr>
          <w:rFonts w:ascii="Book Antiqua" w:eastAsia="宋体" w:hAnsi="Book Antiqua" w:cs="宋体"/>
          <w:b/>
          <w:bCs/>
          <w:lang w:eastAsia="zh-CN"/>
        </w:rPr>
        <w:t>Furnée EJ</w:t>
      </w:r>
      <w:r w:rsidRPr="00F45B9F">
        <w:rPr>
          <w:rFonts w:ascii="Book Antiqua" w:eastAsia="宋体" w:hAnsi="Book Antiqua" w:cs="宋体"/>
          <w:lang w:eastAsia="zh-CN"/>
        </w:rPr>
        <w:t xml:space="preserve">, Draaisma WA, Broeders IA, Gooszen HG. Surgical reintervention after failed antireflux surgery: a systematic review of the literature. </w:t>
      </w:r>
      <w:r w:rsidRPr="00F45B9F">
        <w:rPr>
          <w:rFonts w:ascii="Book Antiqua" w:eastAsia="宋体" w:hAnsi="Book Antiqua" w:cs="宋体"/>
          <w:i/>
          <w:iCs/>
          <w:lang w:eastAsia="zh-CN"/>
        </w:rPr>
        <w:t>J Gastrointest Surg</w:t>
      </w:r>
      <w:r w:rsidRPr="00F45B9F">
        <w:rPr>
          <w:rFonts w:ascii="Book Antiqua" w:eastAsia="宋体" w:hAnsi="Book Antiqua" w:cs="宋体"/>
          <w:lang w:eastAsia="zh-CN"/>
        </w:rPr>
        <w:t xml:space="preserve"> 2009; </w:t>
      </w:r>
      <w:r w:rsidRPr="00F45B9F">
        <w:rPr>
          <w:rFonts w:ascii="Book Antiqua" w:eastAsia="宋体" w:hAnsi="Book Antiqua" w:cs="宋体"/>
          <w:b/>
          <w:bCs/>
          <w:lang w:eastAsia="zh-CN"/>
        </w:rPr>
        <w:t>13</w:t>
      </w:r>
      <w:r w:rsidRPr="00F45B9F">
        <w:rPr>
          <w:rFonts w:ascii="Book Antiqua" w:eastAsia="宋体" w:hAnsi="Book Antiqua" w:cs="宋体"/>
          <w:lang w:eastAsia="zh-CN"/>
        </w:rPr>
        <w:t>: 1539-1549 [PMID: 19347410 DOI: 10.1007/s11605-009-0873-z]</w:t>
      </w:r>
    </w:p>
    <w:p w14:paraId="5D79611B" w14:textId="77777777" w:rsidR="00F45B9F" w:rsidRPr="00F45B9F" w:rsidRDefault="00F45B9F" w:rsidP="00F45B9F">
      <w:pPr>
        <w:spacing w:line="360" w:lineRule="auto"/>
        <w:jc w:val="both"/>
        <w:rPr>
          <w:rFonts w:ascii="Book Antiqua" w:eastAsia="宋体" w:hAnsi="Book Antiqua" w:cs="宋体"/>
          <w:lang w:eastAsia="zh-CN"/>
        </w:rPr>
      </w:pPr>
      <w:r w:rsidRPr="00F45B9F">
        <w:rPr>
          <w:rFonts w:ascii="Book Antiqua" w:eastAsia="宋体" w:hAnsi="Book Antiqua" w:cs="宋体"/>
          <w:lang w:eastAsia="zh-CN"/>
        </w:rPr>
        <w:t xml:space="preserve">48 </w:t>
      </w:r>
      <w:r w:rsidRPr="00F45B9F">
        <w:rPr>
          <w:rFonts w:ascii="Book Antiqua" w:eastAsia="宋体" w:hAnsi="Book Antiqua" w:cs="宋体"/>
          <w:b/>
          <w:bCs/>
          <w:lang w:eastAsia="zh-CN"/>
        </w:rPr>
        <w:t>Floch NR</w:t>
      </w:r>
      <w:r w:rsidRPr="00F45B9F">
        <w:rPr>
          <w:rFonts w:ascii="Book Antiqua" w:eastAsia="宋体" w:hAnsi="Book Antiqua" w:cs="宋体"/>
          <w:lang w:eastAsia="zh-CN"/>
        </w:rPr>
        <w:t xml:space="preserve">, Hinder RA, Klingler PJ, Branton SA, Seelig MH, Bammer T, Filipi CJ. Is laparoscopic reoperation for failed antireflux surgery feasible? </w:t>
      </w:r>
      <w:r w:rsidRPr="00F45B9F">
        <w:rPr>
          <w:rFonts w:ascii="Book Antiqua" w:eastAsia="宋体" w:hAnsi="Book Antiqua" w:cs="宋体"/>
          <w:i/>
          <w:iCs/>
          <w:lang w:eastAsia="zh-CN"/>
        </w:rPr>
        <w:t>Arch Surg</w:t>
      </w:r>
      <w:r w:rsidRPr="00F45B9F">
        <w:rPr>
          <w:rFonts w:ascii="Book Antiqua" w:eastAsia="宋体" w:hAnsi="Book Antiqua" w:cs="宋体"/>
          <w:lang w:eastAsia="zh-CN"/>
        </w:rPr>
        <w:t xml:space="preserve"> 1999; </w:t>
      </w:r>
      <w:r w:rsidRPr="00F45B9F">
        <w:rPr>
          <w:rFonts w:ascii="Book Antiqua" w:eastAsia="宋体" w:hAnsi="Book Antiqua" w:cs="宋体"/>
          <w:b/>
          <w:bCs/>
          <w:lang w:eastAsia="zh-CN"/>
        </w:rPr>
        <w:t>134</w:t>
      </w:r>
      <w:r w:rsidRPr="00F45B9F">
        <w:rPr>
          <w:rFonts w:ascii="Book Antiqua" w:eastAsia="宋体" w:hAnsi="Book Antiqua" w:cs="宋体"/>
          <w:lang w:eastAsia="zh-CN"/>
        </w:rPr>
        <w:t>: 733-737 [PMID: 10401824]</w:t>
      </w:r>
    </w:p>
    <w:p w14:paraId="290DC00E" w14:textId="77777777" w:rsidR="00C3647F" w:rsidRPr="00F45B9F" w:rsidRDefault="00C3647F" w:rsidP="00F45B9F">
      <w:pPr>
        <w:spacing w:line="360" w:lineRule="auto"/>
        <w:jc w:val="both"/>
        <w:rPr>
          <w:rFonts w:ascii="Book Antiqua" w:eastAsia="宋体" w:hAnsi="Book Antiqua"/>
          <w:lang w:eastAsia="zh-CN"/>
        </w:rPr>
      </w:pPr>
    </w:p>
    <w:p w14:paraId="473900BF" w14:textId="40133A5D" w:rsidR="002078E3" w:rsidRPr="00672988" w:rsidRDefault="00C3647F" w:rsidP="00672988">
      <w:pPr>
        <w:spacing w:line="360" w:lineRule="auto"/>
        <w:jc w:val="right"/>
        <w:rPr>
          <w:rFonts w:ascii="Book Antiqua" w:hAnsi="Book Antiqua"/>
          <w:b/>
        </w:rPr>
      </w:pPr>
      <w:r w:rsidRPr="00672988">
        <w:rPr>
          <w:rFonts w:ascii="Book Antiqua" w:hAnsi="Book Antiqua"/>
          <w:b/>
        </w:rPr>
        <w:t xml:space="preserve">P-Reviewer: </w:t>
      </w:r>
      <w:r w:rsidRPr="00672988">
        <w:rPr>
          <w:rFonts w:ascii="Book Antiqua" w:hAnsi="Book Antiqua" w:cs="Tahoma"/>
        </w:rPr>
        <w:t>Santos-Antunes</w:t>
      </w:r>
      <w:r w:rsidRPr="00672988">
        <w:rPr>
          <w:rFonts w:ascii="Book Antiqua" w:eastAsia="宋体" w:hAnsi="Book Antiqua" w:cs="Tahoma"/>
          <w:lang w:eastAsia="zh-CN"/>
        </w:rPr>
        <w:t xml:space="preserve"> J, </w:t>
      </w:r>
      <w:r w:rsidRPr="00672988">
        <w:rPr>
          <w:rFonts w:ascii="Book Antiqua" w:hAnsi="Book Antiqua" w:cs="Tahoma"/>
        </w:rPr>
        <w:t>Shimoyama</w:t>
      </w:r>
      <w:r w:rsidRPr="00672988">
        <w:rPr>
          <w:rFonts w:ascii="Book Antiqua" w:eastAsia="宋体" w:hAnsi="Book Antiqua" w:cs="Tahoma"/>
          <w:lang w:eastAsia="zh-CN"/>
        </w:rPr>
        <w:t xml:space="preserve"> S </w:t>
      </w:r>
      <w:r w:rsidRPr="00672988">
        <w:rPr>
          <w:rFonts w:ascii="Book Antiqua" w:hAnsi="Book Antiqua"/>
          <w:b/>
        </w:rPr>
        <w:t xml:space="preserve">S-Editor: </w:t>
      </w:r>
      <w:r w:rsidRPr="00672988">
        <w:rPr>
          <w:rFonts w:ascii="Book Antiqua" w:hAnsi="Book Antiqua"/>
        </w:rPr>
        <w:t>Ji FF</w:t>
      </w:r>
      <w:r w:rsidRPr="00672988">
        <w:rPr>
          <w:rFonts w:ascii="Book Antiqua" w:hAnsi="Book Antiqua"/>
          <w:b/>
        </w:rPr>
        <w:t xml:space="preserve"> L-Editor: E-Editor:  </w:t>
      </w:r>
    </w:p>
    <w:p w14:paraId="3CB2E1C5" w14:textId="77777777" w:rsidR="002078E3" w:rsidRPr="00F45B9F" w:rsidRDefault="002078E3" w:rsidP="00F45B9F">
      <w:pPr>
        <w:spacing w:line="360" w:lineRule="auto"/>
        <w:jc w:val="both"/>
        <w:rPr>
          <w:rFonts w:ascii="Book Antiqua" w:hAnsi="Book Antiqua"/>
          <w:b/>
        </w:rPr>
      </w:pPr>
      <w:r w:rsidRPr="00F45B9F">
        <w:rPr>
          <w:rFonts w:ascii="Book Antiqua" w:hAnsi="Book Antiqua"/>
          <w:b/>
        </w:rPr>
        <w:br w:type="page"/>
      </w:r>
    </w:p>
    <w:p w14:paraId="5492365A" w14:textId="0144041D" w:rsidR="002078E3" w:rsidRPr="00F45B9F" w:rsidRDefault="002078E3" w:rsidP="002078E3">
      <w:pPr>
        <w:spacing w:line="360" w:lineRule="auto"/>
        <w:jc w:val="both"/>
        <w:rPr>
          <w:rFonts w:ascii="Book Antiqua" w:eastAsia="AppleGothic" w:hAnsi="Book Antiqua" w:cs="Arial"/>
          <w:b/>
        </w:rPr>
      </w:pPr>
      <w:r w:rsidRPr="00F45B9F">
        <w:rPr>
          <w:rFonts w:ascii="Book Antiqua" w:eastAsia="AppleGothic" w:hAnsi="Book Antiqua" w:cs="Arial"/>
          <w:b/>
        </w:rPr>
        <w:lastRenderedPageBreak/>
        <w:t>Table</w:t>
      </w:r>
      <w:r w:rsidR="00836A6B" w:rsidRPr="00F45B9F">
        <w:rPr>
          <w:rFonts w:ascii="Book Antiqua" w:eastAsia="AppleGothic" w:hAnsi="Book Antiqua" w:cs="Arial"/>
          <w:b/>
        </w:rPr>
        <w:t xml:space="preserve"> 1</w:t>
      </w:r>
      <w:r w:rsidRPr="00F45B9F">
        <w:rPr>
          <w:rFonts w:ascii="Book Antiqua" w:eastAsia="AppleGothic" w:hAnsi="Book Antiqua" w:cs="Arial"/>
          <w:b/>
        </w:rPr>
        <w:t xml:space="preserve"> Comparison of advantages and disadvantages in different types of fundoplications</w:t>
      </w:r>
    </w:p>
    <w:p w14:paraId="747ED08A" w14:textId="77777777" w:rsidR="00C3647F" w:rsidRPr="00F45B9F" w:rsidRDefault="00C3647F">
      <w:pPr>
        <w:rPr>
          <w:rFonts w:eastAsia="宋体"/>
          <w:lang w:eastAsia="zh-CN"/>
        </w:rPr>
      </w:pPr>
    </w:p>
    <w:p w14:paraId="7F00568D" w14:textId="77777777" w:rsidR="00C3647F" w:rsidRPr="00F45B9F" w:rsidRDefault="00C3647F"/>
    <w:tbl>
      <w:tblPr>
        <w:tblStyle w:val="TableGrid"/>
        <w:tblW w:w="9178" w:type="dxa"/>
        <w:tblInd w:w="-792" w:type="dxa"/>
        <w:tblLook w:val="04A0" w:firstRow="1" w:lastRow="0" w:firstColumn="1" w:lastColumn="0" w:noHBand="0" w:noVBand="1"/>
      </w:tblPr>
      <w:tblGrid>
        <w:gridCol w:w="4405"/>
        <w:gridCol w:w="2399"/>
        <w:gridCol w:w="2374"/>
      </w:tblGrid>
      <w:tr w:rsidR="00F45B9F" w:rsidRPr="00F45B9F" w14:paraId="04F9381D" w14:textId="77777777" w:rsidTr="0026531C">
        <w:trPr>
          <w:trHeight w:val="502"/>
        </w:trPr>
        <w:tc>
          <w:tcPr>
            <w:tcW w:w="4405" w:type="dxa"/>
          </w:tcPr>
          <w:p w14:paraId="715B408D" w14:textId="30FFB185" w:rsidR="0026531C" w:rsidRPr="00F45B9F" w:rsidRDefault="0026531C" w:rsidP="00A12A21">
            <w:pPr>
              <w:spacing w:line="360" w:lineRule="auto"/>
              <w:jc w:val="both"/>
              <w:rPr>
                <w:rFonts w:ascii="Book Antiqua" w:eastAsia="AppleGothic" w:hAnsi="Book Antiqua" w:cs="Arial"/>
              </w:rPr>
            </w:pPr>
          </w:p>
        </w:tc>
        <w:tc>
          <w:tcPr>
            <w:tcW w:w="2399" w:type="dxa"/>
          </w:tcPr>
          <w:p w14:paraId="54C86193" w14:textId="77777777" w:rsidR="0026531C" w:rsidRPr="00F45B9F" w:rsidRDefault="0026531C" w:rsidP="00A12A21">
            <w:pPr>
              <w:spacing w:line="360" w:lineRule="auto"/>
              <w:jc w:val="both"/>
              <w:rPr>
                <w:rFonts w:ascii="Book Antiqua" w:eastAsia="AppleGothic" w:hAnsi="Book Antiqua" w:cs="Arial"/>
              </w:rPr>
            </w:pPr>
            <w:r w:rsidRPr="00F45B9F">
              <w:rPr>
                <w:rFonts w:ascii="Book Antiqua" w:eastAsia="AppleGothic" w:hAnsi="Book Antiqua" w:cs="Arial"/>
              </w:rPr>
              <w:t>Advantages</w:t>
            </w:r>
          </w:p>
        </w:tc>
        <w:tc>
          <w:tcPr>
            <w:tcW w:w="2374" w:type="dxa"/>
          </w:tcPr>
          <w:p w14:paraId="26542416" w14:textId="77777777" w:rsidR="0026531C" w:rsidRPr="00F45B9F" w:rsidRDefault="0026531C" w:rsidP="00A12A21">
            <w:pPr>
              <w:spacing w:line="360" w:lineRule="auto"/>
              <w:jc w:val="both"/>
              <w:rPr>
                <w:rFonts w:ascii="Book Antiqua" w:eastAsia="AppleGothic" w:hAnsi="Book Antiqua" w:cs="Arial"/>
              </w:rPr>
            </w:pPr>
            <w:r w:rsidRPr="00F45B9F">
              <w:rPr>
                <w:rFonts w:ascii="Book Antiqua" w:eastAsia="AppleGothic" w:hAnsi="Book Antiqua" w:cs="Arial"/>
              </w:rPr>
              <w:t>Disadvantages</w:t>
            </w:r>
          </w:p>
        </w:tc>
      </w:tr>
      <w:tr w:rsidR="00F45B9F" w:rsidRPr="00F45B9F" w14:paraId="7ABDDF1A" w14:textId="77777777" w:rsidTr="0026531C">
        <w:trPr>
          <w:trHeight w:val="2013"/>
        </w:trPr>
        <w:tc>
          <w:tcPr>
            <w:tcW w:w="4405" w:type="dxa"/>
          </w:tcPr>
          <w:p w14:paraId="67EA5506" w14:textId="2681E5DF" w:rsidR="0026531C" w:rsidRPr="00F45B9F" w:rsidRDefault="0026531C" w:rsidP="00A12A21">
            <w:pPr>
              <w:spacing w:line="360" w:lineRule="auto"/>
              <w:jc w:val="both"/>
              <w:rPr>
                <w:rFonts w:ascii="Book Antiqua" w:eastAsia="AppleGothic" w:hAnsi="Book Antiqua" w:cs="Arial"/>
              </w:rPr>
            </w:pPr>
            <w:r w:rsidRPr="00F45B9F">
              <w:rPr>
                <w:rFonts w:ascii="Book Antiqua" w:eastAsia="AppleGothic" w:hAnsi="Book Antiqua" w:cs="Arial"/>
              </w:rPr>
              <w:t xml:space="preserve">Nissen </w:t>
            </w:r>
            <w:r w:rsidR="00836A6B" w:rsidRPr="00F45B9F">
              <w:rPr>
                <w:rFonts w:ascii="Book Antiqua" w:eastAsia="AppleGothic" w:hAnsi="Book Antiqua" w:cs="Arial"/>
              </w:rPr>
              <w:t>f</w:t>
            </w:r>
            <w:r w:rsidRPr="00F45B9F">
              <w:rPr>
                <w:rFonts w:ascii="Book Antiqua" w:eastAsia="AppleGothic" w:hAnsi="Book Antiqua" w:cs="Arial"/>
              </w:rPr>
              <w:t>undoplication</w:t>
            </w:r>
          </w:p>
        </w:tc>
        <w:tc>
          <w:tcPr>
            <w:tcW w:w="2399" w:type="dxa"/>
          </w:tcPr>
          <w:p w14:paraId="23CCB2A1" w14:textId="77777777" w:rsidR="0026531C" w:rsidRPr="00F45B9F" w:rsidRDefault="0026531C" w:rsidP="00836A6B">
            <w:pPr>
              <w:pStyle w:val="ListParagraph"/>
              <w:spacing w:line="360" w:lineRule="auto"/>
              <w:ind w:left="0"/>
              <w:jc w:val="both"/>
              <w:rPr>
                <w:rFonts w:ascii="Book Antiqua" w:eastAsia="AppleGothic" w:hAnsi="Book Antiqua" w:cs="Arial"/>
              </w:rPr>
            </w:pPr>
            <w:r w:rsidRPr="00F45B9F">
              <w:rPr>
                <w:rFonts w:ascii="Book Antiqua" w:eastAsia="AppleGothic" w:hAnsi="Book Antiqua" w:cs="Arial"/>
              </w:rPr>
              <w:t>Very effective in controlling reflux over long periods of time</w:t>
            </w:r>
          </w:p>
        </w:tc>
        <w:tc>
          <w:tcPr>
            <w:tcW w:w="2374" w:type="dxa"/>
          </w:tcPr>
          <w:p w14:paraId="7EED9018" w14:textId="77777777" w:rsidR="0026531C" w:rsidRPr="00F45B9F" w:rsidRDefault="0026531C" w:rsidP="00836A6B">
            <w:pPr>
              <w:pStyle w:val="ListParagraph"/>
              <w:spacing w:line="360" w:lineRule="auto"/>
              <w:ind w:left="0"/>
              <w:jc w:val="both"/>
              <w:rPr>
                <w:rFonts w:ascii="Book Antiqua" w:eastAsia="AppleGothic" w:hAnsi="Book Antiqua" w:cs="Arial"/>
              </w:rPr>
            </w:pPr>
            <w:r w:rsidRPr="00F45B9F">
              <w:rPr>
                <w:rFonts w:ascii="Book Antiqua" w:eastAsia="AppleGothic" w:hAnsi="Book Antiqua" w:cs="Arial"/>
              </w:rPr>
              <w:t>Increased flatulence, bloating and dysphagia</w:t>
            </w:r>
          </w:p>
        </w:tc>
      </w:tr>
      <w:tr w:rsidR="00F45B9F" w:rsidRPr="00F45B9F" w14:paraId="160F2C82" w14:textId="77777777" w:rsidTr="0026531C">
        <w:trPr>
          <w:trHeight w:val="125"/>
        </w:trPr>
        <w:tc>
          <w:tcPr>
            <w:tcW w:w="4405" w:type="dxa"/>
          </w:tcPr>
          <w:p w14:paraId="6124E859" w14:textId="77777777" w:rsidR="0026531C" w:rsidRPr="00F45B9F" w:rsidRDefault="0026531C" w:rsidP="00A12A21">
            <w:pPr>
              <w:spacing w:line="360" w:lineRule="auto"/>
              <w:jc w:val="both"/>
              <w:rPr>
                <w:rFonts w:ascii="Book Antiqua" w:eastAsia="AppleGothic" w:hAnsi="Book Antiqua" w:cs="Arial"/>
              </w:rPr>
            </w:pPr>
            <w:r w:rsidRPr="00F45B9F">
              <w:rPr>
                <w:rFonts w:ascii="Book Antiqua" w:eastAsia="AppleGothic" w:hAnsi="Book Antiqua" w:cs="Arial"/>
              </w:rPr>
              <w:t>Anterior (Dor)</w:t>
            </w:r>
          </w:p>
          <w:p w14:paraId="5FF27A91" w14:textId="54EA1BE6" w:rsidR="0026531C" w:rsidRPr="00F45B9F" w:rsidRDefault="00836A6B" w:rsidP="00A12A21">
            <w:pPr>
              <w:spacing w:line="360" w:lineRule="auto"/>
              <w:jc w:val="both"/>
              <w:rPr>
                <w:rFonts w:ascii="Book Antiqua" w:eastAsia="AppleGothic" w:hAnsi="Book Antiqua" w:cs="Arial"/>
              </w:rPr>
            </w:pPr>
            <w:r w:rsidRPr="00F45B9F">
              <w:rPr>
                <w:rFonts w:ascii="Book Antiqua" w:eastAsia="AppleGothic" w:hAnsi="Book Antiqua" w:cs="Arial"/>
              </w:rPr>
              <w:t>f</w:t>
            </w:r>
            <w:r w:rsidR="0026531C" w:rsidRPr="00F45B9F">
              <w:rPr>
                <w:rFonts w:ascii="Book Antiqua" w:eastAsia="AppleGothic" w:hAnsi="Book Antiqua" w:cs="Arial"/>
              </w:rPr>
              <w:t>undoplication</w:t>
            </w:r>
          </w:p>
          <w:p w14:paraId="7454FD84" w14:textId="77777777" w:rsidR="0026531C" w:rsidRPr="00F45B9F" w:rsidRDefault="0026531C" w:rsidP="00A12A21">
            <w:pPr>
              <w:spacing w:line="360" w:lineRule="auto"/>
              <w:jc w:val="both"/>
              <w:rPr>
                <w:rFonts w:ascii="Book Antiqua" w:eastAsia="AppleGothic" w:hAnsi="Book Antiqua" w:cs="Arial"/>
              </w:rPr>
            </w:pPr>
          </w:p>
        </w:tc>
        <w:tc>
          <w:tcPr>
            <w:tcW w:w="2399" w:type="dxa"/>
          </w:tcPr>
          <w:p w14:paraId="7B8E9FEB" w14:textId="77777777" w:rsidR="0026531C" w:rsidRPr="00F45B9F" w:rsidRDefault="0026531C" w:rsidP="00836A6B">
            <w:pPr>
              <w:pStyle w:val="ListParagraph"/>
              <w:spacing w:line="360" w:lineRule="auto"/>
              <w:ind w:left="0"/>
              <w:jc w:val="both"/>
              <w:rPr>
                <w:rFonts w:ascii="Book Antiqua" w:eastAsia="AppleGothic" w:hAnsi="Book Antiqua" w:cs="Arial"/>
              </w:rPr>
            </w:pPr>
            <w:r w:rsidRPr="00F45B9F">
              <w:rPr>
                <w:rFonts w:ascii="Book Antiqua" w:eastAsia="AppleGothic" w:hAnsi="Book Antiqua" w:cs="Arial"/>
              </w:rPr>
              <w:t>Less postoperative dysphagia</w:t>
            </w:r>
          </w:p>
          <w:p w14:paraId="2999FB06" w14:textId="77777777" w:rsidR="0026531C" w:rsidRPr="00F45B9F" w:rsidRDefault="0026531C" w:rsidP="00A12A21">
            <w:pPr>
              <w:spacing w:line="360" w:lineRule="auto"/>
              <w:jc w:val="both"/>
              <w:rPr>
                <w:rFonts w:ascii="Book Antiqua" w:eastAsia="AppleGothic" w:hAnsi="Book Antiqua" w:cs="Arial"/>
              </w:rPr>
            </w:pPr>
          </w:p>
        </w:tc>
        <w:tc>
          <w:tcPr>
            <w:tcW w:w="2374" w:type="dxa"/>
          </w:tcPr>
          <w:p w14:paraId="133FEA60" w14:textId="77777777" w:rsidR="0026531C" w:rsidRPr="00F45B9F" w:rsidRDefault="0026531C" w:rsidP="00836A6B">
            <w:pPr>
              <w:pStyle w:val="ListParagraph"/>
              <w:spacing w:line="360" w:lineRule="auto"/>
              <w:ind w:left="0"/>
              <w:jc w:val="both"/>
              <w:rPr>
                <w:rFonts w:ascii="Book Antiqua" w:eastAsia="AppleGothic" w:hAnsi="Book Antiqua" w:cs="Arial"/>
              </w:rPr>
            </w:pPr>
            <w:r w:rsidRPr="00F45B9F">
              <w:rPr>
                <w:rFonts w:ascii="Book Antiqua" w:eastAsia="AppleGothic" w:hAnsi="Book Antiqua" w:cs="Arial"/>
              </w:rPr>
              <w:t>Recurrent Symptoms over time requiring more reoperations</w:t>
            </w:r>
          </w:p>
        </w:tc>
      </w:tr>
      <w:tr w:rsidR="00F45B9F" w:rsidRPr="00F45B9F" w14:paraId="59D7E628" w14:textId="77777777" w:rsidTr="0026531C">
        <w:trPr>
          <w:trHeight w:val="125"/>
        </w:trPr>
        <w:tc>
          <w:tcPr>
            <w:tcW w:w="4405" w:type="dxa"/>
          </w:tcPr>
          <w:p w14:paraId="5F2B4394" w14:textId="18B7B596" w:rsidR="0026531C" w:rsidRPr="00F45B9F" w:rsidRDefault="0026531C" w:rsidP="00A12A21">
            <w:pPr>
              <w:spacing w:line="360" w:lineRule="auto"/>
              <w:jc w:val="both"/>
              <w:rPr>
                <w:rFonts w:ascii="Book Antiqua" w:eastAsia="AppleGothic" w:hAnsi="Book Antiqua" w:cs="Arial"/>
              </w:rPr>
            </w:pPr>
            <w:r w:rsidRPr="00F45B9F">
              <w:rPr>
                <w:rFonts w:ascii="Book Antiqua" w:eastAsia="AppleGothic" w:hAnsi="Book Antiqua" w:cs="Arial"/>
              </w:rPr>
              <w:t xml:space="preserve">Toupet </w:t>
            </w:r>
            <w:r w:rsidR="00CF1BD4" w:rsidRPr="00F45B9F">
              <w:rPr>
                <w:rFonts w:ascii="Book Antiqua" w:eastAsia="AppleGothic" w:hAnsi="Book Antiqua" w:cs="Arial"/>
              </w:rPr>
              <w:t>f</w:t>
            </w:r>
            <w:r w:rsidRPr="00F45B9F">
              <w:rPr>
                <w:rFonts w:ascii="Book Antiqua" w:eastAsia="AppleGothic" w:hAnsi="Book Antiqua" w:cs="Arial"/>
              </w:rPr>
              <w:t>undoplication</w:t>
            </w:r>
          </w:p>
        </w:tc>
        <w:tc>
          <w:tcPr>
            <w:tcW w:w="2399" w:type="dxa"/>
          </w:tcPr>
          <w:p w14:paraId="19CC6221" w14:textId="77777777" w:rsidR="0026531C" w:rsidRPr="00F45B9F" w:rsidRDefault="0026531C" w:rsidP="00CF1BD4">
            <w:pPr>
              <w:pStyle w:val="ListParagraph"/>
              <w:spacing w:line="360" w:lineRule="auto"/>
              <w:ind w:left="0"/>
              <w:jc w:val="both"/>
              <w:rPr>
                <w:rFonts w:ascii="Book Antiqua" w:eastAsia="AppleGothic" w:hAnsi="Book Antiqua" w:cs="Arial"/>
              </w:rPr>
            </w:pPr>
            <w:r w:rsidRPr="00F45B9F">
              <w:rPr>
                <w:rFonts w:ascii="Book Antiqua" w:eastAsia="AppleGothic" w:hAnsi="Book Antiqua" w:cs="Arial"/>
              </w:rPr>
              <w:t>Less postoperative dysphagia</w:t>
            </w:r>
          </w:p>
          <w:p w14:paraId="50DD4BE7" w14:textId="77777777" w:rsidR="0026531C" w:rsidRPr="00F45B9F" w:rsidRDefault="0026531C" w:rsidP="00A12A21">
            <w:pPr>
              <w:spacing w:line="360" w:lineRule="auto"/>
              <w:jc w:val="both"/>
              <w:rPr>
                <w:rFonts w:ascii="Book Antiqua" w:eastAsia="AppleGothic" w:hAnsi="Book Antiqua" w:cs="Arial"/>
              </w:rPr>
            </w:pPr>
          </w:p>
        </w:tc>
        <w:tc>
          <w:tcPr>
            <w:tcW w:w="2374" w:type="dxa"/>
          </w:tcPr>
          <w:p w14:paraId="54B5B46F" w14:textId="77777777" w:rsidR="0026531C" w:rsidRPr="00F45B9F" w:rsidRDefault="0026531C" w:rsidP="00CF1BD4">
            <w:pPr>
              <w:pStyle w:val="ListParagraph"/>
              <w:spacing w:line="360" w:lineRule="auto"/>
              <w:ind w:left="0"/>
              <w:jc w:val="both"/>
              <w:rPr>
                <w:rFonts w:ascii="Book Antiqua" w:eastAsia="AppleGothic" w:hAnsi="Book Antiqua" w:cs="Arial"/>
              </w:rPr>
            </w:pPr>
            <w:r w:rsidRPr="00F45B9F">
              <w:rPr>
                <w:rFonts w:ascii="Book Antiqua" w:eastAsia="AppleGothic" w:hAnsi="Book Antiqua" w:cs="Arial"/>
              </w:rPr>
              <w:t>Surgeons need to be mindful of length of wrap as it determines quality of reflux control</w:t>
            </w:r>
          </w:p>
        </w:tc>
      </w:tr>
    </w:tbl>
    <w:p w14:paraId="4CC270CE" w14:textId="5B5278E5" w:rsidR="008338A9" w:rsidRPr="00F45B9F" w:rsidRDefault="008338A9" w:rsidP="00E36312">
      <w:pPr>
        <w:pBdr>
          <w:bottom w:val="single" w:sz="6" w:space="0" w:color="auto"/>
        </w:pBdr>
        <w:spacing w:line="360" w:lineRule="auto"/>
        <w:jc w:val="both"/>
        <w:rPr>
          <w:rFonts w:ascii="Book Antiqua" w:eastAsia="宋体" w:hAnsi="Book Antiqua" w:cs="Arial"/>
          <w:lang w:eastAsia="zh-CN"/>
        </w:rPr>
      </w:pPr>
    </w:p>
    <w:sectPr w:rsidR="008338A9" w:rsidRPr="00F45B9F" w:rsidSect="00715AF2">
      <w:footerReference w:type="even" r:id="rId10"/>
      <w:footerReference w:type="default" r:id="rId11"/>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FC5ACDF" w14:textId="77777777" w:rsidR="00DA17D0" w:rsidRDefault="00DA17D0" w:rsidP="00582680">
      <w:r>
        <w:separator/>
      </w:r>
    </w:p>
  </w:endnote>
  <w:endnote w:type="continuationSeparator" w:id="0">
    <w:p w14:paraId="1E360907" w14:textId="77777777" w:rsidR="00DA17D0" w:rsidRDefault="00DA17D0" w:rsidP="0058268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Book Antiqua">
    <w:panose1 w:val="02040602050305030304"/>
    <w:charset w:val="00"/>
    <w:family w:val="auto"/>
    <w:pitch w:val="variable"/>
    <w:sig w:usb0="00000003" w:usb1="00000000" w:usb2="00000000" w:usb3="00000000" w:csb0="00000001" w:csb1="00000000"/>
  </w:font>
  <w:font w:name="宋体">
    <w:charset w:val="50"/>
    <w:family w:val="auto"/>
    <w:pitch w:val="variable"/>
    <w:sig w:usb0="00000001" w:usb1="080E0000" w:usb2="00000010" w:usb3="00000000" w:csb0="00040000" w:csb1="00000000"/>
  </w:font>
  <w:font w:name="AppleGothic">
    <w:panose1 w:val="02000500000000000000"/>
    <w:charset w:val="4F"/>
    <w:family w:val="auto"/>
    <w:pitch w:val="variable"/>
    <w:sig w:usb0="00000001" w:usb1="09060000" w:usb2="00000010" w:usb3="00000000" w:csb0="00080000" w:csb1="00000000"/>
  </w:font>
  <w:font w:name="Arial">
    <w:panose1 w:val="020B0604020202020204"/>
    <w:charset w:val="00"/>
    <w:family w:val="auto"/>
    <w:pitch w:val="variable"/>
    <w:sig w:usb0="E0002AFF" w:usb1="C0007843" w:usb2="00000009" w:usb3="00000000" w:csb0="0000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Georgia">
    <w:panose1 w:val="02040502050405020303"/>
    <w:charset w:val="00"/>
    <w:family w:val="auto"/>
    <w:pitch w:val="variable"/>
    <w:sig w:usb0="00000287" w:usb1="00000000" w:usb2="00000000" w:usb3="00000000" w:csb0="0000009F" w:csb1="00000000"/>
  </w:font>
  <w:font w:name="Rockwell">
    <w:panose1 w:val="02060603020205020403"/>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80CD46" w14:textId="77777777" w:rsidR="005E222C" w:rsidRDefault="005E222C" w:rsidP="0013555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84D45F0" w14:textId="77777777" w:rsidR="005E222C" w:rsidRDefault="005E222C" w:rsidP="003700EE">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795593" w14:textId="77777777" w:rsidR="005E222C" w:rsidRDefault="005E222C" w:rsidP="0013555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33B9D">
      <w:rPr>
        <w:rStyle w:val="PageNumber"/>
        <w:noProof/>
      </w:rPr>
      <w:t>23</w:t>
    </w:r>
    <w:r>
      <w:rPr>
        <w:rStyle w:val="PageNumber"/>
      </w:rPr>
      <w:fldChar w:fldCharType="end"/>
    </w:r>
  </w:p>
  <w:p w14:paraId="64ED9BA8" w14:textId="77777777" w:rsidR="005E222C" w:rsidRDefault="005E222C" w:rsidP="003700EE">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BB1095A" w14:textId="77777777" w:rsidR="00DA17D0" w:rsidRDefault="00DA17D0" w:rsidP="00582680">
      <w:r>
        <w:separator/>
      </w:r>
    </w:p>
  </w:footnote>
  <w:footnote w:type="continuationSeparator" w:id="0">
    <w:p w14:paraId="1515E8B4" w14:textId="77777777" w:rsidR="00DA17D0" w:rsidRDefault="00DA17D0" w:rsidP="00582680">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5D76C7"/>
    <w:multiLevelType w:val="hybridMultilevel"/>
    <w:tmpl w:val="A96E83B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90704C4"/>
    <w:multiLevelType w:val="hybridMultilevel"/>
    <w:tmpl w:val="83CCCF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5A32322"/>
    <w:multiLevelType w:val="hybridMultilevel"/>
    <w:tmpl w:val="EEB2DF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70B007F"/>
    <w:multiLevelType w:val="hybridMultilevel"/>
    <w:tmpl w:val="71AEBFE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6B224FAD"/>
    <w:multiLevelType w:val="hybridMultilevel"/>
    <w:tmpl w:val="CEF4115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3"/>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9"/>
  <w:bordersDoNotSurroundHeader/>
  <w:bordersDoNotSurroundFooter/>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Stem Cells&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sztpx2pur9xsned9ac5vp0v5vatswsxafv2&quot;&gt;My EndNote Library&lt;record-ids&gt;&lt;item&gt;5&lt;/item&gt;&lt;item&gt;6&lt;/item&gt;&lt;item&gt;7&lt;/item&gt;&lt;item&gt;8&lt;/item&gt;&lt;item&gt;9&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7&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record-ids&gt;&lt;/item&gt;&lt;/Libraries&gt;"/>
  </w:docVars>
  <w:rsids>
    <w:rsidRoot w:val="00715AF2"/>
    <w:rsid w:val="0000681C"/>
    <w:rsid w:val="00017E91"/>
    <w:rsid w:val="000233A3"/>
    <w:rsid w:val="000318CD"/>
    <w:rsid w:val="00036740"/>
    <w:rsid w:val="00043D55"/>
    <w:rsid w:val="00053644"/>
    <w:rsid w:val="00056B66"/>
    <w:rsid w:val="00061F6D"/>
    <w:rsid w:val="00071F9E"/>
    <w:rsid w:val="00073D41"/>
    <w:rsid w:val="00091D5B"/>
    <w:rsid w:val="00095AE2"/>
    <w:rsid w:val="000A2A96"/>
    <w:rsid w:val="000B4D5C"/>
    <w:rsid w:val="000C24EF"/>
    <w:rsid w:val="000C3EFF"/>
    <w:rsid w:val="000C4FE0"/>
    <w:rsid w:val="000D5B77"/>
    <w:rsid w:val="000F612B"/>
    <w:rsid w:val="00130E04"/>
    <w:rsid w:val="00135557"/>
    <w:rsid w:val="0015158A"/>
    <w:rsid w:val="001751E9"/>
    <w:rsid w:val="001B0094"/>
    <w:rsid w:val="001D1BEB"/>
    <w:rsid w:val="001D44D6"/>
    <w:rsid w:val="001F12B4"/>
    <w:rsid w:val="001F384D"/>
    <w:rsid w:val="001F6CC4"/>
    <w:rsid w:val="002000D2"/>
    <w:rsid w:val="002078E3"/>
    <w:rsid w:val="002150BF"/>
    <w:rsid w:val="00217ABA"/>
    <w:rsid w:val="0023675E"/>
    <w:rsid w:val="00237EA1"/>
    <w:rsid w:val="00242943"/>
    <w:rsid w:val="0026531C"/>
    <w:rsid w:val="002741F7"/>
    <w:rsid w:val="00284538"/>
    <w:rsid w:val="0029624F"/>
    <w:rsid w:val="002A660E"/>
    <w:rsid w:val="002C370A"/>
    <w:rsid w:val="002D78EA"/>
    <w:rsid w:val="002E6C73"/>
    <w:rsid w:val="002F240A"/>
    <w:rsid w:val="002F783B"/>
    <w:rsid w:val="003011C7"/>
    <w:rsid w:val="003168B7"/>
    <w:rsid w:val="003214E9"/>
    <w:rsid w:val="00333615"/>
    <w:rsid w:val="0034086D"/>
    <w:rsid w:val="003700EE"/>
    <w:rsid w:val="0038259D"/>
    <w:rsid w:val="00383AC2"/>
    <w:rsid w:val="0039333D"/>
    <w:rsid w:val="003C3276"/>
    <w:rsid w:val="003D0535"/>
    <w:rsid w:val="003F6B6D"/>
    <w:rsid w:val="004047E2"/>
    <w:rsid w:val="0042625A"/>
    <w:rsid w:val="004262E1"/>
    <w:rsid w:val="0042756F"/>
    <w:rsid w:val="0042766D"/>
    <w:rsid w:val="00435E65"/>
    <w:rsid w:val="00441B0F"/>
    <w:rsid w:val="00453646"/>
    <w:rsid w:val="00453955"/>
    <w:rsid w:val="0045764C"/>
    <w:rsid w:val="00475022"/>
    <w:rsid w:val="00495CD2"/>
    <w:rsid w:val="004C73A3"/>
    <w:rsid w:val="004D6AFB"/>
    <w:rsid w:val="00503886"/>
    <w:rsid w:val="00511A90"/>
    <w:rsid w:val="005170FC"/>
    <w:rsid w:val="00533B9D"/>
    <w:rsid w:val="00533D38"/>
    <w:rsid w:val="00575A14"/>
    <w:rsid w:val="00582680"/>
    <w:rsid w:val="00582D66"/>
    <w:rsid w:val="00586520"/>
    <w:rsid w:val="00586AB9"/>
    <w:rsid w:val="005A0505"/>
    <w:rsid w:val="005A1256"/>
    <w:rsid w:val="005C4080"/>
    <w:rsid w:val="005C40C3"/>
    <w:rsid w:val="005E0DD6"/>
    <w:rsid w:val="005E222C"/>
    <w:rsid w:val="005F4C42"/>
    <w:rsid w:val="00604168"/>
    <w:rsid w:val="006103CD"/>
    <w:rsid w:val="00612443"/>
    <w:rsid w:val="006138DA"/>
    <w:rsid w:val="0062699C"/>
    <w:rsid w:val="00646B7D"/>
    <w:rsid w:val="00664B95"/>
    <w:rsid w:val="00672988"/>
    <w:rsid w:val="00683B86"/>
    <w:rsid w:val="00684776"/>
    <w:rsid w:val="006A67D3"/>
    <w:rsid w:val="006B59D2"/>
    <w:rsid w:val="006E623A"/>
    <w:rsid w:val="006F1E45"/>
    <w:rsid w:val="00700BD6"/>
    <w:rsid w:val="007011DE"/>
    <w:rsid w:val="007042B6"/>
    <w:rsid w:val="007121F8"/>
    <w:rsid w:val="00715AF2"/>
    <w:rsid w:val="00741386"/>
    <w:rsid w:val="00743E0D"/>
    <w:rsid w:val="0074407C"/>
    <w:rsid w:val="0075318F"/>
    <w:rsid w:val="00754C96"/>
    <w:rsid w:val="00762B31"/>
    <w:rsid w:val="007835EE"/>
    <w:rsid w:val="007B31F2"/>
    <w:rsid w:val="00801B02"/>
    <w:rsid w:val="00817D46"/>
    <w:rsid w:val="008338A9"/>
    <w:rsid w:val="00836A6B"/>
    <w:rsid w:val="0084073D"/>
    <w:rsid w:val="008665EB"/>
    <w:rsid w:val="0088664B"/>
    <w:rsid w:val="008A52EC"/>
    <w:rsid w:val="008B7C7D"/>
    <w:rsid w:val="009102C9"/>
    <w:rsid w:val="00912BAA"/>
    <w:rsid w:val="009236A7"/>
    <w:rsid w:val="00926EA5"/>
    <w:rsid w:val="00970066"/>
    <w:rsid w:val="009727AC"/>
    <w:rsid w:val="00985439"/>
    <w:rsid w:val="00992465"/>
    <w:rsid w:val="009A0A52"/>
    <w:rsid w:val="009A1B4E"/>
    <w:rsid w:val="009B3F68"/>
    <w:rsid w:val="009B42BF"/>
    <w:rsid w:val="009D00D3"/>
    <w:rsid w:val="009D69DD"/>
    <w:rsid w:val="009E1075"/>
    <w:rsid w:val="009E1554"/>
    <w:rsid w:val="009F3ED0"/>
    <w:rsid w:val="00A12A21"/>
    <w:rsid w:val="00A40D75"/>
    <w:rsid w:val="00A40DDF"/>
    <w:rsid w:val="00A471EC"/>
    <w:rsid w:val="00A55393"/>
    <w:rsid w:val="00A74CC3"/>
    <w:rsid w:val="00A76370"/>
    <w:rsid w:val="00A87F84"/>
    <w:rsid w:val="00AA2540"/>
    <w:rsid w:val="00AB0585"/>
    <w:rsid w:val="00AB4DB1"/>
    <w:rsid w:val="00AC2C19"/>
    <w:rsid w:val="00AC541D"/>
    <w:rsid w:val="00AE3166"/>
    <w:rsid w:val="00AE460F"/>
    <w:rsid w:val="00AF05F5"/>
    <w:rsid w:val="00AF57F3"/>
    <w:rsid w:val="00AF68EB"/>
    <w:rsid w:val="00AF7403"/>
    <w:rsid w:val="00B00DC9"/>
    <w:rsid w:val="00B04312"/>
    <w:rsid w:val="00B04A2F"/>
    <w:rsid w:val="00B21339"/>
    <w:rsid w:val="00B22171"/>
    <w:rsid w:val="00B22781"/>
    <w:rsid w:val="00B22F44"/>
    <w:rsid w:val="00B31B0E"/>
    <w:rsid w:val="00B532DC"/>
    <w:rsid w:val="00B55E6A"/>
    <w:rsid w:val="00B61AB2"/>
    <w:rsid w:val="00B875D7"/>
    <w:rsid w:val="00BA1DF7"/>
    <w:rsid w:val="00BD2C3D"/>
    <w:rsid w:val="00BE4F16"/>
    <w:rsid w:val="00BF5D10"/>
    <w:rsid w:val="00C31ED7"/>
    <w:rsid w:val="00C34C1A"/>
    <w:rsid w:val="00C3647F"/>
    <w:rsid w:val="00C560A2"/>
    <w:rsid w:val="00C71C26"/>
    <w:rsid w:val="00C753E4"/>
    <w:rsid w:val="00C82923"/>
    <w:rsid w:val="00CF1BD4"/>
    <w:rsid w:val="00CF5858"/>
    <w:rsid w:val="00D051C2"/>
    <w:rsid w:val="00D14C59"/>
    <w:rsid w:val="00D46878"/>
    <w:rsid w:val="00D46E8C"/>
    <w:rsid w:val="00D519E4"/>
    <w:rsid w:val="00D724F3"/>
    <w:rsid w:val="00D73652"/>
    <w:rsid w:val="00D81AB8"/>
    <w:rsid w:val="00DA17D0"/>
    <w:rsid w:val="00DA3BD0"/>
    <w:rsid w:val="00DA541E"/>
    <w:rsid w:val="00DA7D51"/>
    <w:rsid w:val="00DC62FA"/>
    <w:rsid w:val="00DE5777"/>
    <w:rsid w:val="00DF105E"/>
    <w:rsid w:val="00E047BC"/>
    <w:rsid w:val="00E15CCD"/>
    <w:rsid w:val="00E254BB"/>
    <w:rsid w:val="00E329EE"/>
    <w:rsid w:val="00E3405E"/>
    <w:rsid w:val="00E34E1D"/>
    <w:rsid w:val="00E36312"/>
    <w:rsid w:val="00E37C7D"/>
    <w:rsid w:val="00E508C6"/>
    <w:rsid w:val="00E60E5E"/>
    <w:rsid w:val="00E64F54"/>
    <w:rsid w:val="00E650D2"/>
    <w:rsid w:val="00E67BED"/>
    <w:rsid w:val="00E70FD8"/>
    <w:rsid w:val="00E7283D"/>
    <w:rsid w:val="00E74490"/>
    <w:rsid w:val="00E813F2"/>
    <w:rsid w:val="00E84995"/>
    <w:rsid w:val="00EB2D95"/>
    <w:rsid w:val="00EB4B38"/>
    <w:rsid w:val="00EB7B32"/>
    <w:rsid w:val="00EC329B"/>
    <w:rsid w:val="00EC561F"/>
    <w:rsid w:val="00ED7A7C"/>
    <w:rsid w:val="00EE07B4"/>
    <w:rsid w:val="00EF0313"/>
    <w:rsid w:val="00F15D6F"/>
    <w:rsid w:val="00F45B9F"/>
    <w:rsid w:val="00F534E8"/>
    <w:rsid w:val="00F63472"/>
    <w:rsid w:val="00F65EB5"/>
    <w:rsid w:val="00F8163E"/>
    <w:rsid w:val="00FB75EF"/>
    <w:rsid w:val="00FC3411"/>
    <w:rsid w:val="00FC5169"/>
    <w:rsid w:val="00FD47F2"/>
    <w:rsid w:val="00FE04A2"/>
    <w:rsid w:val="00FE073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C671E2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15AF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15AF2"/>
    <w:pPr>
      <w:ind w:left="720"/>
      <w:contextualSpacing/>
    </w:pPr>
  </w:style>
  <w:style w:type="paragraph" w:styleId="NormalWeb">
    <w:name w:val="Normal (Web)"/>
    <w:basedOn w:val="Normal"/>
    <w:uiPriority w:val="99"/>
    <w:unhideWhenUsed/>
    <w:rsid w:val="00715AF2"/>
    <w:pPr>
      <w:spacing w:before="100" w:beforeAutospacing="1" w:after="100" w:afterAutospacing="1"/>
    </w:pPr>
    <w:rPr>
      <w:rFonts w:ascii="Times" w:hAnsi="Times" w:cs="Times New Roman"/>
      <w:sz w:val="20"/>
      <w:szCs w:val="20"/>
    </w:rPr>
  </w:style>
  <w:style w:type="paragraph" w:styleId="Header">
    <w:name w:val="header"/>
    <w:basedOn w:val="Normal"/>
    <w:link w:val="HeaderChar"/>
    <w:uiPriority w:val="99"/>
    <w:unhideWhenUsed/>
    <w:rsid w:val="00582680"/>
    <w:pPr>
      <w:tabs>
        <w:tab w:val="center" w:pos="4320"/>
        <w:tab w:val="right" w:pos="8640"/>
      </w:tabs>
    </w:pPr>
  </w:style>
  <w:style w:type="character" w:customStyle="1" w:styleId="HeaderChar">
    <w:name w:val="Header Char"/>
    <w:basedOn w:val="DefaultParagraphFont"/>
    <w:link w:val="Header"/>
    <w:uiPriority w:val="99"/>
    <w:rsid w:val="00582680"/>
  </w:style>
  <w:style w:type="paragraph" w:styleId="Footer">
    <w:name w:val="footer"/>
    <w:basedOn w:val="Normal"/>
    <w:link w:val="FooterChar"/>
    <w:uiPriority w:val="99"/>
    <w:unhideWhenUsed/>
    <w:rsid w:val="00582680"/>
    <w:pPr>
      <w:tabs>
        <w:tab w:val="center" w:pos="4320"/>
        <w:tab w:val="right" w:pos="8640"/>
      </w:tabs>
    </w:pPr>
  </w:style>
  <w:style w:type="character" w:customStyle="1" w:styleId="FooterChar">
    <w:name w:val="Footer Char"/>
    <w:basedOn w:val="DefaultParagraphFont"/>
    <w:link w:val="Footer"/>
    <w:uiPriority w:val="99"/>
    <w:rsid w:val="00582680"/>
  </w:style>
  <w:style w:type="paragraph" w:styleId="BalloonText">
    <w:name w:val="Balloon Text"/>
    <w:basedOn w:val="Normal"/>
    <w:link w:val="BalloonTextChar"/>
    <w:uiPriority w:val="99"/>
    <w:semiHidden/>
    <w:unhideWhenUsed/>
    <w:rsid w:val="00B55E6A"/>
    <w:rPr>
      <w:rFonts w:ascii="Lucida Grande" w:hAnsi="Lucida Grande"/>
      <w:sz w:val="18"/>
      <w:szCs w:val="18"/>
    </w:rPr>
  </w:style>
  <w:style w:type="character" w:customStyle="1" w:styleId="BalloonTextChar">
    <w:name w:val="Balloon Text Char"/>
    <w:basedOn w:val="DefaultParagraphFont"/>
    <w:link w:val="BalloonText"/>
    <w:uiPriority w:val="99"/>
    <w:semiHidden/>
    <w:rsid w:val="00B55E6A"/>
    <w:rPr>
      <w:rFonts w:ascii="Lucida Grande" w:hAnsi="Lucida Grande"/>
      <w:sz w:val="18"/>
      <w:szCs w:val="18"/>
    </w:rPr>
  </w:style>
  <w:style w:type="character" w:styleId="Hyperlink">
    <w:name w:val="Hyperlink"/>
    <w:basedOn w:val="DefaultParagraphFont"/>
    <w:uiPriority w:val="99"/>
    <w:unhideWhenUsed/>
    <w:rsid w:val="009102C9"/>
    <w:rPr>
      <w:color w:val="0000FF" w:themeColor="hyperlink"/>
      <w:u w:val="single"/>
    </w:rPr>
  </w:style>
  <w:style w:type="paragraph" w:customStyle="1" w:styleId="EndNoteBibliographyTitle">
    <w:name w:val="EndNote Bibliography Title"/>
    <w:basedOn w:val="Normal"/>
    <w:rsid w:val="004C73A3"/>
    <w:pPr>
      <w:jc w:val="center"/>
    </w:pPr>
    <w:rPr>
      <w:rFonts w:ascii="Book Antiqua" w:hAnsi="Book Antiqua"/>
    </w:rPr>
  </w:style>
  <w:style w:type="paragraph" w:customStyle="1" w:styleId="EndNoteBibliography">
    <w:name w:val="EndNote Bibliography"/>
    <w:basedOn w:val="Normal"/>
    <w:rsid w:val="004C73A3"/>
    <w:rPr>
      <w:rFonts w:ascii="Book Antiqua" w:hAnsi="Book Antiqua"/>
    </w:rPr>
  </w:style>
  <w:style w:type="character" w:styleId="FollowedHyperlink">
    <w:name w:val="FollowedHyperlink"/>
    <w:basedOn w:val="DefaultParagraphFont"/>
    <w:uiPriority w:val="99"/>
    <w:semiHidden/>
    <w:unhideWhenUsed/>
    <w:rsid w:val="00CF5858"/>
    <w:rPr>
      <w:color w:val="800080" w:themeColor="followedHyperlink"/>
      <w:u w:val="single"/>
    </w:rPr>
  </w:style>
  <w:style w:type="paragraph" w:styleId="NoSpacing">
    <w:name w:val="No Spacing"/>
    <w:uiPriority w:val="1"/>
    <w:qFormat/>
    <w:rsid w:val="00B61AB2"/>
    <w:rPr>
      <w:rFonts w:eastAsiaTheme="minorHAnsi"/>
      <w:sz w:val="22"/>
      <w:szCs w:val="22"/>
    </w:rPr>
  </w:style>
  <w:style w:type="character" w:styleId="PageNumber">
    <w:name w:val="page number"/>
    <w:basedOn w:val="DefaultParagraphFont"/>
    <w:uiPriority w:val="99"/>
    <w:semiHidden/>
    <w:unhideWhenUsed/>
    <w:rsid w:val="003700EE"/>
  </w:style>
  <w:style w:type="character" w:styleId="CommentReference">
    <w:name w:val="annotation reference"/>
    <w:basedOn w:val="DefaultParagraphFont"/>
    <w:uiPriority w:val="99"/>
    <w:semiHidden/>
    <w:unhideWhenUsed/>
    <w:rsid w:val="00EE07B4"/>
    <w:rPr>
      <w:sz w:val="21"/>
      <w:szCs w:val="21"/>
    </w:rPr>
  </w:style>
  <w:style w:type="paragraph" w:styleId="CommentText">
    <w:name w:val="annotation text"/>
    <w:basedOn w:val="Normal"/>
    <w:link w:val="CommentTextChar"/>
    <w:uiPriority w:val="99"/>
    <w:unhideWhenUsed/>
    <w:rsid w:val="00EE07B4"/>
  </w:style>
  <w:style w:type="character" w:customStyle="1" w:styleId="CommentTextChar">
    <w:name w:val="Comment Text Char"/>
    <w:basedOn w:val="DefaultParagraphFont"/>
    <w:link w:val="CommentText"/>
    <w:uiPriority w:val="99"/>
    <w:rsid w:val="00EE07B4"/>
  </w:style>
  <w:style w:type="paragraph" w:styleId="CommentSubject">
    <w:name w:val="annotation subject"/>
    <w:basedOn w:val="CommentText"/>
    <w:next w:val="CommentText"/>
    <w:link w:val="CommentSubjectChar"/>
    <w:uiPriority w:val="99"/>
    <w:semiHidden/>
    <w:unhideWhenUsed/>
    <w:rsid w:val="00EE07B4"/>
    <w:rPr>
      <w:b/>
      <w:bCs/>
    </w:rPr>
  </w:style>
  <w:style w:type="character" w:customStyle="1" w:styleId="CommentSubjectChar">
    <w:name w:val="Comment Subject Char"/>
    <w:basedOn w:val="CommentTextChar"/>
    <w:link w:val="CommentSubject"/>
    <w:uiPriority w:val="99"/>
    <w:semiHidden/>
    <w:rsid w:val="00EE07B4"/>
    <w:rPr>
      <w:b/>
      <w:bCs/>
    </w:rPr>
  </w:style>
  <w:style w:type="table" w:styleId="TableGrid">
    <w:name w:val="Table Grid"/>
    <w:basedOn w:val="TableNormal"/>
    <w:uiPriority w:val="59"/>
    <w:rsid w:val="0026531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qFormat/>
    <w:rsid w:val="00533B9D"/>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15AF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15AF2"/>
    <w:pPr>
      <w:ind w:left="720"/>
      <w:contextualSpacing/>
    </w:pPr>
  </w:style>
  <w:style w:type="paragraph" w:styleId="NormalWeb">
    <w:name w:val="Normal (Web)"/>
    <w:basedOn w:val="Normal"/>
    <w:uiPriority w:val="99"/>
    <w:unhideWhenUsed/>
    <w:rsid w:val="00715AF2"/>
    <w:pPr>
      <w:spacing w:before="100" w:beforeAutospacing="1" w:after="100" w:afterAutospacing="1"/>
    </w:pPr>
    <w:rPr>
      <w:rFonts w:ascii="Times" w:hAnsi="Times" w:cs="Times New Roman"/>
      <w:sz w:val="20"/>
      <w:szCs w:val="20"/>
    </w:rPr>
  </w:style>
  <w:style w:type="paragraph" w:styleId="Header">
    <w:name w:val="header"/>
    <w:basedOn w:val="Normal"/>
    <w:link w:val="HeaderChar"/>
    <w:uiPriority w:val="99"/>
    <w:unhideWhenUsed/>
    <w:rsid w:val="00582680"/>
    <w:pPr>
      <w:tabs>
        <w:tab w:val="center" w:pos="4320"/>
        <w:tab w:val="right" w:pos="8640"/>
      </w:tabs>
    </w:pPr>
  </w:style>
  <w:style w:type="character" w:customStyle="1" w:styleId="HeaderChar">
    <w:name w:val="Header Char"/>
    <w:basedOn w:val="DefaultParagraphFont"/>
    <w:link w:val="Header"/>
    <w:uiPriority w:val="99"/>
    <w:rsid w:val="00582680"/>
  </w:style>
  <w:style w:type="paragraph" w:styleId="Footer">
    <w:name w:val="footer"/>
    <w:basedOn w:val="Normal"/>
    <w:link w:val="FooterChar"/>
    <w:uiPriority w:val="99"/>
    <w:unhideWhenUsed/>
    <w:rsid w:val="00582680"/>
    <w:pPr>
      <w:tabs>
        <w:tab w:val="center" w:pos="4320"/>
        <w:tab w:val="right" w:pos="8640"/>
      </w:tabs>
    </w:pPr>
  </w:style>
  <w:style w:type="character" w:customStyle="1" w:styleId="FooterChar">
    <w:name w:val="Footer Char"/>
    <w:basedOn w:val="DefaultParagraphFont"/>
    <w:link w:val="Footer"/>
    <w:uiPriority w:val="99"/>
    <w:rsid w:val="00582680"/>
  </w:style>
  <w:style w:type="paragraph" w:styleId="BalloonText">
    <w:name w:val="Balloon Text"/>
    <w:basedOn w:val="Normal"/>
    <w:link w:val="BalloonTextChar"/>
    <w:uiPriority w:val="99"/>
    <w:semiHidden/>
    <w:unhideWhenUsed/>
    <w:rsid w:val="00B55E6A"/>
    <w:rPr>
      <w:rFonts w:ascii="Lucida Grande" w:hAnsi="Lucida Grande"/>
      <w:sz w:val="18"/>
      <w:szCs w:val="18"/>
    </w:rPr>
  </w:style>
  <w:style w:type="character" w:customStyle="1" w:styleId="BalloonTextChar">
    <w:name w:val="Balloon Text Char"/>
    <w:basedOn w:val="DefaultParagraphFont"/>
    <w:link w:val="BalloonText"/>
    <w:uiPriority w:val="99"/>
    <w:semiHidden/>
    <w:rsid w:val="00B55E6A"/>
    <w:rPr>
      <w:rFonts w:ascii="Lucida Grande" w:hAnsi="Lucida Grande"/>
      <w:sz w:val="18"/>
      <w:szCs w:val="18"/>
    </w:rPr>
  </w:style>
  <w:style w:type="character" w:styleId="Hyperlink">
    <w:name w:val="Hyperlink"/>
    <w:basedOn w:val="DefaultParagraphFont"/>
    <w:uiPriority w:val="99"/>
    <w:unhideWhenUsed/>
    <w:rsid w:val="009102C9"/>
    <w:rPr>
      <w:color w:val="0000FF" w:themeColor="hyperlink"/>
      <w:u w:val="single"/>
    </w:rPr>
  </w:style>
  <w:style w:type="paragraph" w:customStyle="1" w:styleId="EndNoteBibliographyTitle">
    <w:name w:val="EndNote Bibliography Title"/>
    <w:basedOn w:val="Normal"/>
    <w:rsid w:val="004C73A3"/>
    <w:pPr>
      <w:jc w:val="center"/>
    </w:pPr>
    <w:rPr>
      <w:rFonts w:ascii="Book Antiqua" w:hAnsi="Book Antiqua"/>
    </w:rPr>
  </w:style>
  <w:style w:type="paragraph" w:customStyle="1" w:styleId="EndNoteBibliography">
    <w:name w:val="EndNote Bibliography"/>
    <w:basedOn w:val="Normal"/>
    <w:rsid w:val="004C73A3"/>
    <w:rPr>
      <w:rFonts w:ascii="Book Antiqua" w:hAnsi="Book Antiqua"/>
    </w:rPr>
  </w:style>
  <w:style w:type="character" w:styleId="FollowedHyperlink">
    <w:name w:val="FollowedHyperlink"/>
    <w:basedOn w:val="DefaultParagraphFont"/>
    <w:uiPriority w:val="99"/>
    <w:semiHidden/>
    <w:unhideWhenUsed/>
    <w:rsid w:val="00CF5858"/>
    <w:rPr>
      <w:color w:val="800080" w:themeColor="followedHyperlink"/>
      <w:u w:val="single"/>
    </w:rPr>
  </w:style>
  <w:style w:type="paragraph" w:styleId="NoSpacing">
    <w:name w:val="No Spacing"/>
    <w:uiPriority w:val="1"/>
    <w:qFormat/>
    <w:rsid w:val="00B61AB2"/>
    <w:rPr>
      <w:rFonts w:eastAsiaTheme="minorHAnsi"/>
      <w:sz w:val="22"/>
      <w:szCs w:val="22"/>
    </w:rPr>
  </w:style>
  <w:style w:type="character" w:styleId="PageNumber">
    <w:name w:val="page number"/>
    <w:basedOn w:val="DefaultParagraphFont"/>
    <w:uiPriority w:val="99"/>
    <w:semiHidden/>
    <w:unhideWhenUsed/>
    <w:rsid w:val="003700EE"/>
  </w:style>
  <w:style w:type="character" w:styleId="CommentReference">
    <w:name w:val="annotation reference"/>
    <w:basedOn w:val="DefaultParagraphFont"/>
    <w:uiPriority w:val="99"/>
    <w:semiHidden/>
    <w:unhideWhenUsed/>
    <w:rsid w:val="00EE07B4"/>
    <w:rPr>
      <w:sz w:val="21"/>
      <w:szCs w:val="21"/>
    </w:rPr>
  </w:style>
  <w:style w:type="paragraph" w:styleId="CommentText">
    <w:name w:val="annotation text"/>
    <w:basedOn w:val="Normal"/>
    <w:link w:val="CommentTextChar"/>
    <w:uiPriority w:val="99"/>
    <w:unhideWhenUsed/>
    <w:rsid w:val="00EE07B4"/>
  </w:style>
  <w:style w:type="character" w:customStyle="1" w:styleId="CommentTextChar">
    <w:name w:val="Comment Text Char"/>
    <w:basedOn w:val="DefaultParagraphFont"/>
    <w:link w:val="CommentText"/>
    <w:uiPriority w:val="99"/>
    <w:rsid w:val="00EE07B4"/>
  </w:style>
  <w:style w:type="paragraph" w:styleId="CommentSubject">
    <w:name w:val="annotation subject"/>
    <w:basedOn w:val="CommentText"/>
    <w:next w:val="CommentText"/>
    <w:link w:val="CommentSubjectChar"/>
    <w:uiPriority w:val="99"/>
    <w:semiHidden/>
    <w:unhideWhenUsed/>
    <w:rsid w:val="00EE07B4"/>
    <w:rPr>
      <w:b/>
      <w:bCs/>
    </w:rPr>
  </w:style>
  <w:style w:type="character" w:customStyle="1" w:styleId="CommentSubjectChar">
    <w:name w:val="Comment Subject Char"/>
    <w:basedOn w:val="CommentTextChar"/>
    <w:link w:val="CommentSubject"/>
    <w:uiPriority w:val="99"/>
    <w:semiHidden/>
    <w:rsid w:val="00EE07B4"/>
    <w:rPr>
      <w:b/>
      <w:bCs/>
    </w:rPr>
  </w:style>
  <w:style w:type="table" w:styleId="TableGrid">
    <w:name w:val="Table Grid"/>
    <w:basedOn w:val="TableNormal"/>
    <w:uiPriority w:val="59"/>
    <w:rsid w:val="0026531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qFormat/>
    <w:rsid w:val="00533B9D"/>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6210537">
      <w:bodyDiv w:val="1"/>
      <w:marLeft w:val="0"/>
      <w:marRight w:val="0"/>
      <w:marTop w:val="0"/>
      <w:marBottom w:val="0"/>
      <w:divBdr>
        <w:top w:val="none" w:sz="0" w:space="0" w:color="auto"/>
        <w:left w:val="none" w:sz="0" w:space="0" w:color="auto"/>
        <w:bottom w:val="none" w:sz="0" w:space="0" w:color="auto"/>
        <w:right w:val="none" w:sz="0" w:space="0" w:color="auto"/>
      </w:divBdr>
      <w:divsChild>
        <w:div w:id="941306450">
          <w:marLeft w:val="0"/>
          <w:marRight w:val="0"/>
          <w:marTop w:val="0"/>
          <w:marBottom w:val="0"/>
          <w:divBdr>
            <w:top w:val="none" w:sz="0" w:space="0" w:color="auto"/>
            <w:left w:val="none" w:sz="0" w:space="0" w:color="auto"/>
            <w:bottom w:val="none" w:sz="0" w:space="0" w:color="auto"/>
            <w:right w:val="none" w:sz="0" w:space="0" w:color="auto"/>
          </w:divBdr>
          <w:divsChild>
            <w:div w:id="729692502">
              <w:marLeft w:val="0"/>
              <w:marRight w:val="0"/>
              <w:marTop w:val="0"/>
              <w:marBottom w:val="0"/>
              <w:divBdr>
                <w:top w:val="none" w:sz="0" w:space="0" w:color="auto"/>
                <w:left w:val="none" w:sz="0" w:space="0" w:color="auto"/>
                <w:bottom w:val="none" w:sz="0" w:space="0" w:color="auto"/>
                <w:right w:val="none" w:sz="0" w:space="0" w:color="auto"/>
              </w:divBdr>
              <w:divsChild>
                <w:div w:id="1271857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3093954">
      <w:bodyDiv w:val="1"/>
      <w:marLeft w:val="0"/>
      <w:marRight w:val="0"/>
      <w:marTop w:val="0"/>
      <w:marBottom w:val="0"/>
      <w:divBdr>
        <w:top w:val="none" w:sz="0" w:space="0" w:color="auto"/>
        <w:left w:val="none" w:sz="0" w:space="0" w:color="auto"/>
        <w:bottom w:val="none" w:sz="0" w:space="0" w:color="auto"/>
        <w:right w:val="none" w:sz="0" w:space="0" w:color="auto"/>
      </w:divBdr>
      <w:divsChild>
        <w:div w:id="181171459">
          <w:marLeft w:val="0"/>
          <w:marRight w:val="0"/>
          <w:marTop w:val="0"/>
          <w:marBottom w:val="0"/>
          <w:divBdr>
            <w:top w:val="none" w:sz="0" w:space="0" w:color="auto"/>
            <w:left w:val="none" w:sz="0" w:space="0" w:color="auto"/>
            <w:bottom w:val="none" w:sz="0" w:space="0" w:color="auto"/>
            <w:right w:val="none" w:sz="0" w:space="0" w:color="auto"/>
          </w:divBdr>
          <w:divsChild>
            <w:div w:id="1738816116">
              <w:marLeft w:val="0"/>
              <w:marRight w:val="0"/>
              <w:marTop w:val="0"/>
              <w:marBottom w:val="0"/>
              <w:divBdr>
                <w:top w:val="none" w:sz="0" w:space="0" w:color="auto"/>
                <w:left w:val="none" w:sz="0" w:space="0" w:color="auto"/>
                <w:bottom w:val="none" w:sz="0" w:space="0" w:color="auto"/>
                <w:right w:val="none" w:sz="0" w:space="0" w:color="auto"/>
              </w:divBdr>
              <w:divsChild>
                <w:div w:id="2015036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9289626">
      <w:bodyDiv w:val="1"/>
      <w:marLeft w:val="0"/>
      <w:marRight w:val="0"/>
      <w:marTop w:val="0"/>
      <w:marBottom w:val="0"/>
      <w:divBdr>
        <w:top w:val="none" w:sz="0" w:space="0" w:color="auto"/>
        <w:left w:val="none" w:sz="0" w:space="0" w:color="auto"/>
        <w:bottom w:val="none" w:sz="0" w:space="0" w:color="auto"/>
        <w:right w:val="none" w:sz="0" w:space="0" w:color="auto"/>
      </w:divBdr>
      <w:divsChild>
        <w:div w:id="1159424622">
          <w:marLeft w:val="0"/>
          <w:marRight w:val="0"/>
          <w:marTop w:val="0"/>
          <w:marBottom w:val="0"/>
          <w:divBdr>
            <w:top w:val="none" w:sz="0" w:space="0" w:color="auto"/>
            <w:left w:val="none" w:sz="0" w:space="0" w:color="auto"/>
            <w:bottom w:val="none" w:sz="0" w:space="0" w:color="auto"/>
            <w:right w:val="none" w:sz="0" w:space="0" w:color="auto"/>
          </w:divBdr>
          <w:divsChild>
            <w:div w:id="1434058927">
              <w:marLeft w:val="0"/>
              <w:marRight w:val="0"/>
              <w:marTop w:val="0"/>
              <w:marBottom w:val="0"/>
              <w:divBdr>
                <w:top w:val="none" w:sz="0" w:space="0" w:color="auto"/>
                <w:left w:val="none" w:sz="0" w:space="0" w:color="auto"/>
                <w:bottom w:val="none" w:sz="0" w:space="0" w:color="auto"/>
                <w:right w:val="none" w:sz="0" w:space="0" w:color="auto"/>
              </w:divBdr>
              <w:divsChild>
                <w:div w:id="17586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2684855">
      <w:bodyDiv w:val="1"/>
      <w:marLeft w:val="0"/>
      <w:marRight w:val="0"/>
      <w:marTop w:val="0"/>
      <w:marBottom w:val="0"/>
      <w:divBdr>
        <w:top w:val="none" w:sz="0" w:space="0" w:color="auto"/>
        <w:left w:val="none" w:sz="0" w:space="0" w:color="auto"/>
        <w:bottom w:val="none" w:sz="0" w:space="0" w:color="auto"/>
        <w:right w:val="none" w:sz="0" w:space="0" w:color="auto"/>
      </w:divBdr>
      <w:divsChild>
        <w:div w:id="1766533304">
          <w:marLeft w:val="0"/>
          <w:marRight w:val="0"/>
          <w:marTop w:val="0"/>
          <w:marBottom w:val="0"/>
          <w:divBdr>
            <w:top w:val="none" w:sz="0" w:space="0" w:color="auto"/>
            <w:left w:val="none" w:sz="0" w:space="0" w:color="auto"/>
            <w:bottom w:val="none" w:sz="0" w:space="0" w:color="auto"/>
            <w:right w:val="none" w:sz="0" w:space="0" w:color="auto"/>
          </w:divBdr>
          <w:divsChild>
            <w:div w:id="1239822679">
              <w:marLeft w:val="0"/>
              <w:marRight w:val="0"/>
              <w:marTop w:val="0"/>
              <w:marBottom w:val="0"/>
              <w:divBdr>
                <w:top w:val="none" w:sz="0" w:space="0" w:color="auto"/>
                <w:left w:val="none" w:sz="0" w:space="0" w:color="auto"/>
                <w:bottom w:val="none" w:sz="0" w:space="0" w:color="auto"/>
                <w:right w:val="none" w:sz="0" w:space="0" w:color="auto"/>
              </w:divBdr>
              <w:divsChild>
                <w:div w:id="681933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5766606">
      <w:bodyDiv w:val="1"/>
      <w:marLeft w:val="0"/>
      <w:marRight w:val="0"/>
      <w:marTop w:val="0"/>
      <w:marBottom w:val="0"/>
      <w:divBdr>
        <w:top w:val="none" w:sz="0" w:space="0" w:color="auto"/>
        <w:left w:val="none" w:sz="0" w:space="0" w:color="auto"/>
        <w:bottom w:val="none" w:sz="0" w:space="0" w:color="auto"/>
        <w:right w:val="none" w:sz="0" w:space="0" w:color="auto"/>
      </w:divBdr>
      <w:divsChild>
        <w:div w:id="1475221960">
          <w:marLeft w:val="0"/>
          <w:marRight w:val="0"/>
          <w:marTop w:val="0"/>
          <w:marBottom w:val="0"/>
          <w:divBdr>
            <w:top w:val="none" w:sz="0" w:space="0" w:color="auto"/>
            <w:left w:val="none" w:sz="0" w:space="0" w:color="auto"/>
            <w:bottom w:val="none" w:sz="0" w:space="0" w:color="auto"/>
            <w:right w:val="none" w:sz="0" w:space="0" w:color="auto"/>
          </w:divBdr>
          <w:divsChild>
            <w:div w:id="1938052621">
              <w:marLeft w:val="0"/>
              <w:marRight w:val="0"/>
              <w:marTop w:val="0"/>
              <w:marBottom w:val="0"/>
              <w:divBdr>
                <w:top w:val="none" w:sz="0" w:space="0" w:color="auto"/>
                <w:left w:val="none" w:sz="0" w:space="0" w:color="auto"/>
                <w:bottom w:val="none" w:sz="0" w:space="0" w:color="auto"/>
                <w:right w:val="none" w:sz="0" w:space="0" w:color="auto"/>
              </w:divBdr>
              <w:divsChild>
                <w:div w:id="1409694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6779295">
      <w:bodyDiv w:val="1"/>
      <w:marLeft w:val="0"/>
      <w:marRight w:val="0"/>
      <w:marTop w:val="0"/>
      <w:marBottom w:val="0"/>
      <w:divBdr>
        <w:top w:val="none" w:sz="0" w:space="0" w:color="auto"/>
        <w:left w:val="none" w:sz="0" w:space="0" w:color="auto"/>
        <w:bottom w:val="none" w:sz="0" w:space="0" w:color="auto"/>
        <w:right w:val="none" w:sz="0" w:space="0" w:color="auto"/>
      </w:divBdr>
      <w:divsChild>
        <w:div w:id="796606920">
          <w:marLeft w:val="0"/>
          <w:marRight w:val="0"/>
          <w:marTop w:val="0"/>
          <w:marBottom w:val="0"/>
          <w:divBdr>
            <w:top w:val="none" w:sz="0" w:space="0" w:color="auto"/>
            <w:left w:val="none" w:sz="0" w:space="0" w:color="auto"/>
            <w:bottom w:val="none" w:sz="0" w:space="0" w:color="auto"/>
            <w:right w:val="none" w:sz="0" w:space="0" w:color="auto"/>
          </w:divBdr>
          <w:divsChild>
            <w:div w:id="69737305">
              <w:marLeft w:val="0"/>
              <w:marRight w:val="0"/>
              <w:marTop w:val="0"/>
              <w:marBottom w:val="0"/>
              <w:divBdr>
                <w:top w:val="none" w:sz="0" w:space="0" w:color="auto"/>
                <w:left w:val="none" w:sz="0" w:space="0" w:color="auto"/>
                <w:bottom w:val="none" w:sz="0" w:space="0" w:color="auto"/>
                <w:right w:val="none" w:sz="0" w:space="0" w:color="auto"/>
              </w:divBdr>
              <w:divsChild>
                <w:div w:id="791822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6453286">
      <w:bodyDiv w:val="1"/>
      <w:marLeft w:val="0"/>
      <w:marRight w:val="0"/>
      <w:marTop w:val="0"/>
      <w:marBottom w:val="0"/>
      <w:divBdr>
        <w:top w:val="none" w:sz="0" w:space="0" w:color="auto"/>
        <w:left w:val="none" w:sz="0" w:space="0" w:color="auto"/>
        <w:bottom w:val="none" w:sz="0" w:space="0" w:color="auto"/>
        <w:right w:val="none" w:sz="0" w:space="0" w:color="auto"/>
      </w:divBdr>
      <w:divsChild>
        <w:div w:id="893857750">
          <w:marLeft w:val="0"/>
          <w:marRight w:val="0"/>
          <w:marTop w:val="0"/>
          <w:marBottom w:val="0"/>
          <w:divBdr>
            <w:top w:val="none" w:sz="0" w:space="0" w:color="auto"/>
            <w:left w:val="none" w:sz="0" w:space="0" w:color="auto"/>
            <w:bottom w:val="none" w:sz="0" w:space="0" w:color="auto"/>
            <w:right w:val="none" w:sz="0" w:space="0" w:color="auto"/>
          </w:divBdr>
          <w:divsChild>
            <w:div w:id="1623000636">
              <w:marLeft w:val="0"/>
              <w:marRight w:val="0"/>
              <w:marTop w:val="0"/>
              <w:marBottom w:val="0"/>
              <w:divBdr>
                <w:top w:val="none" w:sz="0" w:space="0" w:color="auto"/>
                <w:left w:val="none" w:sz="0" w:space="0" w:color="auto"/>
                <w:bottom w:val="none" w:sz="0" w:space="0" w:color="auto"/>
                <w:right w:val="none" w:sz="0" w:space="0" w:color="auto"/>
              </w:divBdr>
              <w:divsChild>
                <w:div w:id="1628244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6310526">
      <w:bodyDiv w:val="1"/>
      <w:marLeft w:val="0"/>
      <w:marRight w:val="0"/>
      <w:marTop w:val="0"/>
      <w:marBottom w:val="0"/>
      <w:divBdr>
        <w:top w:val="none" w:sz="0" w:space="0" w:color="auto"/>
        <w:left w:val="none" w:sz="0" w:space="0" w:color="auto"/>
        <w:bottom w:val="none" w:sz="0" w:space="0" w:color="auto"/>
        <w:right w:val="none" w:sz="0" w:space="0" w:color="auto"/>
      </w:divBdr>
      <w:divsChild>
        <w:div w:id="294532765">
          <w:marLeft w:val="0"/>
          <w:marRight w:val="0"/>
          <w:marTop w:val="0"/>
          <w:marBottom w:val="0"/>
          <w:divBdr>
            <w:top w:val="none" w:sz="0" w:space="0" w:color="auto"/>
            <w:left w:val="none" w:sz="0" w:space="0" w:color="auto"/>
            <w:bottom w:val="none" w:sz="0" w:space="0" w:color="auto"/>
            <w:right w:val="none" w:sz="0" w:space="0" w:color="auto"/>
          </w:divBdr>
          <w:divsChild>
            <w:div w:id="975993745">
              <w:marLeft w:val="0"/>
              <w:marRight w:val="0"/>
              <w:marTop w:val="0"/>
              <w:marBottom w:val="0"/>
              <w:divBdr>
                <w:top w:val="none" w:sz="0" w:space="0" w:color="auto"/>
                <w:left w:val="none" w:sz="0" w:space="0" w:color="auto"/>
                <w:bottom w:val="none" w:sz="0" w:space="0" w:color="auto"/>
                <w:right w:val="none" w:sz="0" w:space="0" w:color="auto"/>
              </w:divBdr>
              <w:divsChild>
                <w:div w:id="1237475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8837698">
      <w:bodyDiv w:val="1"/>
      <w:marLeft w:val="0"/>
      <w:marRight w:val="0"/>
      <w:marTop w:val="0"/>
      <w:marBottom w:val="0"/>
      <w:divBdr>
        <w:top w:val="none" w:sz="0" w:space="0" w:color="auto"/>
        <w:left w:val="none" w:sz="0" w:space="0" w:color="auto"/>
        <w:bottom w:val="none" w:sz="0" w:space="0" w:color="auto"/>
        <w:right w:val="none" w:sz="0" w:space="0" w:color="auto"/>
      </w:divBdr>
      <w:divsChild>
        <w:div w:id="2106146422">
          <w:marLeft w:val="0"/>
          <w:marRight w:val="0"/>
          <w:marTop w:val="0"/>
          <w:marBottom w:val="0"/>
          <w:divBdr>
            <w:top w:val="none" w:sz="0" w:space="0" w:color="auto"/>
            <w:left w:val="none" w:sz="0" w:space="0" w:color="auto"/>
            <w:bottom w:val="none" w:sz="0" w:space="0" w:color="auto"/>
            <w:right w:val="none" w:sz="0" w:space="0" w:color="auto"/>
          </w:divBdr>
          <w:divsChild>
            <w:div w:id="1661813474">
              <w:marLeft w:val="0"/>
              <w:marRight w:val="0"/>
              <w:marTop w:val="0"/>
              <w:marBottom w:val="0"/>
              <w:divBdr>
                <w:top w:val="none" w:sz="0" w:space="0" w:color="auto"/>
                <w:left w:val="none" w:sz="0" w:space="0" w:color="auto"/>
                <w:bottom w:val="none" w:sz="0" w:space="0" w:color="auto"/>
                <w:right w:val="none" w:sz="0" w:space="0" w:color="auto"/>
              </w:divBdr>
              <w:divsChild>
                <w:div w:id="2035379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1365848">
      <w:bodyDiv w:val="1"/>
      <w:marLeft w:val="0"/>
      <w:marRight w:val="0"/>
      <w:marTop w:val="0"/>
      <w:marBottom w:val="0"/>
      <w:divBdr>
        <w:top w:val="none" w:sz="0" w:space="0" w:color="auto"/>
        <w:left w:val="none" w:sz="0" w:space="0" w:color="auto"/>
        <w:bottom w:val="none" w:sz="0" w:space="0" w:color="auto"/>
        <w:right w:val="none" w:sz="0" w:space="0" w:color="auto"/>
      </w:divBdr>
      <w:divsChild>
        <w:div w:id="1331523321">
          <w:marLeft w:val="0"/>
          <w:marRight w:val="0"/>
          <w:marTop w:val="0"/>
          <w:marBottom w:val="0"/>
          <w:divBdr>
            <w:top w:val="none" w:sz="0" w:space="0" w:color="auto"/>
            <w:left w:val="none" w:sz="0" w:space="0" w:color="auto"/>
            <w:bottom w:val="none" w:sz="0" w:space="0" w:color="auto"/>
            <w:right w:val="none" w:sz="0" w:space="0" w:color="auto"/>
          </w:divBdr>
          <w:divsChild>
            <w:div w:id="108160149">
              <w:marLeft w:val="0"/>
              <w:marRight w:val="0"/>
              <w:marTop w:val="0"/>
              <w:marBottom w:val="0"/>
              <w:divBdr>
                <w:top w:val="none" w:sz="0" w:space="0" w:color="auto"/>
                <w:left w:val="none" w:sz="0" w:space="0" w:color="auto"/>
                <w:bottom w:val="none" w:sz="0" w:space="0" w:color="auto"/>
                <w:right w:val="none" w:sz="0" w:space="0" w:color="auto"/>
              </w:divBdr>
              <w:divsChild>
                <w:div w:id="298847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4972648">
      <w:bodyDiv w:val="1"/>
      <w:marLeft w:val="0"/>
      <w:marRight w:val="0"/>
      <w:marTop w:val="0"/>
      <w:marBottom w:val="0"/>
      <w:divBdr>
        <w:top w:val="none" w:sz="0" w:space="0" w:color="auto"/>
        <w:left w:val="none" w:sz="0" w:space="0" w:color="auto"/>
        <w:bottom w:val="none" w:sz="0" w:space="0" w:color="auto"/>
        <w:right w:val="none" w:sz="0" w:space="0" w:color="auto"/>
      </w:divBdr>
      <w:divsChild>
        <w:div w:id="334765061">
          <w:marLeft w:val="0"/>
          <w:marRight w:val="0"/>
          <w:marTop w:val="0"/>
          <w:marBottom w:val="0"/>
          <w:divBdr>
            <w:top w:val="none" w:sz="0" w:space="0" w:color="auto"/>
            <w:left w:val="none" w:sz="0" w:space="0" w:color="auto"/>
            <w:bottom w:val="none" w:sz="0" w:space="0" w:color="auto"/>
            <w:right w:val="none" w:sz="0" w:space="0" w:color="auto"/>
          </w:divBdr>
          <w:divsChild>
            <w:div w:id="903879916">
              <w:marLeft w:val="0"/>
              <w:marRight w:val="0"/>
              <w:marTop w:val="0"/>
              <w:marBottom w:val="0"/>
              <w:divBdr>
                <w:top w:val="none" w:sz="0" w:space="0" w:color="auto"/>
                <w:left w:val="none" w:sz="0" w:space="0" w:color="auto"/>
                <w:bottom w:val="none" w:sz="0" w:space="0" w:color="auto"/>
                <w:right w:val="none" w:sz="0" w:space="0" w:color="auto"/>
              </w:divBdr>
              <w:divsChild>
                <w:div w:id="955990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2627179">
      <w:bodyDiv w:val="1"/>
      <w:marLeft w:val="0"/>
      <w:marRight w:val="0"/>
      <w:marTop w:val="0"/>
      <w:marBottom w:val="0"/>
      <w:divBdr>
        <w:top w:val="none" w:sz="0" w:space="0" w:color="auto"/>
        <w:left w:val="none" w:sz="0" w:space="0" w:color="auto"/>
        <w:bottom w:val="none" w:sz="0" w:space="0" w:color="auto"/>
        <w:right w:val="none" w:sz="0" w:space="0" w:color="auto"/>
      </w:divBdr>
      <w:divsChild>
        <w:div w:id="643781767">
          <w:marLeft w:val="0"/>
          <w:marRight w:val="0"/>
          <w:marTop w:val="0"/>
          <w:marBottom w:val="0"/>
          <w:divBdr>
            <w:top w:val="none" w:sz="0" w:space="0" w:color="auto"/>
            <w:left w:val="none" w:sz="0" w:space="0" w:color="auto"/>
            <w:bottom w:val="none" w:sz="0" w:space="0" w:color="auto"/>
            <w:right w:val="none" w:sz="0" w:space="0" w:color="auto"/>
          </w:divBdr>
          <w:divsChild>
            <w:div w:id="275601517">
              <w:marLeft w:val="0"/>
              <w:marRight w:val="0"/>
              <w:marTop w:val="0"/>
              <w:marBottom w:val="0"/>
              <w:divBdr>
                <w:top w:val="none" w:sz="0" w:space="0" w:color="auto"/>
                <w:left w:val="none" w:sz="0" w:space="0" w:color="auto"/>
                <w:bottom w:val="none" w:sz="0" w:space="0" w:color="auto"/>
                <w:right w:val="none" w:sz="0" w:space="0" w:color="auto"/>
              </w:divBdr>
            </w:div>
            <w:div w:id="1968581564">
              <w:marLeft w:val="0"/>
              <w:marRight w:val="0"/>
              <w:marTop w:val="0"/>
              <w:marBottom w:val="0"/>
              <w:divBdr>
                <w:top w:val="none" w:sz="0" w:space="0" w:color="auto"/>
                <w:left w:val="none" w:sz="0" w:space="0" w:color="auto"/>
                <w:bottom w:val="none" w:sz="0" w:space="0" w:color="auto"/>
                <w:right w:val="none" w:sz="0" w:space="0" w:color="auto"/>
              </w:divBdr>
            </w:div>
            <w:div w:id="1366786036">
              <w:marLeft w:val="0"/>
              <w:marRight w:val="0"/>
              <w:marTop w:val="0"/>
              <w:marBottom w:val="0"/>
              <w:divBdr>
                <w:top w:val="none" w:sz="0" w:space="0" w:color="auto"/>
                <w:left w:val="none" w:sz="0" w:space="0" w:color="auto"/>
                <w:bottom w:val="none" w:sz="0" w:space="0" w:color="auto"/>
                <w:right w:val="none" w:sz="0" w:space="0" w:color="auto"/>
              </w:divBdr>
            </w:div>
            <w:div w:id="1786002129">
              <w:marLeft w:val="0"/>
              <w:marRight w:val="0"/>
              <w:marTop w:val="0"/>
              <w:marBottom w:val="0"/>
              <w:divBdr>
                <w:top w:val="none" w:sz="0" w:space="0" w:color="auto"/>
                <w:left w:val="none" w:sz="0" w:space="0" w:color="auto"/>
                <w:bottom w:val="none" w:sz="0" w:space="0" w:color="auto"/>
                <w:right w:val="none" w:sz="0" w:space="0" w:color="auto"/>
              </w:divBdr>
            </w:div>
            <w:div w:id="1828981261">
              <w:marLeft w:val="0"/>
              <w:marRight w:val="0"/>
              <w:marTop w:val="0"/>
              <w:marBottom w:val="0"/>
              <w:divBdr>
                <w:top w:val="none" w:sz="0" w:space="0" w:color="auto"/>
                <w:left w:val="none" w:sz="0" w:space="0" w:color="auto"/>
                <w:bottom w:val="none" w:sz="0" w:space="0" w:color="auto"/>
                <w:right w:val="none" w:sz="0" w:space="0" w:color="auto"/>
              </w:divBdr>
            </w:div>
            <w:div w:id="409154085">
              <w:marLeft w:val="0"/>
              <w:marRight w:val="0"/>
              <w:marTop w:val="0"/>
              <w:marBottom w:val="0"/>
              <w:divBdr>
                <w:top w:val="none" w:sz="0" w:space="0" w:color="auto"/>
                <w:left w:val="none" w:sz="0" w:space="0" w:color="auto"/>
                <w:bottom w:val="none" w:sz="0" w:space="0" w:color="auto"/>
                <w:right w:val="none" w:sz="0" w:space="0" w:color="auto"/>
              </w:divBdr>
            </w:div>
            <w:div w:id="1180583726">
              <w:marLeft w:val="0"/>
              <w:marRight w:val="0"/>
              <w:marTop w:val="0"/>
              <w:marBottom w:val="0"/>
              <w:divBdr>
                <w:top w:val="none" w:sz="0" w:space="0" w:color="auto"/>
                <w:left w:val="none" w:sz="0" w:space="0" w:color="auto"/>
                <w:bottom w:val="none" w:sz="0" w:space="0" w:color="auto"/>
                <w:right w:val="none" w:sz="0" w:space="0" w:color="auto"/>
              </w:divBdr>
            </w:div>
            <w:div w:id="1475634846">
              <w:marLeft w:val="0"/>
              <w:marRight w:val="0"/>
              <w:marTop w:val="0"/>
              <w:marBottom w:val="0"/>
              <w:divBdr>
                <w:top w:val="none" w:sz="0" w:space="0" w:color="auto"/>
                <w:left w:val="none" w:sz="0" w:space="0" w:color="auto"/>
                <w:bottom w:val="none" w:sz="0" w:space="0" w:color="auto"/>
                <w:right w:val="none" w:sz="0" w:space="0" w:color="auto"/>
              </w:divBdr>
            </w:div>
            <w:div w:id="1444110282">
              <w:marLeft w:val="0"/>
              <w:marRight w:val="0"/>
              <w:marTop w:val="0"/>
              <w:marBottom w:val="0"/>
              <w:divBdr>
                <w:top w:val="none" w:sz="0" w:space="0" w:color="auto"/>
                <w:left w:val="none" w:sz="0" w:space="0" w:color="auto"/>
                <w:bottom w:val="none" w:sz="0" w:space="0" w:color="auto"/>
                <w:right w:val="none" w:sz="0" w:space="0" w:color="auto"/>
              </w:divBdr>
            </w:div>
            <w:div w:id="1987472657">
              <w:marLeft w:val="0"/>
              <w:marRight w:val="0"/>
              <w:marTop w:val="0"/>
              <w:marBottom w:val="0"/>
              <w:divBdr>
                <w:top w:val="none" w:sz="0" w:space="0" w:color="auto"/>
                <w:left w:val="none" w:sz="0" w:space="0" w:color="auto"/>
                <w:bottom w:val="none" w:sz="0" w:space="0" w:color="auto"/>
                <w:right w:val="none" w:sz="0" w:space="0" w:color="auto"/>
              </w:divBdr>
            </w:div>
            <w:div w:id="1192457003">
              <w:marLeft w:val="0"/>
              <w:marRight w:val="0"/>
              <w:marTop w:val="0"/>
              <w:marBottom w:val="0"/>
              <w:divBdr>
                <w:top w:val="none" w:sz="0" w:space="0" w:color="auto"/>
                <w:left w:val="none" w:sz="0" w:space="0" w:color="auto"/>
                <w:bottom w:val="none" w:sz="0" w:space="0" w:color="auto"/>
                <w:right w:val="none" w:sz="0" w:space="0" w:color="auto"/>
              </w:divBdr>
            </w:div>
            <w:div w:id="1464346955">
              <w:marLeft w:val="0"/>
              <w:marRight w:val="0"/>
              <w:marTop w:val="0"/>
              <w:marBottom w:val="0"/>
              <w:divBdr>
                <w:top w:val="none" w:sz="0" w:space="0" w:color="auto"/>
                <w:left w:val="none" w:sz="0" w:space="0" w:color="auto"/>
                <w:bottom w:val="none" w:sz="0" w:space="0" w:color="auto"/>
                <w:right w:val="none" w:sz="0" w:space="0" w:color="auto"/>
              </w:divBdr>
            </w:div>
            <w:div w:id="751854252">
              <w:marLeft w:val="0"/>
              <w:marRight w:val="0"/>
              <w:marTop w:val="0"/>
              <w:marBottom w:val="0"/>
              <w:divBdr>
                <w:top w:val="none" w:sz="0" w:space="0" w:color="auto"/>
                <w:left w:val="none" w:sz="0" w:space="0" w:color="auto"/>
                <w:bottom w:val="none" w:sz="0" w:space="0" w:color="auto"/>
                <w:right w:val="none" w:sz="0" w:space="0" w:color="auto"/>
              </w:divBdr>
            </w:div>
            <w:div w:id="2069765786">
              <w:marLeft w:val="0"/>
              <w:marRight w:val="0"/>
              <w:marTop w:val="0"/>
              <w:marBottom w:val="0"/>
              <w:divBdr>
                <w:top w:val="none" w:sz="0" w:space="0" w:color="auto"/>
                <w:left w:val="none" w:sz="0" w:space="0" w:color="auto"/>
                <w:bottom w:val="none" w:sz="0" w:space="0" w:color="auto"/>
                <w:right w:val="none" w:sz="0" w:space="0" w:color="auto"/>
              </w:divBdr>
            </w:div>
            <w:div w:id="286669551">
              <w:marLeft w:val="0"/>
              <w:marRight w:val="0"/>
              <w:marTop w:val="0"/>
              <w:marBottom w:val="0"/>
              <w:divBdr>
                <w:top w:val="none" w:sz="0" w:space="0" w:color="auto"/>
                <w:left w:val="none" w:sz="0" w:space="0" w:color="auto"/>
                <w:bottom w:val="none" w:sz="0" w:space="0" w:color="auto"/>
                <w:right w:val="none" w:sz="0" w:space="0" w:color="auto"/>
              </w:divBdr>
            </w:div>
            <w:div w:id="18704113">
              <w:marLeft w:val="0"/>
              <w:marRight w:val="0"/>
              <w:marTop w:val="0"/>
              <w:marBottom w:val="0"/>
              <w:divBdr>
                <w:top w:val="none" w:sz="0" w:space="0" w:color="auto"/>
                <w:left w:val="none" w:sz="0" w:space="0" w:color="auto"/>
                <w:bottom w:val="none" w:sz="0" w:space="0" w:color="auto"/>
                <w:right w:val="none" w:sz="0" w:space="0" w:color="auto"/>
              </w:divBdr>
            </w:div>
            <w:div w:id="1188979941">
              <w:marLeft w:val="0"/>
              <w:marRight w:val="0"/>
              <w:marTop w:val="0"/>
              <w:marBottom w:val="0"/>
              <w:divBdr>
                <w:top w:val="none" w:sz="0" w:space="0" w:color="auto"/>
                <w:left w:val="none" w:sz="0" w:space="0" w:color="auto"/>
                <w:bottom w:val="none" w:sz="0" w:space="0" w:color="auto"/>
                <w:right w:val="none" w:sz="0" w:space="0" w:color="auto"/>
              </w:divBdr>
            </w:div>
            <w:div w:id="1236353602">
              <w:marLeft w:val="0"/>
              <w:marRight w:val="0"/>
              <w:marTop w:val="0"/>
              <w:marBottom w:val="0"/>
              <w:divBdr>
                <w:top w:val="none" w:sz="0" w:space="0" w:color="auto"/>
                <w:left w:val="none" w:sz="0" w:space="0" w:color="auto"/>
                <w:bottom w:val="none" w:sz="0" w:space="0" w:color="auto"/>
                <w:right w:val="none" w:sz="0" w:space="0" w:color="auto"/>
              </w:divBdr>
            </w:div>
            <w:div w:id="75832680">
              <w:marLeft w:val="0"/>
              <w:marRight w:val="0"/>
              <w:marTop w:val="0"/>
              <w:marBottom w:val="0"/>
              <w:divBdr>
                <w:top w:val="none" w:sz="0" w:space="0" w:color="auto"/>
                <w:left w:val="none" w:sz="0" w:space="0" w:color="auto"/>
                <w:bottom w:val="none" w:sz="0" w:space="0" w:color="auto"/>
                <w:right w:val="none" w:sz="0" w:space="0" w:color="auto"/>
              </w:divBdr>
            </w:div>
            <w:div w:id="1078476904">
              <w:marLeft w:val="0"/>
              <w:marRight w:val="0"/>
              <w:marTop w:val="0"/>
              <w:marBottom w:val="0"/>
              <w:divBdr>
                <w:top w:val="none" w:sz="0" w:space="0" w:color="auto"/>
                <w:left w:val="none" w:sz="0" w:space="0" w:color="auto"/>
                <w:bottom w:val="none" w:sz="0" w:space="0" w:color="auto"/>
                <w:right w:val="none" w:sz="0" w:space="0" w:color="auto"/>
              </w:divBdr>
            </w:div>
            <w:div w:id="281225">
              <w:marLeft w:val="0"/>
              <w:marRight w:val="0"/>
              <w:marTop w:val="0"/>
              <w:marBottom w:val="0"/>
              <w:divBdr>
                <w:top w:val="none" w:sz="0" w:space="0" w:color="auto"/>
                <w:left w:val="none" w:sz="0" w:space="0" w:color="auto"/>
                <w:bottom w:val="none" w:sz="0" w:space="0" w:color="auto"/>
                <w:right w:val="none" w:sz="0" w:space="0" w:color="auto"/>
              </w:divBdr>
            </w:div>
            <w:div w:id="114908553">
              <w:marLeft w:val="0"/>
              <w:marRight w:val="0"/>
              <w:marTop w:val="0"/>
              <w:marBottom w:val="0"/>
              <w:divBdr>
                <w:top w:val="none" w:sz="0" w:space="0" w:color="auto"/>
                <w:left w:val="none" w:sz="0" w:space="0" w:color="auto"/>
                <w:bottom w:val="none" w:sz="0" w:space="0" w:color="auto"/>
                <w:right w:val="none" w:sz="0" w:space="0" w:color="auto"/>
              </w:divBdr>
            </w:div>
            <w:div w:id="1999529828">
              <w:marLeft w:val="0"/>
              <w:marRight w:val="0"/>
              <w:marTop w:val="0"/>
              <w:marBottom w:val="0"/>
              <w:divBdr>
                <w:top w:val="none" w:sz="0" w:space="0" w:color="auto"/>
                <w:left w:val="none" w:sz="0" w:space="0" w:color="auto"/>
                <w:bottom w:val="none" w:sz="0" w:space="0" w:color="auto"/>
                <w:right w:val="none" w:sz="0" w:space="0" w:color="auto"/>
              </w:divBdr>
            </w:div>
            <w:div w:id="465008433">
              <w:marLeft w:val="0"/>
              <w:marRight w:val="0"/>
              <w:marTop w:val="0"/>
              <w:marBottom w:val="0"/>
              <w:divBdr>
                <w:top w:val="none" w:sz="0" w:space="0" w:color="auto"/>
                <w:left w:val="none" w:sz="0" w:space="0" w:color="auto"/>
                <w:bottom w:val="none" w:sz="0" w:space="0" w:color="auto"/>
                <w:right w:val="none" w:sz="0" w:space="0" w:color="auto"/>
              </w:divBdr>
            </w:div>
            <w:div w:id="986663315">
              <w:marLeft w:val="0"/>
              <w:marRight w:val="0"/>
              <w:marTop w:val="0"/>
              <w:marBottom w:val="0"/>
              <w:divBdr>
                <w:top w:val="none" w:sz="0" w:space="0" w:color="auto"/>
                <w:left w:val="none" w:sz="0" w:space="0" w:color="auto"/>
                <w:bottom w:val="none" w:sz="0" w:space="0" w:color="auto"/>
                <w:right w:val="none" w:sz="0" w:space="0" w:color="auto"/>
              </w:divBdr>
            </w:div>
            <w:div w:id="782456348">
              <w:marLeft w:val="0"/>
              <w:marRight w:val="0"/>
              <w:marTop w:val="0"/>
              <w:marBottom w:val="0"/>
              <w:divBdr>
                <w:top w:val="none" w:sz="0" w:space="0" w:color="auto"/>
                <w:left w:val="none" w:sz="0" w:space="0" w:color="auto"/>
                <w:bottom w:val="none" w:sz="0" w:space="0" w:color="auto"/>
                <w:right w:val="none" w:sz="0" w:space="0" w:color="auto"/>
              </w:divBdr>
            </w:div>
            <w:div w:id="387609248">
              <w:marLeft w:val="0"/>
              <w:marRight w:val="0"/>
              <w:marTop w:val="0"/>
              <w:marBottom w:val="0"/>
              <w:divBdr>
                <w:top w:val="none" w:sz="0" w:space="0" w:color="auto"/>
                <w:left w:val="none" w:sz="0" w:space="0" w:color="auto"/>
                <w:bottom w:val="none" w:sz="0" w:space="0" w:color="auto"/>
                <w:right w:val="none" w:sz="0" w:space="0" w:color="auto"/>
              </w:divBdr>
            </w:div>
            <w:div w:id="272833235">
              <w:marLeft w:val="0"/>
              <w:marRight w:val="0"/>
              <w:marTop w:val="0"/>
              <w:marBottom w:val="0"/>
              <w:divBdr>
                <w:top w:val="none" w:sz="0" w:space="0" w:color="auto"/>
                <w:left w:val="none" w:sz="0" w:space="0" w:color="auto"/>
                <w:bottom w:val="none" w:sz="0" w:space="0" w:color="auto"/>
                <w:right w:val="none" w:sz="0" w:space="0" w:color="auto"/>
              </w:divBdr>
            </w:div>
            <w:div w:id="604583953">
              <w:marLeft w:val="0"/>
              <w:marRight w:val="0"/>
              <w:marTop w:val="0"/>
              <w:marBottom w:val="0"/>
              <w:divBdr>
                <w:top w:val="none" w:sz="0" w:space="0" w:color="auto"/>
                <w:left w:val="none" w:sz="0" w:space="0" w:color="auto"/>
                <w:bottom w:val="none" w:sz="0" w:space="0" w:color="auto"/>
                <w:right w:val="none" w:sz="0" w:space="0" w:color="auto"/>
              </w:divBdr>
            </w:div>
            <w:div w:id="1953320574">
              <w:marLeft w:val="0"/>
              <w:marRight w:val="0"/>
              <w:marTop w:val="0"/>
              <w:marBottom w:val="0"/>
              <w:divBdr>
                <w:top w:val="none" w:sz="0" w:space="0" w:color="auto"/>
                <w:left w:val="none" w:sz="0" w:space="0" w:color="auto"/>
                <w:bottom w:val="none" w:sz="0" w:space="0" w:color="auto"/>
                <w:right w:val="none" w:sz="0" w:space="0" w:color="auto"/>
              </w:divBdr>
            </w:div>
            <w:div w:id="1558399417">
              <w:marLeft w:val="0"/>
              <w:marRight w:val="0"/>
              <w:marTop w:val="0"/>
              <w:marBottom w:val="0"/>
              <w:divBdr>
                <w:top w:val="none" w:sz="0" w:space="0" w:color="auto"/>
                <w:left w:val="none" w:sz="0" w:space="0" w:color="auto"/>
                <w:bottom w:val="none" w:sz="0" w:space="0" w:color="auto"/>
                <w:right w:val="none" w:sz="0" w:space="0" w:color="auto"/>
              </w:divBdr>
            </w:div>
            <w:div w:id="1594121726">
              <w:marLeft w:val="0"/>
              <w:marRight w:val="0"/>
              <w:marTop w:val="0"/>
              <w:marBottom w:val="0"/>
              <w:divBdr>
                <w:top w:val="none" w:sz="0" w:space="0" w:color="auto"/>
                <w:left w:val="none" w:sz="0" w:space="0" w:color="auto"/>
                <w:bottom w:val="none" w:sz="0" w:space="0" w:color="auto"/>
                <w:right w:val="none" w:sz="0" w:space="0" w:color="auto"/>
              </w:divBdr>
            </w:div>
            <w:div w:id="1960643734">
              <w:marLeft w:val="0"/>
              <w:marRight w:val="0"/>
              <w:marTop w:val="0"/>
              <w:marBottom w:val="0"/>
              <w:divBdr>
                <w:top w:val="none" w:sz="0" w:space="0" w:color="auto"/>
                <w:left w:val="none" w:sz="0" w:space="0" w:color="auto"/>
                <w:bottom w:val="none" w:sz="0" w:space="0" w:color="auto"/>
                <w:right w:val="none" w:sz="0" w:space="0" w:color="auto"/>
              </w:divBdr>
            </w:div>
            <w:div w:id="1454246719">
              <w:marLeft w:val="0"/>
              <w:marRight w:val="0"/>
              <w:marTop w:val="0"/>
              <w:marBottom w:val="0"/>
              <w:divBdr>
                <w:top w:val="none" w:sz="0" w:space="0" w:color="auto"/>
                <w:left w:val="none" w:sz="0" w:space="0" w:color="auto"/>
                <w:bottom w:val="none" w:sz="0" w:space="0" w:color="auto"/>
                <w:right w:val="none" w:sz="0" w:space="0" w:color="auto"/>
              </w:divBdr>
            </w:div>
            <w:div w:id="1937515791">
              <w:marLeft w:val="0"/>
              <w:marRight w:val="0"/>
              <w:marTop w:val="0"/>
              <w:marBottom w:val="0"/>
              <w:divBdr>
                <w:top w:val="none" w:sz="0" w:space="0" w:color="auto"/>
                <w:left w:val="none" w:sz="0" w:space="0" w:color="auto"/>
                <w:bottom w:val="none" w:sz="0" w:space="0" w:color="auto"/>
                <w:right w:val="none" w:sz="0" w:space="0" w:color="auto"/>
              </w:divBdr>
            </w:div>
            <w:div w:id="1054890135">
              <w:marLeft w:val="0"/>
              <w:marRight w:val="0"/>
              <w:marTop w:val="0"/>
              <w:marBottom w:val="0"/>
              <w:divBdr>
                <w:top w:val="none" w:sz="0" w:space="0" w:color="auto"/>
                <w:left w:val="none" w:sz="0" w:space="0" w:color="auto"/>
                <w:bottom w:val="none" w:sz="0" w:space="0" w:color="auto"/>
                <w:right w:val="none" w:sz="0" w:space="0" w:color="auto"/>
              </w:divBdr>
            </w:div>
            <w:div w:id="1072042338">
              <w:marLeft w:val="0"/>
              <w:marRight w:val="0"/>
              <w:marTop w:val="0"/>
              <w:marBottom w:val="0"/>
              <w:divBdr>
                <w:top w:val="none" w:sz="0" w:space="0" w:color="auto"/>
                <w:left w:val="none" w:sz="0" w:space="0" w:color="auto"/>
                <w:bottom w:val="none" w:sz="0" w:space="0" w:color="auto"/>
                <w:right w:val="none" w:sz="0" w:space="0" w:color="auto"/>
              </w:divBdr>
            </w:div>
            <w:div w:id="1561751188">
              <w:marLeft w:val="0"/>
              <w:marRight w:val="0"/>
              <w:marTop w:val="0"/>
              <w:marBottom w:val="0"/>
              <w:divBdr>
                <w:top w:val="none" w:sz="0" w:space="0" w:color="auto"/>
                <w:left w:val="none" w:sz="0" w:space="0" w:color="auto"/>
                <w:bottom w:val="none" w:sz="0" w:space="0" w:color="auto"/>
                <w:right w:val="none" w:sz="0" w:space="0" w:color="auto"/>
              </w:divBdr>
            </w:div>
            <w:div w:id="1564483121">
              <w:marLeft w:val="0"/>
              <w:marRight w:val="0"/>
              <w:marTop w:val="0"/>
              <w:marBottom w:val="0"/>
              <w:divBdr>
                <w:top w:val="none" w:sz="0" w:space="0" w:color="auto"/>
                <w:left w:val="none" w:sz="0" w:space="0" w:color="auto"/>
                <w:bottom w:val="none" w:sz="0" w:space="0" w:color="auto"/>
                <w:right w:val="none" w:sz="0" w:space="0" w:color="auto"/>
              </w:divBdr>
            </w:div>
            <w:div w:id="1531727216">
              <w:marLeft w:val="0"/>
              <w:marRight w:val="0"/>
              <w:marTop w:val="0"/>
              <w:marBottom w:val="0"/>
              <w:divBdr>
                <w:top w:val="none" w:sz="0" w:space="0" w:color="auto"/>
                <w:left w:val="none" w:sz="0" w:space="0" w:color="auto"/>
                <w:bottom w:val="none" w:sz="0" w:space="0" w:color="auto"/>
                <w:right w:val="none" w:sz="0" w:space="0" w:color="auto"/>
              </w:divBdr>
            </w:div>
            <w:div w:id="1327635477">
              <w:marLeft w:val="0"/>
              <w:marRight w:val="0"/>
              <w:marTop w:val="0"/>
              <w:marBottom w:val="0"/>
              <w:divBdr>
                <w:top w:val="none" w:sz="0" w:space="0" w:color="auto"/>
                <w:left w:val="none" w:sz="0" w:space="0" w:color="auto"/>
                <w:bottom w:val="none" w:sz="0" w:space="0" w:color="auto"/>
                <w:right w:val="none" w:sz="0" w:space="0" w:color="auto"/>
              </w:divBdr>
            </w:div>
            <w:div w:id="1800415451">
              <w:marLeft w:val="0"/>
              <w:marRight w:val="0"/>
              <w:marTop w:val="0"/>
              <w:marBottom w:val="0"/>
              <w:divBdr>
                <w:top w:val="none" w:sz="0" w:space="0" w:color="auto"/>
                <w:left w:val="none" w:sz="0" w:space="0" w:color="auto"/>
                <w:bottom w:val="none" w:sz="0" w:space="0" w:color="auto"/>
                <w:right w:val="none" w:sz="0" w:space="0" w:color="auto"/>
              </w:divBdr>
            </w:div>
            <w:div w:id="1536961988">
              <w:marLeft w:val="0"/>
              <w:marRight w:val="0"/>
              <w:marTop w:val="0"/>
              <w:marBottom w:val="0"/>
              <w:divBdr>
                <w:top w:val="none" w:sz="0" w:space="0" w:color="auto"/>
                <w:left w:val="none" w:sz="0" w:space="0" w:color="auto"/>
                <w:bottom w:val="none" w:sz="0" w:space="0" w:color="auto"/>
                <w:right w:val="none" w:sz="0" w:space="0" w:color="auto"/>
              </w:divBdr>
            </w:div>
            <w:div w:id="1336418631">
              <w:marLeft w:val="0"/>
              <w:marRight w:val="0"/>
              <w:marTop w:val="0"/>
              <w:marBottom w:val="0"/>
              <w:divBdr>
                <w:top w:val="none" w:sz="0" w:space="0" w:color="auto"/>
                <w:left w:val="none" w:sz="0" w:space="0" w:color="auto"/>
                <w:bottom w:val="none" w:sz="0" w:space="0" w:color="auto"/>
                <w:right w:val="none" w:sz="0" w:space="0" w:color="auto"/>
              </w:divBdr>
            </w:div>
            <w:div w:id="866334847">
              <w:marLeft w:val="0"/>
              <w:marRight w:val="0"/>
              <w:marTop w:val="0"/>
              <w:marBottom w:val="0"/>
              <w:divBdr>
                <w:top w:val="none" w:sz="0" w:space="0" w:color="auto"/>
                <w:left w:val="none" w:sz="0" w:space="0" w:color="auto"/>
                <w:bottom w:val="none" w:sz="0" w:space="0" w:color="auto"/>
                <w:right w:val="none" w:sz="0" w:space="0" w:color="auto"/>
              </w:divBdr>
            </w:div>
            <w:div w:id="2114352742">
              <w:marLeft w:val="0"/>
              <w:marRight w:val="0"/>
              <w:marTop w:val="0"/>
              <w:marBottom w:val="0"/>
              <w:divBdr>
                <w:top w:val="none" w:sz="0" w:space="0" w:color="auto"/>
                <w:left w:val="none" w:sz="0" w:space="0" w:color="auto"/>
                <w:bottom w:val="none" w:sz="0" w:space="0" w:color="auto"/>
                <w:right w:val="none" w:sz="0" w:space="0" w:color="auto"/>
              </w:divBdr>
            </w:div>
            <w:div w:id="1217205839">
              <w:marLeft w:val="0"/>
              <w:marRight w:val="0"/>
              <w:marTop w:val="0"/>
              <w:marBottom w:val="0"/>
              <w:divBdr>
                <w:top w:val="none" w:sz="0" w:space="0" w:color="auto"/>
                <w:left w:val="none" w:sz="0" w:space="0" w:color="auto"/>
                <w:bottom w:val="none" w:sz="0" w:space="0" w:color="auto"/>
                <w:right w:val="none" w:sz="0" w:space="0" w:color="auto"/>
              </w:divBdr>
            </w:div>
            <w:div w:id="1855340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6F18BCC-EA66-AB48-B648-8E8081864C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16626</Words>
  <Characters>94771</Characters>
  <Application>Microsoft Macintosh Word</Application>
  <DocSecurity>0</DocSecurity>
  <Lines>789</Lines>
  <Paragraphs>222</Paragraphs>
  <ScaleCrop>false</ScaleCrop>
  <Company/>
  <LinksUpToDate>false</LinksUpToDate>
  <CharactersWithSpaces>1111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ly</dc:creator>
  <cp:keywords/>
  <dc:description/>
  <cp:lastModifiedBy>Na Ma</cp:lastModifiedBy>
  <cp:revision>2</cp:revision>
  <dcterms:created xsi:type="dcterms:W3CDTF">2015-11-25T02:51:00Z</dcterms:created>
  <dcterms:modified xsi:type="dcterms:W3CDTF">2015-11-25T02:51:00Z</dcterms:modified>
</cp:coreProperties>
</file>